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2375579" w:history="1">
            <w:r w:rsidR="00F97BC8" w:rsidRPr="00A77EBA">
              <w:rPr>
                <w:rStyle w:val="Hipercze"/>
                <w:noProof/>
              </w:rPr>
              <w:t>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Pr>
                <w:noProof/>
                <w:webHidden/>
              </w:rPr>
              <w:fldChar w:fldCharType="begin"/>
            </w:r>
            <w:r w:rsidR="00F97BC8">
              <w:rPr>
                <w:noProof/>
                <w:webHidden/>
              </w:rPr>
              <w:instrText xml:space="preserve"> PAGEREF _Toc282375579 \h </w:instrText>
            </w:r>
            <w:r>
              <w:rPr>
                <w:noProof/>
                <w:webHidden/>
              </w:rPr>
            </w:r>
            <w:r>
              <w:rPr>
                <w:noProof/>
                <w:webHidden/>
              </w:rPr>
              <w:fldChar w:fldCharType="separate"/>
            </w:r>
            <w:r w:rsidR="00F97BC8">
              <w:rPr>
                <w:noProof/>
                <w:webHidden/>
              </w:rPr>
              <w:t>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0" w:history="1">
            <w:r w:rsidR="00F97BC8" w:rsidRPr="00A77EBA">
              <w:rPr>
                <w:rStyle w:val="Hipercze"/>
                <w:noProof/>
              </w:rPr>
              <w:t>1.1</w:t>
            </w:r>
            <w:r w:rsidR="00F97BC8">
              <w:rPr>
                <w:rFonts w:asciiTheme="minorHAnsi" w:eastAsiaTheme="minorEastAsia" w:hAnsiTheme="minorHAnsi" w:cstheme="minorBidi"/>
                <w:noProof/>
                <w:sz w:val="22"/>
                <w:lang w:val="pl-PL" w:eastAsia="pl-PL" w:bidi="ar-SA"/>
              </w:rPr>
              <w:tab/>
            </w:r>
            <w:r w:rsidR="00F97BC8" w:rsidRPr="00A77EBA">
              <w:rPr>
                <w:rStyle w:val="Hipercze"/>
                <w:noProof/>
              </w:rPr>
              <w:t>Computer Games and Artificial Intelligence</w:t>
            </w:r>
            <w:r w:rsidR="00F97BC8">
              <w:rPr>
                <w:noProof/>
                <w:webHidden/>
              </w:rPr>
              <w:tab/>
            </w:r>
            <w:r>
              <w:rPr>
                <w:noProof/>
                <w:webHidden/>
              </w:rPr>
              <w:fldChar w:fldCharType="begin"/>
            </w:r>
            <w:r w:rsidR="00F97BC8">
              <w:rPr>
                <w:noProof/>
                <w:webHidden/>
              </w:rPr>
              <w:instrText xml:space="preserve"> PAGEREF _Toc282375580 \h </w:instrText>
            </w:r>
            <w:r>
              <w:rPr>
                <w:noProof/>
                <w:webHidden/>
              </w:rPr>
            </w:r>
            <w:r>
              <w:rPr>
                <w:noProof/>
                <w:webHidden/>
              </w:rPr>
              <w:fldChar w:fldCharType="separate"/>
            </w:r>
            <w:r w:rsidR="00F97BC8">
              <w:rPr>
                <w:noProof/>
                <w:webHidden/>
              </w:rPr>
              <w:t>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1" w:history="1">
            <w:r w:rsidR="00F97BC8" w:rsidRPr="00A77EBA">
              <w:rPr>
                <w:rStyle w:val="Hipercze"/>
                <w:noProof/>
              </w:rPr>
              <w:t>1.2</w:t>
            </w:r>
            <w:r w:rsidR="00F97BC8">
              <w:rPr>
                <w:rFonts w:asciiTheme="minorHAnsi" w:eastAsiaTheme="minorEastAsia" w:hAnsiTheme="minorHAnsi" w:cstheme="minorBidi"/>
                <w:noProof/>
                <w:sz w:val="22"/>
                <w:lang w:val="pl-PL" w:eastAsia="pl-PL" w:bidi="ar-SA"/>
              </w:rPr>
              <w:tab/>
            </w:r>
            <w:r w:rsidR="00F97BC8" w:rsidRPr="00A77EBA">
              <w:rPr>
                <w:rStyle w:val="Hipercze"/>
                <w:noProof/>
              </w:rPr>
              <w:t>First Person Shooter games</w:t>
            </w:r>
            <w:r w:rsidR="00F97BC8">
              <w:rPr>
                <w:noProof/>
                <w:webHidden/>
              </w:rPr>
              <w:tab/>
            </w:r>
            <w:r>
              <w:rPr>
                <w:noProof/>
                <w:webHidden/>
              </w:rPr>
              <w:fldChar w:fldCharType="begin"/>
            </w:r>
            <w:r w:rsidR="00F97BC8">
              <w:rPr>
                <w:noProof/>
                <w:webHidden/>
              </w:rPr>
              <w:instrText xml:space="preserve"> PAGEREF _Toc282375581 \h </w:instrText>
            </w:r>
            <w:r>
              <w:rPr>
                <w:noProof/>
                <w:webHidden/>
              </w:rPr>
            </w:r>
            <w:r>
              <w:rPr>
                <w:noProof/>
                <w:webHidden/>
              </w:rPr>
              <w:fldChar w:fldCharType="separate"/>
            </w:r>
            <w:r w:rsidR="00F97BC8">
              <w:rPr>
                <w:noProof/>
                <w:webHidden/>
              </w:rPr>
              <w:t>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2" w:history="1">
            <w:r w:rsidR="00F97BC8" w:rsidRPr="00A77EBA">
              <w:rPr>
                <w:rStyle w:val="Hipercze"/>
                <w:noProof/>
              </w:rPr>
              <w:t>1.3</w:t>
            </w:r>
            <w:r w:rsidR="00F97BC8">
              <w:rPr>
                <w:rFonts w:asciiTheme="minorHAnsi" w:eastAsiaTheme="minorEastAsia" w:hAnsiTheme="minorHAnsi" w:cstheme="minorBidi"/>
                <w:noProof/>
                <w:sz w:val="22"/>
                <w:lang w:val="pl-PL" w:eastAsia="pl-PL" w:bidi="ar-SA"/>
              </w:rPr>
              <w:tab/>
            </w:r>
            <w:r w:rsidR="00F97BC8" w:rsidRPr="00A77EBA">
              <w:rPr>
                <w:rStyle w:val="Hipercze"/>
                <w:noProof/>
              </w:rPr>
              <w:t>Thesis Overview</w:t>
            </w:r>
            <w:r w:rsidR="00F97BC8">
              <w:rPr>
                <w:noProof/>
                <w:webHidden/>
              </w:rPr>
              <w:tab/>
            </w:r>
            <w:r>
              <w:rPr>
                <w:noProof/>
                <w:webHidden/>
              </w:rPr>
              <w:fldChar w:fldCharType="begin"/>
            </w:r>
            <w:r w:rsidR="00F97BC8">
              <w:rPr>
                <w:noProof/>
                <w:webHidden/>
              </w:rPr>
              <w:instrText xml:space="preserve"> PAGEREF _Toc282375582 \h </w:instrText>
            </w:r>
            <w:r>
              <w:rPr>
                <w:noProof/>
                <w:webHidden/>
              </w:rPr>
            </w:r>
            <w:r>
              <w:rPr>
                <w:noProof/>
                <w:webHidden/>
              </w:rPr>
              <w:fldChar w:fldCharType="separate"/>
            </w:r>
            <w:r w:rsidR="00F97BC8">
              <w:rPr>
                <w:noProof/>
                <w:webHidden/>
              </w:rPr>
              <w:t>6</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583" w:history="1">
            <w:r w:rsidR="00F97BC8" w:rsidRPr="00A77EBA">
              <w:rPr>
                <w:rStyle w:val="Hipercze"/>
                <w:noProof/>
              </w:rPr>
              <w:t>2</w:t>
            </w:r>
            <w:r w:rsidR="00F97BC8">
              <w:rPr>
                <w:rFonts w:asciiTheme="minorHAnsi" w:eastAsiaTheme="minorEastAsia" w:hAnsiTheme="minorHAnsi" w:cstheme="minorBidi"/>
                <w:noProof/>
                <w:sz w:val="22"/>
                <w:lang w:val="pl-PL" w:eastAsia="pl-PL" w:bidi="ar-SA"/>
              </w:rPr>
              <w:tab/>
            </w:r>
            <w:r w:rsidR="00F97BC8" w:rsidRPr="00A77EBA">
              <w:rPr>
                <w:rStyle w:val="Hipercze"/>
                <w:noProof/>
              </w:rPr>
              <w:t>Background</w:t>
            </w:r>
            <w:r w:rsidR="00F97BC8">
              <w:rPr>
                <w:noProof/>
                <w:webHidden/>
              </w:rPr>
              <w:tab/>
            </w:r>
            <w:r>
              <w:rPr>
                <w:noProof/>
                <w:webHidden/>
              </w:rPr>
              <w:fldChar w:fldCharType="begin"/>
            </w:r>
            <w:r w:rsidR="00F97BC8">
              <w:rPr>
                <w:noProof/>
                <w:webHidden/>
              </w:rPr>
              <w:instrText xml:space="preserve"> PAGEREF _Toc282375583 \h </w:instrText>
            </w:r>
            <w:r>
              <w:rPr>
                <w:noProof/>
                <w:webHidden/>
              </w:rPr>
            </w:r>
            <w:r>
              <w:rPr>
                <w:noProof/>
                <w:webHidden/>
              </w:rPr>
              <w:fldChar w:fldCharType="separate"/>
            </w:r>
            <w:r w:rsidR="00F97BC8">
              <w:rPr>
                <w:noProof/>
                <w:webHidden/>
              </w:rPr>
              <w:t>7</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4" w:history="1">
            <w:r w:rsidR="00F97BC8" w:rsidRPr="00A77EBA">
              <w:rPr>
                <w:rStyle w:val="Hipercze"/>
                <w:noProof/>
              </w:rPr>
              <w:t>2.1</w:t>
            </w:r>
            <w:r w:rsidR="00F97BC8">
              <w:rPr>
                <w:rFonts w:asciiTheme="minorHAnsi" w:eastAsiaTheme="minorEastAsia" w:hAnsiTheme="minorHAnsi" w:cstheme="minorBidi"/>
                <w:noProof/>
                <w:sz w:val="22"/>
                <w:lang w:val="pl-PL" w:eastAsia="pl-PL" w:bidi="ar-SA"/>
              </w:rPr>
              <w:tab/>
            </w:r>
            <w:r w:rsidR="00F97BC8" w:rsidRPr="00A77EBA">
              <w:rPr>
                <w:rStyle w:val="Hipercze"/>
                <w:noProof/>
              </w:rPr>
              <w:t>Artificial Intelligence in First-Person Shooter games</w:t>
            </w:r>
            <w:r w:rsidR="00F97BC8">
              <w:rPr>
                <w:noProof/>
                <w:webHidden/>
              </w:rPr>
              <w:tab/>
            </w:r>
            <w:r>
              <w:rPr>
                <w:noProof/>
                <w:webHidden/>
              </w:rPr>
              <w:fldChar w:fldCharType="begin"/>
            </w:r>
            <w:r w:rsidR="00F97BC8">
              <w:rPr>
                <w:noProof/>
                <w:webHidden/>
              </w:rPr>
              <w:instrText xml:space="preserve"> PAGEREF _Toc282375584 \h </w:instrText>
            </w:r>
            <w:r>
              <w:rPr>
                <w:noProof/>
                <w:webHidden/>
              </w:rPr>
            </w:r>
            <w:r>
              <w:rPr>
                <w:noProof/>
                <w:webHidden/>
              </w:rPr>
              <w:fldChar w:fldCharType="separate"/>
            </w:r>
            <w:r w:rsidR="00F97BC8">
              <w:rPr>
                <w:noProof/>
                <w:webHidden/>
              </w:rPr>
              <w:t>7</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5" w:history="1">
            <w:r w:rsidR="00F97BC8" w:rsidRPr="00A77EBA">
              <w:rPr>
                <w:rStyle w:val="Hipercze"/>
                <w:noProof/>
              </w:rPr>
              <w:t>2.1.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Pr>
                <w:noProof/>
                <w:webHidden/>
              </w:rPr>
              <w:fldChar w:fldCharType="begin"/>
            </w:r>
            <w:r w:rsidR="00F97BC8">
              <w:rPr>
                <w:noProof/>
                <w:webHidden/>
              </w:rPr>
              <w:instrText xml:space="preserve"> PAGEREF _Toc282375585 \h </w:instrText>
            </w:r>
            <w:r>
              <w:rPr>
                <w:noProof/>
                <w:webHidden/>
              </w:rPr>
            </w:r>
            <w:r>
              <w:rPr>
                <w:noProof/>
                <w:webHidden/>
              </w:rPr>
              <w:fldChar w:fldCharType="separate"/>
            </w:r>
            <w:r w:rsidR="00F97BC8">
              <w:rPr>
                <w:noProof/>
                <w:webHidden/>
              </w:rPr>
              <w:t>7</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6" w:history="1">
            <w:r w:rsidR="00F97BC8" w:rsidRPr="00A77EBA">
              <w:rPr>
                <w:rStyle w:val="Hipercze"/>
                <w:noProof/>
              </w:rPr>
              <w:t>2.1.2</w:t>
            </w:r>
            <w:r w:rsidR="00F97BC8">
              <w:rPr>
                <w:rFonts w:asciiTheme="minorHAnsi" w:eastAsiaTheme="minorEastAsia" w:hAnsiTheme="minorHAnsi" w:cstheme="minorBidi"/>
                <w:noProof/>
                <w:sz w:val="22"/>
                <w:lang w:val="pl-PL" w:eastAsia="pl-PL" w:bidi="ar-SA"/>
              </w:rPr>
              <w:tab/>
            </w:r>
            <w:r w:rsidR="00F97BC8" w:rsidRPr="00A77EBA">
              <w:rPr>
                <w:rStyle w:val="Hipercze"/>
                <w:noProof/>
              </w:rPr>
              <w:t>Bots architecture</w:t>
            </w:r>
            <w:r w:rsidR="00F97BC8">
              <w:rPr>
                <w:noProof/>
                <w:webHidden/>
              </w:rPr>
              <w:tab/>
            </w:r>
            <w:r>
              <w:rPr>
                <w:noProof/>
                <w:webHidden/>
              </w:rPr>
              <w:fldChar w:fldCharType="begin"/>
            </w:r>
            <w:r w:rsidR="00F97BC8">
              <w:rPr>
                <w:noProof/>
                <w:webHidden/>
              </w:rPr>
              <w:instrText xml:space="preserve"> PAGEREF _Toc282375586 \h </w:instrText>
            </w:r>
            <w:r>
              <w:rPr>
                <w:noProof/>
                <w:webHidden/>
              </w:rPr>
            </w:r>
            <w:r>
              <w:rPr>
                <w:noProof/>
                <w:webHidden/>
              </w:rPr>
              <w:fldChar w:fldCharType="separate"/>
            </w:r>
            <w:r w:rsidR="00F97BC8">
              <w:rPr>
                <w:noProof/>
                <w:webHidden/>
              </w:rPr>
              <w:t>8</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7" w:history="1">
            <w:r w:rsidR="00F97BC8" w:rsidRPr="00A77EBA">
              <w:rPr>
                <w:rStyle w:val="Hipercze"/>
                <w:noProof/>
              </w:rPr>
              <w:t>2.1.3</w:t>
            </w:r>
            <w:r w:rsidR="00F97BC8">
              <w:rPr>
                <w:rFonts w:asciiTheme="minorHAnsi" w:eastAsiaTheme="minorEastAsia" w:hAnsiTheme="minorHAnsi" w:cstheme="minorBidi"/>
                <w:noProof/>
                <w:sz w:val="22"/>
                <w:lang w:val="pl-PL" w:eastAsia="pl-PL" w:bidi="ar-SA"/>
              </w:rPr>
              <w:tab/>
            </w:r>
            <w:r w:rsidR="00F97BC8" w:rsidRPr="00A77EBA">
              <w:rPr>
                <w:rStyle w:val="Hipercze"/>
                <w:noProof/>
              </w:rPr>
              <w:t>Navigation solutions</w:t>
            </w:r>
            <w:r w:rsidR="00F97BC8">
              <w:rPr>
                <w:noProof/>
                <w:webHidden/>
              </w:rPr>
              <w:tab/>
            </w:r>
            <w:r>
              <w:rPr>
                <w:noProof/>
                <w:webHidden/>
              </w:rPr>
              <w:fldChar w:fldCharType="begin"/>
            </w:r>
            <w:r w:rsidR="00F97BC8">
              <w:rPr>
                <w:noProof/>
                <w:webHidden/>
              </w:rPr>
              <w:instrText xml:space="preserve"> PAGEREF _Toc282375587 \h </w:instrText>
            </w:r>
            <w:r>
              <w:rPr>
                <w:noProof/>
                <w:webHidden/>
              </w:rPr>
            </w:r>
            <w:r>
              <w:rPr>
                <w:noProof/>
                <w:webHidden/>
              </w:rPr>
              <w:fldChar w:fldCharType="separate"/>
            </w:r>
            <w:r w:rsidR="00F97BC8">
              <w:rPr>
                <w:noProof/>
                <w:webHidden/>
              </w:rPr>
              <w:t>9</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8" w:history="1">
            <w:r w:rsidR="00F97BC8" w:rsidRPr="00A77EBA">
              <w:rPr>
                <w:rStyle w:val="Hipercze"/>
                <w:noProof/>
              </w:rPr>
              <w:t>2.1.4</w:t>
            </w:r>
            <w:r w:rsidR="00F97BC8">
              <w:rPr>
                <w:rFonts w:asciiTheme="minorHAnsi" w:eastAsiaTheme="minorEastAsia" w:hAnsiTheme="minorHAnsi" w:cstheme="minorBidi"/>
                <w:noProof/>
                <w:sz w:val="22"/>
                <w:lang w:val="pl-PL" w:eastAsia="pl-PL" w:bidi="ar-SA"/>
              </w:rPr>
              <w:tab/>
            </w:r>
            <w:r w:rsidR="00F97BC8" w:rsidRPr="00A77EBA">
              <w:rPr>
                <w:rStyle w:val="Hipercze"/>
                <w:noProof/>
              </w:rPr>
              <w:t>Finite State Machines</w:t>
            </w:r>
            <w:r w:rsidR="00F97BC8">
              <w:rPr>
                <w:noProof/>
                <w:webHidden/>
              </w:rPr>
              <w:tab/>
            </w:r>
            <w:r>
              <w:rPr>
                <w:noProof/>
                <w:webHidden/>
              </w:rPr>
              <w:fldChar w:fldCharType="begin"/>
            </w:r>
            <w:r w:rsidR="00F97BC8">
              <w:rPr>
                <w:noProof/>
                <w:webHidden/>
              </w:rPr>
              <w:instrText xml:space="preserve"> PAGEREF _Toc282375588 \h </w:instrText>
            </w:r>
            <w:r>
              <w:rPr>
                <w:noProof/>
                <w:webHidden/>
              </w:rPr>
            </w:r>
            <w:r>
              <w:rPr>
                <w:noProof/>
                <w:webHidden/>
              </w:rPr>
              <w:fldChar w:fldCharType="separate"/>
            </w:r>
            <w:r w:rsidR="00F97BC8">
              <w:rPr>
                <w:noProof/>
                <w:webHidden/>
              </w:rPr>
              <w:t>11</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9" w:history="1">
            <w:r w:rsidR="00F97BC8" w:rsidRPr="00A77EBA">
              <w:rPr>
                <w:rStyle w:val="Hipercze"/>
                <w:noProof/>
              </w:rPr>
              <w:t>2.1.5</w:t>
            </w:r>
            <w:r w:rsidR="00F97BC8">
              <w:rPr>
                <w:rFonts w:asciiTheme="minorHAnsi" w:eastAsiaTheme="minorEastAsia" w:hAnsiTheme="minorHAnsi" w:cstheme="minorBidi"/>
                <w:noProof/>
                <w:sz w:val="22"/>
                <w:lang w:val="pl-PL" w:eastAsia="pl-PL" w:bidi="ar-SA"/>
              </w:rPr>
              <w:tab/>
            </w:r>
            <w:r w:rsidR="00F97BC8" w:rsidRPr="00A77EBA">
              <w:rPr>
                <w:rStyle w:val="Hipercze"/>
                <w:noProof/>
              </w:rPr>
              <w:t>Fuzzy Logic</w:t>
            </w:r>
            <w:r w:rsidR="00F97BC8">
              <w:rPr>
                <w:noProof/>
                <w:webHidden/>
              </w:rPr>
              <w:tab/>
            </w:r>
            <w:r>
              <w:rPr>
                <w:noProof/>
                <w:webHidden/>
              </w:rPr>
              <w:fldChar w:fldCharType="begin"/>
            </w:r>
            <w:r w:rsidR="00F97BC8">
              <w:rPr>
                <w:noProof/>
                <w:webHidden/>
              </w:rPr>
              <w:instrText xml:space="preserve"> PAGEREF _Toc282375589 \h </w:instrText>
            </w:r>
            <w:r>
              <w:rPr>
                <w:noProof/>
                <w:webHidden/>
              </w:rPr>
            </w:r>
            <w:r>
              <w:rPr>
                <w:noProof/>
                <w:webHidden/>
              </w:rPr>
              <w:fldChar w:fldCharType="separate"/>
            </w:r>
            <w:r w:rsidR="00F97BC8">
              <w:rPr>
                <w:noProof/>
                <w:webHidden/>
              </w:rPr>
              <w:t>12</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0" w:history="1">
            <w:r w:rsidR="00F97BC8" w:rsidRPr="00A77EBA">
              <w:rPr>
                <w:rStyle w:val="Hipercze"/>
                <w:noProof/>
              </w:rPr>
              <w:t>2.1.6</w:t>
            </w:r>
            <w:r w:rsidR="00F97BC8">
              <w:rPr>
                <w:rFonts w:asciiTheme="minorHAnsi" w:eastAsiaTheme="minorEastAsia" w:hAnsiTheme="minorHAnsi" w:cstheme="minorBidi"/>
                <w:noProof/>
                <w:sz w:val="22"/>
                <w:lang w:val="pl-PL" w:eastAsia="pl-PL" w:bidi="ar-SA"/>
              </w:rPr>
              <w:tab/>
            </w:r>
            <w:r w:rsidR="00F97BC8" w:rsidRPr="00A77EBA">
              <w:rPr>
                <w:rStyle w:val="Hipercze"/>
                <w:noProof/>
              </w:rPr>
              <w:t>Other techniques</w:t>
            </w:r>
            <w:r w:rsidR="00F97BC8">
              <w:rPr>
                <w:noProof/>
                <w:webHidden/>
              </w:rPr>
              <w:tab/>
            </w:r>
            <w:r>
              <w:rPr>
                <w:noProof/>
                <w:webHidden/>
              </w:rPr>
              <w:fldChar w:fldCharType="begin"/>
            </w:r>
            <w:r w:rsidR="00F97BC8">
              <w:rPr>
                <w:noProof/>
                <w:webHidden/>
              </w:rPr>
              <w:instrText xml:space="preserve"> PAGEREF _Toc282375590 \h </w:instrText>
            </w:r>
            <w:r>
              <w:rPr>
                <w:noProof/>
                <w:webHidden/>
              </w:rPr>
            </w:r>
            <w:r>
              <w:rPr>
                <w:noProof/>
                <w:webHidden/>
              </w:rPr>
              <w:fldChar w:fldCharType="separate"/>
            </w:r>
            <w:r w:rsidR="00F97BC8">
              <w:rPr>
                <w:noProof/>
                <w:webHidden/>
              </w:rPr>
              <w:t>16</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91" w:history="1">
            <w:r w:rsidR="00F97BC8" w:rsidRPr="00A77EBA">
              <w:rPr>
                <w:rStyle w:val="Hipercze"/>
                <w:noProof/>
              </w:rPr>
              <w:t>2.2</w:t>
            </w:r>
            <w:r w:rsidR="00F97BC8">
              <w:rPr>
                <w:rFonts w:asciiTheme="minorHAnsi" w:eastAsiaTheme="minorEastAsia" w:hAnsiTheme="minorHAnsi" w:cstheme="minorBidi"/>
                <w:noProof/>
                <w:sz w:val="22"/>
                <w:lang w:val="pl-PL" w:eastAsia="pl-PL" w:bidi="ar-SA"/>
              </w:rPr>
              <w:tab/>
            </w:r>
            <w:r w:rsidR="00F97BC8" w:rsidRPr="00A77EBA">
              <w:rPr>
                <w:rStyle w:val="Hipercze"/>
                <w:noProof/>
              </w:rPr>
              <w:t>Optimization methods</w:t>
            </w:r>
            <w:r w:rsidR="00F97BC8">
              <w:rPr>
                <w:noProof/>
                <w:webHidden/>
              </w:rPr>
              <w:tab/>
            </w:r>
            <w:r>
              <w:rPr>
                <w:noProof/>
                <w:webHidden/>
              </w:rPr>
              <w:fldChar w:fldCharType="begin"/>
            </w:r>
            <w:r w:rsidR="00F97BC8">
              <w:rPr>
                <w:noProof/>
                <w:webHidden/>
              </w:rPr>
              <w:instrText xml:space="preserve"> PAGEREF _Toc282375591 \h </w:instrText>
            </w:r>
            <w:r>
              <w:rPr>
                <w:noProof/>
                <w:webHidden/>
              </w:rPr>
            </w:r>
            <w:r>
              <w:rPr>
                <w:noProof/>
                <w:webHidden/>
              </w:rPr>
              <w:fldChar w:fldCharType="separate"/>
            </w:r>
            <w:r w:rsidR="00F97BC8">
              <w:rPr>
                <w:noProof/>
                <w:webHidden/>
              </w:rPr>
              <w:t>16</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2" w:history="1">
            <w:r w:rsidR="00F97BC8" w:rsidRPr="00A77EBA">
              <w:rPr>
                <w:rStyle w:val="Hipercze"/>
                <w:noProof/>
              </w:rPr>
              <w:t>2.2.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Pr>
                <w:noProof/>
                <w:webHidden/>
              </w:rPr>
              <w:fldChar w:fldCharType="begin"/>
            </w:r>
            <w:r w:rsidR="00F97BC8">
              <w:rPr>
                <w:noProof/>
                <w:webHidden/>
              </w:rPr>
              <w:instrText xml:space="preserve"> PAGEREF _Toc282375592 \h </w:instrText>
            </w:r>
            <w:r>
              <w:rPr>
                <w:noProof/>
                <w:webHidden/>
              </w:rPr>
            </w:r>
            <w:r>
              <w:rPr>
                <w:noProof/>
                <w:webHidden/>
              </w:rPr>
              <w:fldChar w:fldCharType="separate"/>
            </w:r>
            <w:r w:rsidR="00F97BC8">
              <w:rPr>
                <w:noProof/>
                <w:webHidden/>
              </w:rPr>
              <w:t>16</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3" w:history="1">
            <w:r w:rsidR="00F97BC8" w:rsidRPr="00A77EBA">
              <w:rPr>
                <w:rStyle w:val="Hipercze"/>
                <w:noProof/>
              </w:rPr>
              <w:t>2.2.2</w:t>
            </w:r>
            <w:r w:rsidR="00F97BC8">
              <w:rPr>
                <w:rFonts w:asciiTheme="minorHAnsi" w:eastAsiaTheme="minorEastAsia" w:hAnsiTheme="minorHAnsi" w:cstheme="minorBidi"/>
                <w:noProof/>
                <w:sz w:val="22"/>
                <w:lang w:val="pl-PL" w:eastAsia="pl-PL" w:bidi="ar-SA"/>
              </w:rPr>
              <w:tab/>
            </w:r>
            <w:r w:rsidR="00F97BC8" w:rsidRPr="00A77EBA">
              <w:rPr>
                <w:rStyle w:val="Hipercze"/>
                <w:noProof/>
              </w:rPr>
              <w:t>Stochastic optimization</w:t>
            </w:r>
            <w:r w:rsidR="00F97BC8">
              <w:rPr>
                <w:noProof/>
                <w:webHidden/>
              </w:rPr>
              <w:tab/>
            </w:r>
            <w:r>
              <w:rPr>
                <w:noProof/>
                <w:webHidden/>
              </w:rPr>
              <w:fldChar w:fldCharType="begin"/>
            </w:r>
            <w:r w:rsidR="00F97BC8">
              <w:rPr>
                <w:noProof/>
                <w:webHidden/>
              </w:rPr>
              <w:instrText xml:space="preserve"> PAGEREF _Toc282375593 \h </w:instrText>
            </w:r>
            <w:r>
              <w:rPr>
                <w:noProof/>
                <w:webHidden/>
              </w:rPr>
            </w:r>
            <w:r>
              <w:rPr>
                <w:noProof/>
                <w:webHidden/>
              </w:rPr>
              <w:fldChar w:fldCharType="separate"/>
            </w:r>
            <w:r w:rsidR="00F97BC8">
              <w:rPr>
                <w:noProof/>
                <w:webHidden/>
              </w:rPr>
              <w:t>17</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4" w:history="1">
            <w:r w:rsidR="00F97BC8" w:rsidRPr="00A77EBA">
              <w:rPr>
                <w:rStyle w:val="Hipercze"/>
                <w:noProof/>
              </w:rPr>
              <w:t>2.2.3</w:t>
            </w:r>
            <w:r w:rsidR="00F97BC8">
              <w:rPr>
                <w:rFonts w:asciiTheme="minorHAnsi" w:eastAsiaTheme="minorEastAsia" w:hAnsiTheme="minorHAnsi" w:cstheme="minorBidi"/>
                <w:noProof/>
                <w:sz w:val="22"/>
                <w:lang w:val="pl-PL" w:eastAsia="pl-PL" w:bidi="ar-SA"/>
              </w:rPr>
              <w:tab/>
            </w:r>
            <w:r w:rsidR="00F97BC8" w:rsidRPr="00A77EBA">
              <w:rPr>
                <w:rStyle w:val="Hipercze"/>
                <w:noProof/>
              </w:rPr>
              <w:t>Direct random search</w:t>
            </w:r>
            <w:r w:rsidR="00F97BC8">
              <w:rPr>
                <w:noProof/>
                <w:webHidden/>
              </w:rPr>
              <w:tab/>
            </w:r>
            <w:r>
              <w:rPr>
                <w:noProof/>
                <w:webHidden/>
              </w:rPr>
              <w:fldChar w:fldCharType="begin"/>
            </w:r>
            <w:r w:rsidR="00F97BC8">
              <w:rPr>
                <w:noProof/>
                <w:webHidden/>
              </w:rPr>
              <w:instrText xml:space="preserve"> PAGEREF _Toc282375594 \h </w:instrText>
            </w:r>
            <w:r>
              <w:rPr>
                <w:noProof/>
                <w:webHidden/>
              </w:rPr>
            </w:r>
            <w:r>
              <w:rPr>
                <w:noProof/>
                <w:webHidden/>
              </w:rPr>
              <w:fldChar w:fldCharType="separate"/>
            </w:r>
            <w:r w:rsidR="00F97BC8">
              <w:rPr>
                <w:noProof/>
                <w:webHidden/>
              </w:rPr>
              <w:t>19</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5" w:history="1">
            <w:r w:rsidR="00F97BC8" w:rsidRPr="00A77EBA">
              <w:rPr>
                <w:rStyle w:val="Hipercze"/>
                <w:noProof/>
              </w:rPr>
              <w:t>2.2.4</w:t>
            </w:r>
            <w:r w:rsidR="00F97BC8">
              <w:rPr>
                <w:rFonts w:asciiTheme="minorHAnsi" w:eastAsiaTheme="minorEastAsia" w:hAnsiTheme="minorHAnsi" w:cstheme="minorBidi"/>
                <w:noProof/>
                <w:sz w:val="22"/>
                <w:lang w:val="pl-PL" w:eastAsia="pl-PL" w:bidi="ar-SA"/>
              </w:rPr>
              <w:tab/>
            </w:r>
            <w:r w:rsidR="00F97BC8" w:rsidRPr="00A77EBA">
              <w:rPr>
                <w:rStyle w:val="Hipercze"/>
                <w:noProof/>
              </w:rPr>
              <w:t>Hill climbing</w:t>
            </w:r>
            <w:r w:rsidR="00F97BC8">
              <w:rPr>
                <w:noProof/>
                <w:webHidden/>
              </w:rPr>
              <w:tab/>
            </w:r>
            <w:r>
              <w:rPr>
                <w:noProof/>
                <w:webHidden/>
              </w:rPr>
              <w:fldChar w:fldCharType="begin"/>
            </w:r>
            <w:r w:rsidR="00F97BC8">
              <w:rPr>
                <w:noProof/>
                <w:webHidden/>
              </w:rPr>
              <w:instrText xml:space="preserve"> PAGEREF _Toc282375595 \h </w:instrText>
            </w:r>
            <w:r>
              <w:rPr>
                <w:noProof/>
                <w:webHidden/>
              </w:rPr>
            </w:r>
            <w:r>
              <w:rPr>
                <w:noProof/>
                <w:webHidden/>
              </w:rPr>
              <w:fldChar w:fldCharType="separate"/>
            </w:r>
            <w:r w:rsidR="00F97BC8">
              <w:rPr>
                <w:noProof/>
                <w:webHidden/>
              </w:rPr>
              <w:t>22</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6" w:history="1">
            <w:r w:rsidR="00F97BC8" w:rsidRPr="00A77EBA">
              <w:rPr>
                <w:rStyle w:val="Hipercze"/>
                <w:noProof/>
              </w:rPr>
              <w:t>2.2.5</w:t>
            </w:r>
            <w:r w:rsidR="00F97BC8">
              <w:rPr>
                <w:rFonts w:asciiTheme="minorHAnsi" w:eastAsiaTheme="minorEastAsia" w:hAnsiTheme="minorHAnsi" w:cstheme="minorBidi"/>
                <w:noProof/>
                <w:sz w:val="22"/>
                <w:lang w:val="pl-PL" w:eastAsia="pl-PL" w:bidi="ar-SA"/>
              </w:rPr>
              <w:tab/>
            </w:r>
            <w:r w:rsidR="00F97BC8" w:rsidRPr="00A77EBA">
              <w:rPr>
                <w:rStyle w:val="Hipercze"/>
                <w:noProof/>
              </w:rPr>
              <w:t>Finite-difference stochastic approximation</w:t>
            </w:r>
            <w:r w:rsidR="00F97BC8">
              <w:rPr>
                <w:noProof/>
                <w:webHidden/>
              </w:rPr>
              <w:tab/>
            </w:r>
            <w:r>
              <w:rPr>
                <w:noProof/>
                <w:webHidden/>
              </w:rPr>
              <w:fldChar w:fldCharType="begin"/>
            </w:r>
            <w:r w:rsidR="00F97BC8">
              <w:rPr>
                <w:noProof/>
                <w:webHidden/>
              </w:rPr>
              <w:instrText xml:space="preserve"> PAGEREF _Toc282375596 \h </w:instrText>
            </w:r>
            <w:r>
              <w:rPr>
                <w:noProof/>
                <w:webHidden/>
              </w:rPr>
            </w:r>
            <w:r>
              <w:rPr>
                <w:noProof/>
                <w:webHidden/>
              </w:rPr>
              <w:fldChar w:fldCharType="separate"/>
            </w:r>
            <w:r w:rsidR="00F97BC8">
              <w:rPr>
                <w:noProof/>
                <w:webHidden/>
              </w:rPr>
              <w:t>24</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7" w:history="1">
            <w:r w:rsidR="00F97BC8" w:rsidRPr="00A77EBA">
              <w:rPr>
                <w:rStyle w:val="Hipercze"/>
                <w:noProof/>
              </w:rPr>
              <w:t>2.2.6</w:t>
            </w:r>
            <w:r w:rsidR="00F97BC8">
              <w:rPr>
                <w:rFonts w:asciiTheme="minorHAnsi" w:eastAsiaTheme="minorEastAsia" w:hAnsiTheme="minorHAnsi" w:cstheme="minorBidi"/>
                <w:noProof/>
                <w:sz w:val="22"/>
                <w:lang w:val="pl-PL" w:eastAsia="pl-PL" w:bidi="ar-SA"/>
              </w:rPr>
              <w:tab/>
            </w:r>
            <w:r w:rsidR="00F97BC8" w:rsidRPr="00A77EBA">
              <w:rPr>
                <w:rStyle w:val="Hipercze"/>
                <w:noProof/>
              </w:rPr>
              <w:t>Simulated annealing</w:t>
            </w:r>
            <w:r w:rsidR="00F97BC8">
              <w:rPr>
                <w:noProof/>
                <w:webHidden/>
              </w:rPr>
              <w:tab/>
            </w:r>
            <w:r>
              <w:rPr>
                <w:noProof/>
                <w:webHidden/>
              </w:rPr>
              <w:fldChar w:fldCharType="begin"/>
            </w:r>
            <w:r w:rsidR="00F97BC8">
              <w:rPr>
                <w:noProof/>
                <w:webHidden/>
              </w:rPr>
              <w:instrText xml:space="preserve"> PAGEREF _Toc282375597 \h </w:instrText>
            </w:r>
            <w:r>
              <w:rPr>
                <w:noProof/>
                <w:webHidden/>
              </w:rPr>
            </w:r>
            <w:r>
              <w:rPr>
                <w:noProof/>
                <w:webHidden/>
              </w:rPr>
              <w:fldChar w:fldCharType="separate"/>
            </w:r>
            <w:r w:rsidR="00F97BC8">
              <w:rPr>
                <w:noProof/>
                <w:webHidden/>
              </w:rPr>
              <w:t>27</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8" w:history="1">
            <w:r w:rsidR="00F97BC8" w:rsidRPr="00A77EBA">
              <w:rPr>
                <w:rStyle w:val="Hipercze"/>
                <w:noProof/>
              </w:rPr>
              <w:t>2.2.7</w:t>
            </w:r>
            <w:r w:rsidR="00F97BC8">
              <w:rPr>
                <w:rFonts w:asciiTheme="minorHAnsi" w:eastAsiaTheme="minorEastAsia" w:hAnsiTheme="minorHAnsi" w:cstheme="minorBidi"/>
                <w:noProof/>
                <w:sz w:val="22"/>
                <w:lang w:val="pl-PL" w:eastAsia="pl-PL" w:bidi="ar-SA"/>
              </w:rPr>
              <w:tab/>
            </w:r>
            <w:r w:rsidR="00F97BC8" w:rsidRPr="00A77EBA">
              <w:rPr>
                <w:rStyle w:val="Hipercze"/>
                <w:noProof/>
              </w:rPr>
              <w:t>Other techniques</w:t>
            </w:r>
            <w:r w:rsidR="00F97BC8">
              <w:rPr>
                <w:noProof/>
                <w:webHidden/>
              </w:rPr>
              <w:tab/>
            </w:r>
            <w:r>
              <w:rPr>
                <w:noProof/>
                <w:webHidden/>
              </w:rPr>
              <w:fldChar w:fldCharType="begin"/>
            </w:r>
            <w:r w:rsidR="00F97BC8">
              <w:rPr>
                <w:noProof/>
                <w:webHidden/>
              </w:rPr>
              <w:instrText xml:space="preserve"> PAGEREF _Toc282375598 \h </w:instrText>
            </w:r>
            <w:r>
              <w:rPr>
                <w:noProof/>
                <w:webHidden/>
              </w:rPr>
            </w:r>
            <w:r>
              <w:rPr>
                <w:noProof/>
                <w:webHidden/>
              </w:rPr>
              <w:fldChar w:fldCharType="separate"/>
            </w:r>
            <w:r w:rsidR="00F97BC8">
              <w:rPr>
                <w:noProof/>
                <w:webHidden/>
              </w:rPr>
              <w:t>30</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99" w:history="1">
            <w:r w:rsidR="00F97BC8" w:rsidRPr="00A77EBA">
              <w:rPr>
                <w:rStyle w:val="Hipercze"/>
                <w:noProof/>
              </w:rPr>
              <w:t>2.3</w:t>
            </w:r>
            <w:r w:rsidR="00F97BC8">
              <w:rPr>
                <w:rFonts w:asciiTheme="minorHAnsi" w:eastAsiaTheme="minorEastAsia" w:hAnsiTheme="minorHAnsi" w:cstheme="minorBidi"/>
                <w:noProof/>
                <w:sz w:val="22"/>
                <w:lang w:val="pl-PL" w:eastAsia="pl-PL" w:bidi="ar-SA"/>
              </w:rPr>
              <w:tab/>
            </w:r>
            <w:r w:rsidR="00F97BC8" w:rsidRPr="00A77EBA">
              <w:rPr>
                <w:rStyle w:val="Hipercze"/>
                <w:noProof/>
              </w:rPr>
              <w:t>Quake II and QASE API</w:t>
            </w:r>
            <w:r w:rsidR="00F97BC8">
              <w:rPr>
                <w:noProof/>
                <w:webHidden/>
              </w:rPr>
              <w:tab/>
            </w:r>
            <w:r>
              <w:rPr>
                <w:noProof/>
                <w:webHidden/>
              </w:rPr>
              <w:fldChar w:fldCharType="begin"/>
            </w:r>
            <w:r w:rsidR="00F97BC8">
              <w:rPr>
                <w:noProof/>
                <w:webHidden/>
              </w:rPr>
              <w:instrText xml:space="preserve"> PAGEREF _Toc282375599 \h </w:instrText>
            </w:r>
            <w:r>
              <w:rPr>
                <w:noProof/>
                <w:webHidden/>
              </w:rPr>
            </w:r>
            <w:r>
              <w:rPr>
                <w:noProof/>
                <w:webHidden/>
              </w:rPr>
              <w:fldChar w:fldCharType="separate"/>
            </w:r>
            <w:r w:rsidR="00F97BC8">
              <w:rPr>
                <w:noProof/>
                <w:webHidden/>
              </w:rPr>
              <w:t>30</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0" w:history="1">
            <w:r w:rsidR="00F97BC8" w:rsidRPr="00A77EBA">
              <w:rPr>
                <w:rStyle w:val="Hipercze"/>
                <w:noProof/>
              </w:rPr>
              <w:t>2.3.1</w:t>
            </w:r>
            <w:r w:rsidR="00F97BC8">
              <w:rPr>
                <w:rFonts w:asciiTheme="minorHAnsi" w:eastAsiaTheme="minorEastAsia" w:hAnsiTheme="minorHAnsi" w:cstheme="minorBidi"/>
                <w:noProof/>
                <w:sz w:val="22"/>
                <w:lang w:val="pl-PL" w:eastAsia="pl-PL" w:bidi="ar-SA"/>
              </w:rPr>
              <w:tab/>
            </w:r>
            <w:r w:rsidR="00F97BC8" w:rsidRPr="00A77EBA">
              <w:rPr>
                <w:rStyle w:val="Hipercze"/>
                <w:noProof/>
              </w:rPr>
              <w:t>Quake II overview</w:t>
            </w:r>
            <w:r w:rsidR="00F97BC8">
              <w:rPr>
                <w:noProof/>
                <w:webHidden/>
              </w:rPr>
              <w:tab/>
            </w:r>
            <w:r>
              <w:rPr>
                <w:noProof/>
                <w:webHidden/>
              </w:rPr>
              <w:fldChar w:fldCharType="begin"/>
            </w:r>
            <w:r w:rsidR="00F97BC8">
              <w:rPr>
                <w:noProof/>
                <w:webHidden/>
              </w:rPr>
              <w:instrText xml:space="preserve"> PAGEREF _Toc282375600 \h </w:instrText>
            </w:r>
            <w:r>
              <w:rPr>
                <w:noProof/>
                <w:webHidden/>
              </w:rPr>
            </w:r>
            <w:r>
              <w:rPr>
                <w:noProof/>
                <w:webHidden/>
              </w:rPr>
              <w:fldChar w:fldCharType="separate"/>
            </w:r>
            <w:r w:rsidR="00F97BC8">
              <w:rPr>
                <w:noProof/>
                <w:webHidden/>
              </w:rPr>
              <w:t>30</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1" w:history="1">
            <w:r w:rsidR="00F97BC8" w:rsidRPr="00A77EBA">
              <w:rPr>
                <w:rStyle w:val="Hipercze"/>
                <w:noProof/>
              </w:rPr>
              <w:t>2.3.2</w:t>
            </w:r>
            <w:r w:rsidR="00F97BC8">
              <w:rPr>
                <w:rFonts w:asciiTheme="minorHAnsi" w:eastAsiaTheme="minorEastAsia" w:hAnsiTheme="minorHAnsi" w:cstheme="minorBidi"/>
                <w:noProof/>
                <w:sz w:val="22"/>
                <w:lang w:val="pl-PL" w:eastAsia="pl-PL" w:bidi="ar-SA"/>
              </w:rPr>
              <w:tab/>
            </w:r>
            <w:r w:rsidR="00F97BC8" w:rsidRPr="00A77EBA">
              <w:rPr>
                <w:rStyle w:val="Hipercze"/>
                <w:noProof/>
              </w:rPr>
              <w:t>Quake II deathmatch</w:t>
            </w:r>
            <w:r w:rsidR="00F97BC8">
              <w:rPr>
                <w:noProof/>
                <w:webHidden/>
              </w:rPr>
              <w:tab/>
            </w:r>
            <w:r>
              <w:rPr>
                <w:noProof/>
                <w:webHidden/>
              </w:rPr>
              <w:fldChar w:fldCharType="begin"/>
            </w:r>
            <w:r w:rsidR="00F97BC8">
              <w:rPr>
                <w:noProof/>
                <w:webHidden/>
              </w:rPr>
              <w:instrText xml:space="preserve"> PAGEREF _Toc282375601 \h </w:instrText>
            </w:r>
            <w:r>
              <w:rPr>
                <w:noProof/>
                <w:webHidden/>
              </w:rPr>
            </w:r>
            <w:r>
              <w:rPr>
                <w:noProof/>
                <w:webHidden/>
              </w:rPr>
              <w:fldChar w:fldCharType="separate"/>
            </w:r>
            <w:r w:rsidR="00F97BC8">
              <w:rPr>
                <w:noProof/>
                <w:webHidden/>
              </w:rPr>
              <w:t>30</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2" w:history="1">
            <w:r w:rsidR="00F97BC8" w:rsidRPr="00A77EBA">
              <w:rPr>
                <w:rStyle w:val="Hipercze"/>
                <w:noProof/>
              </w:rPr>
              <w:t>2.3.3</w:t>
            </w:r>
            <w:r w:rsidR="00F97BC8">
              <w:rPr>
                <w:rFonts w:asciiTheme="minorHAnsi" w:eastAsiaTheme="minorEastAsia" w:hAnsiTheme="minorHAnsi" w:cstheme="minorBidi"/>
                <w:noProof/>
                <w:sz w:val="22"/>
                <w:lang w:val="pl-PL" w:eastAsia="pl-PL" w:bidi="ar-SA"/>
              </w:rPr>
              <w:tab/>
            </w:r>
            <w:r w:rsidR="00F97BC8" w:rsidRPr="00A77EBA">
              <w:rPr>
                <w:rStyle w:val="Hipercze"/>
                <w:noProof/>
              </w:rPr>
              <w:t>Quake II client-server communication</w:t>
            </w:r>
            <w:r w:rsidR="00F97BC8">
              <w:rPr>
                <w:noProof/>
                <w:webHidden/>
              </w:rPr>
              <w:tab/>
            </w:r>
            <w:r>
              <w:rPr>
                <w:noProof/>
                <w:webHidden/>
              </w:rPr>
              <w:fldChar w:fldCharType="begin"/>
            </w:r>
            <w:r w:rsidR="00F97BC8">
              <w:rPr>
                <w:noProof/>
                <w:webHidden/>
              </w:rPr>
              <w:instrText xml:space="preserve"> PAGEREF _Toc282375602 \h </w:instrText>
            </w:r>
            <w:r>
              <w:rPr>
                <w:noProof/>
                <w:webHidden/>
              </w:rPr>
            </w:r>
            <w:r>
              <w:rPr>
                <w:noProof/>
                <w:webHidden/>
              </w:rPr>
              <w:fldChar w:fldCharType="separate"/>
            </w:r>
            <w:r w:rsidR="00F97BC8">
              <w:rPr>
                <w:noProof/>
                <w:webHidden/>
              </w:rPr>
              <w:t>32</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3" w:history="1">
            <w:r w:rsidR="00F97BC8" w:rsidRPr="00A77EBA">
              <w:rPr>
                <w:rStyle w:val="Hipercze"/>
                <w:noProof/>
              </w:rPr>
              <w:t>2.3.4</w:t>
            </w:r>
            <w:r w:rsidR="00F97BC8">
              <w:rPr>
                <w:rFonts w:asciiTheme="minorHAnsi" w:eastAsiaTheme="minorEastAsia" w:hAnsiTheme="minorHAnsi" w:cstheme="minorBidi"/>
                <w:noProof/>
                <w:sz w:val="22"/>
                <w:lang w:val="pl-PL" w:eastAsia="pl-PL" w:bidi="ar-SA"/>
              </w:rPr>
              <w:tab/>
            </w:r>
            <w:r w:rsidR="00F97BC8" w:rsidRPr="00A77EBA">
              <w:rPr>
                <w:rStyle w:val="Hipercze"/>
                <w:noProof/>
              </w:rPr>
              <w:t>QASE API</w:t>
            </w:r>
            <w:r w:rsidR="00F97BC8">
              <w:rPr>
                <w:noProof/>
                <w:webHidden/>
              </w:rPr>
              <w:tab/>
            </w:r>
            <w:r>
              <w:rPr>
                <w:noProof/>
                <w:webHidden/>
              </w:rPr>
              <w:fldChar w:fldCharType="begin"/>
            </w:r>
            <w:r w:rsidR="00F97BC8">
              <w:rPr>
                <w:noProof/>
                <w:webHidden/>
              </w:rPr>
              <w:instrText xml:space="preserve"> PAGEREF _Toc282375603 \h </w:instrText>
            </w:r>
            <w:r>
              <w:rPr>
                <w:noProof/>
                <w:webHidden/>
              </w:rPr>
            </w:r>
            <w:r>
              <w:rPr>
                <w:noProof/>
                <w:webHidden/>
              </w:rPr>
              <w:fldChar w:fldCharType="separate"/>
            </w:r>
            <w:r w:rsidR="00F97BC8">
              <w:rPr>
                <w:noProof/>
                <w:webHidden/>
              </w:rPr>
              <w:t>32</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4" w:history="1">
            <w:r w:rsidR="00F97BC8" w:rsidRPr="00A77EBA">
              <w:rPr>
                <w:rStyle w:val="Hipercze"/>
                <w:noProof/>
              </w:rPr>
              <w:t>2.4</w:t>
            </w:r>
            <w:r w:rsidR="00F97BC8">
              <w:rPr>
                <w:rFonts w:asciiTheme="minorHAnsi" w:eastAsiaTheme="minorEastAsia" w:hAnsiTheme="minorHAnsi" w:cstheme="minorBidi"/>
                <w:noProof/>
                <w:sz w:val="22"/>
                <w:lang w:val="pl-PL" w:eastAsia="pl-PL" w:bidi="ar-SA"/>
              </w:rPr>
              <w:tab/>
            </w:r>
            <w:r w:rsidR="00F97BC8" w:rsidRPr="00A77EBA">
              <w:rPr>
                <w:rStyle w:val="Hipercze"/>
                <w:noProof/>
              </w:rPr>
              <w:t>Eraser bot</w:t>
            </w:r>
            <w:r w:rsidR="00F97BC8">
              <w:rPr>
                <w:noProof/>
                <w:webHidden/>
              </w:rPr>
              <w:tab/>
            </w:r>
            <w:r>
              <w:rPr>
                <w:noProof/>
                <w:webHidden/>
              </w:rPr>
              <w:fldChar w:fldCharType="begin"/>
            </w:r>
            <w:r w:rsidR="00F97BC8">
              <w:rPr>
                <w:noProof/>
                <w:webHidden/>
              </w:rPr>
              <w:instrText xml:space="preserve"> PAGEREF _Toc282375604 \h </w:instrText>
            </w:r>
            <w:r>
              <w:rPr>
                <w:noProof/>
                <w:webHidden/>
              </w:rPr>
            </w:r>
            <w:r>
              <w:rPr>
                <w:noProof/>
                <w:webHidden/>
              </w:rPr>
              <w:fldChar w:fldCharType="separate"/>
            </w:r>
            <w:r w:rsidR="00F97BC8">
              <w:rPr>
                <w:noProof/>
                <w:webHidden/>
              </w:rPr>
              <w:t>33</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5" w:history="1">
            <w:r w:rsidR="00F97BC8" w:rsidRPr="00A77EBA">
              <w:rPr>
                <w:rStyle w:val="Hipercze"/>
                <w:noProof/>
              </w:rPr>
              <w:t>2.5</w:t>
            </w:r>
            <w:r w:rsidR="00F97BC8">
              <w:rPr>
                <w:rFonts w:asciiTheme="minorHAnsi" w:eastAsiaTheme="minorEastAsia" w:hAnsiTheme="minorHAnsi" w:cstheme="minorBidi"/>
                <w:noProof/>
                <w:sz w:val="22"/>
                <w:lang w:val="pl-PL" w:eastAsia="pl-PL" w:bidi="ar-SA"/>
              </w:rPr>
              <w:tab/>
            </w:r>
            <w:r w:rsidR="00F97BC8" w:rsidRPr="00A77EBA">
              <w:rPr>
                <w:rStyle w:val="Hipercze"/>
                <w:noProof/>
              </w:rPr>
              <w:t>Related work</w:t>
            </w:r>
            <w:r w:rsidR="00F97BC8">
              <w:rPr>
                <w:noProof/>
                <w:webHidden/>
              </w:rPr>
              <w:tab/>
            </w:r>
            <w:r>
              <w:rPr>
                <w:noProof/>
                <w:webHidden/>
              </w:rPr>
              <w:fldChar w:fldCharType="begin"/>
            </w:r>
            <w:r w:rsidR="00F97BC8">
              <w:rPr>
                <w:noProof/>
                <w:webHidden/>
              </w:rPr>
              <w:instrText xml:space="preserve"> PAGEREF _Toc282375605 \h </w:instrText>
            </w:r>
            <w:r>
              <w:rPr>
                <w:noProof/>
                <w:webHidden/>
              </w:rPr>
            </w:r>
            <w:r>
              <w:rPr>
                <w:noProof/>
                <w:webHidden/>
              </w:rPr>
              <w:fldChar w:fldCharType="separate"/>
            </w:r>
            <w:r w:rsidR="00F97BC8">
              <w:rPr>
                <w:noProof/>
                <w:webHidden/>
              </w:rPr>
              <w:t>33</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06" w:history="1">
            <w:r w:rsidR="00F97BC8" w:rsidRPr="00A77EBA">
              <w:rPr>
                <w:rStyle w:val="Hipercze"/>
                <w:noProof/>
              </w:rPr>
              <w:t>3</w:t>
            </w:r>
            <w:r w:rsidR="00F97BC8">
              <w:rPr>
                <w:rFonts w:asciiTheme="minorHAnsi" w:eastAsiaTheme="minorEastAsia" w:hAnsiTheme="minorHAnsi" w:cstheme="minorBidi"/>
                <w:noProof/>
                <w:sz w:val="22"/>
                <w:lang w:val="pl-PL" w:eastAsia="pl-PL" w:bidi="ar-SA"/>
              </w:rPr>
              <w:tab/>
            </w:r>
            <w:r w:rsidR="00F97BC8" w:rsidRPr="00A77EBA">
              <w:rPr>
                <w:rStyle w:val="Hipercze"/>
                <w:noProof/>
              </w:rPr>
              <w:t>Project requirements</w:t>
            </w:r>
            <w:r w:rsidR="00F97BC8">
              <w:rPr>
                <w:noProof/>
                <w:webHidden/>
              </w:rPr>
              <w:tab/>
            </w:r>
            <w:r>
              <w:rPr>
                <w:noProof/>
                <w:webHidden/>
              </w:rPr>
              <w:fldChar w:fldCharType="begin"/>
            </w:r>
            <w:r w:rsidR="00F97BC8">
              <w:rPr>
                <w:noProof/>
                <w:webHidden/>
              </w:rPr>
              <w:instrText xml:space="preserve"> PAGEREF _Toc282375606 \h </w:instrText>
            </w:r>
            <w:r>
              <w:rPr>
                <w:noProof/>
                <w:webHidden/>
              </w:rPr>
            </w:r>
            <w:r>
              <w:rPr>
                <w:noProof/>
                <w:webHidden/>
              </w:rPr>
              <w:fldChar w:fldCharType="separate"/>
            </w:r>
            <w:r w:rsidR="00F97BC8">
              <w:rPr>
                <w:noProof/>
                <w:webHidden/>
              </w:rPr>
              <w:t>3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7" w:history="1">
            <w:r w:rsidR="00F97BC8" w:rsidRPr="00A77EBA">
              <w:rPr>
                <w:rStyle w:val="Hipercze"/>
                <w:noProof/>
              </w:rPr>
              <w:t>3.1</w:t>
            </w:r>
            <w:r w:rsidR="00F97BC8">
              <w:rPr>
                <w:rFonts w:asciiTheme="minorHAnsi" w:eastAsiaTheme="minorEastAsia" w:hAnsiTheme="minorHAnsi" w:cstheme="minorBidi"/>
                <w:noProof/>
                <w:sz w:val="22"/>
                <w:lang w:val="pl-PL" w:eastAsia="pl-PL" w:bidi="ar-SA"/>
              </w:rPr>
              <w:tab/>
            </w:r>
            <w:r w:rsidR="00F97BC8" w:rsidRPr="00A77EBA">
              <w:rPr>
                <w:rStyle w:val="Hipercze"/>
                <w:noProof/>
              </w:rPr>
              <w:t>Project scope</w:t>
            </w:r>
            <w:r w:rsidR="00F97BC8">
              <w:rPr>
                <w:noProof/>
                <w:webHidden/>
              </w:rPr>
              <w:tab/>
            </w:r>
            <w:r>
              <w:rPr>
                <w:noProof/>
                <w:webHidden/>
              </w:rPr>
              <w:fldChar w:fldCharType="begin"/>
            </w:r>
            <w:r w:rsidR="00F97BC8">
              <w:rPr>
                <w:noProof/>
                <w:webHidden/>
              </w:rPr>
              <w:instrText xml:space="preserve"> PAGEREF _Toc282375607 \h </w:instrText>
            </w:r>
            <w:r>
              <w:rPr>
                <w:noProof/>
                <w:webHidden/>
              </w:rPr>
            </w:r>
            <w:r>
              <w:rPr>
                <w:noProof/>
                <w:webHidden/>
              </w:rPr>
              <w:fldChar w:fldCharType="separate"/>
            </w:r>
            <w:r w:rsidR="00F97BC8">
              <w:rPr>
                <w:noProof/>
                <w:webHidden/>
              </w:rPr>
              <w:t>3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8" w:history="1">
            <w:r w:rsidR="00F97BC8" w:rsidRPr="00A77EBA">
              <w:rPr>
                <w:rStyle w:val="Hipercze"/>
                <w:noProof/>
              </w:rPr>
              <w:t>3.2</w:t>
            </w:r>
            <w:r w:rsidR="00F97BC8">
              <w:rPr>
                <w:rFonts w:asciiTheme="minorHAnsi" w:eastAsiaTheme="minorEastAsia" w:hAnsiTheme="minorHAnsi" w:cstheme="minorBidi"/>
                <w:noProof/>
                <w:sz w:val="22"/>
                <w:lang w:val="pl-PL" w:eastAsia="pl-PL" w:bidi="ar-SA"/>
              </w:rPr>
              <w:tab/>
            </w:r>
            <w:r w:rsidR="00F97BC8" w:rsidRPr="00A77EBA">
              <w:rPr>
                <w:rStyle w:val="Hipercze"/>
                <w:noProof/>
              </w:rPr>
              <w:t>Assumptions</w:t>
            </w:r>
            <w:r w:rsidR="00F97BC8">
              <w:rPr>
                <w:noProof/>
                <w:webHidden/>
              </w:rPr>
              <w:tab/>
            </w:r>
            <w:r>
              <w:rPr>
                <w:noProof/>
                <w:webHidden/>
              </w:rPr>
              <w:fldChar w:fldCharType="begin"/>
            </w:r>
            <w:r w:rsidR="00F97BC8">
              <w:rPr>
                <w:noProof/>
                <w:webHidden/>
              </w:rPr>
              <w:instrText xml:space="preserve"> PAGEREF _Toc282375608 \h </w:instrText>
            </w:r>
            <w:r>
              <w:rPr>
                <w:noProof/>
                <w:webHidden/>
              </w:rPr>
            </w:r>
            <w:r>
              <w:rPr>
                <w:noProof/>
                <w:webHidden/>
              </w:rPr>
              <w:fldChar w:fldCharType="separate"/>
            </w:r>
            <w:r w:rsidR="00F97BC8">
              <w:rPr>
                <w:noProof/>
                <w:webHidden/>
              </w:rPr>
              <w:t>3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9" w:history="1">
            <w:r w:rsidR="00F97BC8" w:rsidRPr="00A77EBA">
              <w:rPr>
                <w:rStyle w:val="Hipercze"/>
                <w:noProof/>
              </w:rPr>
              <w:t>3.3</w:t>
            </w:r>
            <w:r w:rsidR="00F97BC8">
              <w:rPr>
                <w:rFonts w:asciiTheme="minorHAnsi" w:eastAsiaTheme="minorEastAsia" w:hAnsiTheme="minorHAnsi" w:cstheme="minorBidi"/>
                <w:noProof/>
                <w:sz w:val="22"/>
                <w:lang w:val="pl-PL" w:eastAsia="pl-PL" w:bidi="ar-SA"/>
              </w:rPr>
              <w:tab/>
            </w:r>
            <w:r w:rsidR="00F97BC8" w:rsidRPr="00A77EBA">
              <w:rPr>
                <w:rStyle w:val="Hipercze"/>
                <w:noProof/>
              </w:rPr>
              <w:t>Limitations</w:t>
            </w:r>
            <w:r w:rsidR="00F97BC8">
              <w:rPr>
                <w:noProof/>
                <w:webHidden/>
              </w:rPr>
              <w:tab/>
            </w:r>
            <w:r>
              <w:rPr>
                <w:noProof/>
                <w:webHidden/>
              </w:rPr>
              <w:fldChar w:fldCharType="begin"/>
            </w:r>
            <w:r w:rsidR="00F97BC8">
              <w:rPr>
                <w:noProof/>
                <w:webHidden/>
              </w:rPr>
              <w:instrText xml:space="preserve"> PAGEREF _Toc282375609 \h </w:instrText>
            </w:r>
            <w:r>
              <w:rPr>
                <w:noProof/>
                <w:webHidden/>
              </w:rPr>
            </w:r>
            <w:r>
              <w:rPr>
                <w:noProof/>
                <w:webHidden/>
              </w:rPr>
              <w:fldChar w:fldCharType="separate"/>
            </w:r>
            <w:r w:rsidR="00F97BC8">
              <w:rPr>
                <w:noProof/>
                <w:webHidden/>
              </w:rPr>
              <w:t>35</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10" w:history="1">
            <w:r w:rsidR="00F97BC8" w:rsidRPr="00A77EBA">
              <w:rPr>
                <w:rStyle w:val="Hipercze"/>
                <w:noProof/>
              </w:rPr>
              <w:t>4</w:t>
            </w:r>
            <w:r w:rsidR="00F97BC8">
              <w:rPr>
                <w:rFonts w:asciiTheme="minorHAnsi" w:eastAsiaTheme="minorEastAsia" w:hAnsiTheme="minorHAnsi" w:cstheme="minorBidi"/>
                <w:noProof/>
                <w:sz w:val="22"/>
                <w:lang w:val="pl-PL" w:eastAsia="pl-PL" w:bidi="ar-SA"/>
              </w:rPr>
              <w:tab/>
            </w:r>
            <w:r w:rsidR="00F97BC8" w:rsidRPr="00A77EBA">
              <w:rPr>
                <w:rStyle w:val="Hipercze"/>
                <w:noProof/>
              </w:rPr>
              <w:t xml:space="preserve">Developed solutions </w:t>
            </w:r>
            <w:r w:rsidR="00F97BC8">
              <w:rPr>
                <w:noProof/>
                <w:webHidden/>
              </w:rPr>
              <w:tab/>
            </w:r>
            <w:r>
              <w:rPr>
                <w:noProof/>
                <w:webHidden/>
              </w:rPr>
              <w:fldChar w:fldCharType="begin"/>
            </w:r>
            <w:r w:rsidR="00F97BC8">
              <w:rPr>
                <w:noProof/>
                <w:webHidden/>
              </w:rPr>
              <w:instrText xml:space="preserve"> PAGEREF _Toc282375610 \h </w:instrText>
            </w:r>
            <w:r>
              <w:rPr>
                <w:noProof/>
                <w:webHidden/>
              </w:rPr>
            </w:r>
            <w:r>
              <w:rPr>
                <w:noProof/>
                <w:webHidden/>
              </w:rPr>
              <w:fldChar w:fldCharType="separate"/>
            </w:r>
            <w:r w:rsidR="00F97BC8">
              <w:rPr>
                <w:noProof/>
                <w:webHidden/>
              </w:rPr>
              <w:t>37</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1" w:history="1">
            <w:r w:rsidR="00F97BC8" w:rsidRPr="00A77EBA">
              <w:rPr>
                <w:rStyle w:val="Hipercze"/>
                <w:noProof/>
              </w:rPr>
              <w:t>4.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Pr>
                <w:noProof/>
                <w:webHidden/>
              </w:rPr>
              <w:fldChar w:fldCharType="begin"/>
            </w:r>
            <w:r w:rsidR="00F97BC8">
              <w:rPr>
                <w:noProof/>
                <w:webHidden/>
              </w:rPr>
              <w:instrText xml:space="preserve"> PAGEREF _Toc282375611 \h </w:instrText>
            </w:r>
            <w:r>
              <w:rPr>
                <w:noProof/>
                <w:webHidden/>
              </w:rPr>
            </w:r>
            <w:r>
              <w:rPr>
                <w:noProof/>
                <w:webHidden/>
              </w:rPr>
              <w:fldChar w:fldCharType="separate"/>
            </w:r>
            <w:r w:rsidR="00F97BC8">
              <w:rPr>
                <w:noProof/>
                <w:webHidden/>
              </w:rPr>
              <w:t>37</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2" w:history="1">
            <w:r w:rsidR="00F97BC8" w:rsidRPr="00A77EBA">
              <w:rPr>
                <w:rStyle w:val="Hipercze"/>
                <w:noProof/>
              </w:rPr>
              <w:t>4.2</w:t>
            </w:r>
            <w:r w:rsidR="00F97BC8">
              <w:rPr>
                <w:rFonts w:asciiTheme="minorHAnsi" w:eastAsiaTheme="minorEastAsia" w:hAnsiTheme="minorHAnsi" w:cstheme="minorBidi"/>
                <w:noProof/>
                <w:sz w:val="22"/>
                <w:lang w:val="pl-PL" w:eastAsia="pl-PL" w:bidi="ar-SA"/>
              </w:rPr>
              <w:tab/>
            </w:r>
            <w:r w:rsidR="00F97BC8" w:rsidRPr="00A77EBA">
              <w:rPr>
                <w:rStyle w:val="Hipercze"/>
                <w:noProof/>
              </w:rPr>
              <w:t>Creating a bot using QASE API</w:t>
            </w:r>
            <w:r w:rsidR="00F97BC8">
              <w:rPr>
                <w:noProof/>
                <w:webHidden/>
              </w:rPr>
              <w:tab/>
            </w:r>
            <w:r>
              <w:rPr>
                <w:noProof/>
                <w:webHidden/>
              </w:rPr>
              <w:fldChar w:fldCharType="begin"/>
            </w:r>
            <w:r w:rsidR="00F97BC8">
              <w:rPr>
                <w:noProof/>
                <w:webHidden/>
              </w:rPr>
              <w:instrText xml:space="preserve"> PAGEREF _Toc282375612 \h </w:instrText>
            </w:r>
            <w:r>
              <w:rPr>
                <w:noProof/>
                <w:webHidden/>
              </w:rPr>
            </w:r>
            <w:r>
              <w:rPr>
                <w:noProof/>
                <w:webHidden/>
              </w:rPr>
              <w:fldChar w:fldCharType="separate"/>
            </w:r>
            <w:r w:rsidR="00F97BC8">
              <w:rPr>
                <w:noProof/>
                <w:webHidden/>
              </w:rPr>
              <w:t>37</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3" w:history="1">
            <w:r w:rsidR="00F97BC8" w:rsidRPr="00A77EBA">
              <w:rPr>
                <w:rStyle w:val="Hipercze"/>
                <w:noProof/>
              </w:rPr>
              <w:t>4.3</w:t>
            </w:r>
            <w:r w:rsidR="00F97BC8">
              <w:rPr>
                <w:rFonts w:asciiTheme="minorHAnsi" w:eastAsiaTheme="minorEastAsia" w:hAnsiTheme="minorHAnsi" w:cstheme="minorBidi"/>
                <w:noProof/>
                <w:sz w:val="22"/>
                <w:lang w:val="pl-PL" w:eastAsia="pl-PL" w:bidi="ar-SA"/>
              </w:rPr>
              <w:tab/>
            </w:r>
            <w:r w:rsidR="00F97BC8" w:rsidRPr="00A77EBA">
              <w:rPr>
                <w:rStyle w:val="Hipercze"/>
                <w:noProof/>
              </w:rPr>
              <w:t>Knowledge representation</w:t>
            </w:r>
            <w:r w:rsidR="00F97BC8">
              <w:rPr>
                <w:noProof/>
                <w:webHidden/>
              </w:rPr>
              <w:tab/>
            </w:r>
            <w:r>
              <w:rPr>
                <w:noProof/>
                <w:webHidden/>
              </w:rPr>
              <w:fldChar w:fldCharType="begin"/>
            </w:r>
            <w:r w:rsidR="00F97BC8">
              <w:rPr>
                <w:noProof/>
                <w:webHidden/>
              </w:rPr>
              <w:instrText xml:space="preserve"> PAGEREF _Toc282375613 \h </w:instrText>
            </w:r>
            <w:r>
              <w:rPr>
                <w:noProof/>
                <w:webHidden/>
              </w:rPr>
            </w:r>
            <w:r>
              <w:rPr>
                <w:noProof/>
                <w:webHidden/>
              </w:rPr>
              <w:fldChar w:fldCharType="separate"/>
            </w:r>
            <w:r w:rsidR="00F97BC8">
              <w:rPr>
                <w:noProof/>
                <w:webHidden/>
              </w:rPr>
              <w:t>37</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4" w:history="1">
            <w:r w:rsidR="00F97BC8" w:rsidRPr="00A77EBA">
              <w:rPr>
                <w:rStyle w:val="Hipercze"/>
                <w:noProof/>
              </w:rPr>
              <w:t>4.4</w:t>
            </w:r>
            <w:r w:rsidR="00F97BC8">
              <w:rPr>
                <w:rFonts w:asciiTheme="minorHAnsi" w:eastAsiaTheme="minorEastAsia" w:hAnsiTheme="minorHAnsi" w:cstheme="minorBidi"/>
                <w:noProof/>
                <w:sz w:val="22"/>
                <w:lang w:val="pl-PL" w:eastAsia="pl-PL" w:bidi="ar-SA"/>
              </w:rPr>
              <w:tab/>
            </w:r>
            <w:r w:rsidR="00F97BC8" w:rsidRPr="00A77EBA">
              <w:rPr>
                <w:rStyle w:val="Hipercze"/>
                <w:noProof/>
              </w:rPr>
              <w:t>The main concept</w:t>
            </w:r>
            <w:r w:rsidR="00F97BC8">
              <w:rPr>
                <w:noProof/>
                <w:webHidden/>
              </w:rPr>
              <w:tab/>
            </w:r>
            <w:r>
              <w:rPr>
                <w:noProof/>
                <w:webHidden/>
              </w:rPr>
              <w:fldChar w:fldCharType="begin"/>
            </w:r>
            <w:r w:rsidR="00F97BC8">
              <w:rPr>
                <w:noProof/>
                <w:webHidden/>
              </w:rPr>
              <w:instrText xml:space="preserve"> PAGEREF _Toc282375614 \h </w:instrText>
            </w:r>
            <w:r>
              <w:rPr>
                <w:noProof/>
                <w:webHidden/>
              </w:rPr>
            </w:r>
            <w:r>
              <w:rPr>
                <w:noProof/>
                <w:webHidden/>
              </w:rPr>
              <w:fldChar w:fldCharType="separate"/>
            </w:r>
            <w:r w:rsidR="00F97BC8">
              <w:rPr>
                <w:noProof/>
                <w:webHidden/>
              </w:rPr>
              <w:t>39</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5" w:history="1">
            <w:r w:rsidR="00F97BC8" w:rsidRPr="00A77EBA">
              <w:rPr>
                <w:rStyle w:val="Hipercze"/>
                <w:noProof/>
              </w:rPr>
              <w:t>4.5</w:t>
            </w:r>
            <w:r w:rsidR="00F97BC8">
              <w:rPr>
                <w:rFonts w:asciiTheme="minorHAnsi" w:eastAsiaTheme="minorEastAsia" w:hAnsiTheme="minorHAnsi" w:cstheme="minorBidi"/>
                <w:noProof/>
                <w:sz w:val="22"/>
                <w:lang w:val="pl-PL" w:eastAsia="pl-PL" w:bidi="ar-SA"/>
              </w:rPr>
              <w:tab/>
            </w:r>
            <w:r w:rsidR="00F97BC8" w:rsidRPr="00A77EBA">
              <w:rPr>
                <w:rStyle w:val="Hipercze"/>
                <w:noProof/>
              </w:rPr>
              <w:t>Navigation plan</w:t>
            </w:r>
            <w:r w:rsidR="00F97BC8">
              <w:rPr>
                <w:noProof/>
                <w:webHidden/>
              </w:rPr>
              <w:tab/>
            </w:r>
            <w:r>
              <w:rPr>
                <w:noProof/>
                <w:webHidden/>
              </w:rPr>
              <w:fldChar w:fldCharType="begin"/>
            </w:r>
            <w:r w:rsidR="00F97BC8">
              <w:rPr>
                <w:noProof/>
                <w:webHidden/>
              </w:rPr>
              <w:instrText xml:space="preserve"> PAGEREF _Toc282375615 \h </w:instrText>
            </w:r>
            <w:r>
              <w:rPr>
                <w:noProof/>
                <w:webHidden/>
              </w:rPr>
            </w:r>
            <w:r>
              <w:rPr>
                <w:noProof/>
                <w:webHidden/>
              </w:rPr>
              <w:fldChar w:fldCharType="separate"/>
            </w:r>
            <w:r w:rsidR="00F97BC8">
              <w:rPr>
                <w:noProof/>
                <w:webHidden/>
              </w:rPr>
              <w:t>40</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6" w:history="1">
            <w:r w:rsidR="00F97BC8" w:rsidRPr="00A77EBA">
              <w:rPr>
                <w:rStyle w:val="Hipercze"/>
                <w:noProof/>
              </w:rPr>
              <w:t>4.5.1</w:t>
            </w:r>
            <w:r w:rsidR="00F97BC8">
              <w:rPr>
                <w:rFonts w:asciiTheme="minorHAnsi" w:eastAsiaTheme="minorEastAsia" w:hAnsiTheme="minorHAnsi" w:cstheme="minorBidi"/>
                <w:noProof/>
                <w:sz w:val="22"/>
                <w:lang w:val="pl-PL" w:eastAsia="pl-PL" w:bidi="ar-SA"/>
              </w:rPr>
              <w:tab/>
            </w:r>
            <w:r w:rsidR="00F97BC8" w:rsidRPr="00A77EBA">
              <w:rPr>
                <w:rStyle w:val="Hipercze"/>
                <w:noProof/>
              </w:rPr>
              <w:t>Types of navigation plans</w:t>
            </w:r>
            <w:r w:rsidR="00F97BC8">
              <w:rPr>
                <w:noProof/>
                <w:webHidden/>
              </w:rPr>
              <w:tab/>
            </w:r>
            <w:r>
              <w:rPr>
                <w:noProof/>
                <w:webHidden/>
              </w:rPr>
              <w:fldChar w:fldCharType="begin"/>
            </w:r>
            <w:r w:rsidR="00F97BC8">
              <w:rPr>
                <w:noProof/>
                <w:webHidden/>
              </w:rPr>
              <w:instrText xml:space="preserve"> PAGEREF _Toc282375616 \h </w:instrText>
            </w:r>
            <w:r>
              <w:rPr>
                <w:noProof/>
                <w:webHidden/>
              </w:rPr>
            </w:r>
            <w:r>
              <w:rPr>
                <w:noProof/>
                <w:webHidden/>
              </w:rPr>
              <w:fldChar w:fldCharType="separate"/>
            </w:r>
            <w:r w:rsidR="00F97BC8">
              <w:rPr>
                <w:noProof/>
                <w:webHidden/>
              </w:rPr>
              <w:t>40</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7" w:history="1">
            <w:r w:rsidR="00F97BC8" w:rsidRPr="00A77EBA">
              <w:rPr>
                <w:rStyle w:val="Hipercze"/>
                <w:noProof/>
              </w:rPr>
              <w:t>4.5.2</w:t>
            </w:r>
            <w:r w:rsidR="00F97BC8">
              <w:rPr>
                <w:rFonts w:asciiTheme="minorHAnsi" w:eastAsiaTheme="minorEastAsia" w:hAnsiTheme="minorHAnsi" w:cstheme="minorBidi"/>
                <w:noProof/>
                <w:sz w:val="22"/>
                <w:lang w:val="pl-PL" w:eastAsia="pl-PL" w:bidi="ar-SA"/>
              </w:rPr>
              <w:tab/>
            </w:r>
            <w:r w:rsidR="00F97BC8" w:rsidRPr="00A77EBA">
              <w:rPr>
                <w:rStyle w:val="Hipercze"/>
                <w:noProof/>
              </w:rPr>
              <w:t>Criteria for choosing destination item</w:t>
            </w:r>
            <w:r w:rsidR="00F97BC8">
              <w:rPr>
                <w:noProof/>
                <w:webHidden/>
              </w:rPr>
              <w:tab/>
            </w:r>
            <w:r>
              <w:rPr>
                <w:noProof/>
                <w:webHidden/>
              </w:rPr>
              <w:fldChar w:fldCharType="begin"/>
            </w:r>
            <w:r w:rsidR="00F97BC8">
              <w:rPr>
                <w:noProof/>
                <w:webHidden/>
              </w:rPr>
              <w:instrText xml:space="preserve"> PAGEREF _Toc282375617 \h </w:instrText>
            </w:r>
            <w:r>
              <w:rPr>
                <w:noProof/>
                <w:webHidden/>
              </w:rPr>
            </w:r>
            <w:r>
              <w:rPr>
                <w:noProof/>
                <w:webHidden/>
              </w:rPr>
              <w:fldChar w:fldCharType="separate"/>
            </w:r>
            <w:r w:rsidR="00F97BC8">
              <w:rPr>
                <w:noProof/>
                <w:webHidden/>
              </w:rPr>
              <w:t>41</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8" w:history="1">
            <w:r w:rsidR="00F97BC8" w:rsidRPr="00A77EBA">
              <w:rPr>
                <w:rStyle w:val="Hipercze"/>
                <w:noProof/>
              </w:rPr>
              <w:t>4.5.3</w:t>
            </w:r>
            <w:r w:rsidR="00F97BC8">
              <w:rPr>
                <w:rFonts w:asciiTheme="minorHAnsi" w:eastAsiaTheme="minorEastAsia" w:hAnsiTheme="minorHAnsi" w:cstheme="minorBidi"/>
                <w:noProof/>
                <w:sz w:val="22"/>
                <w:lang w:val="pl-PL" w:eastAsia="pl-PL" w:bidi="ar-SA"/>
              </w:rPr>
              <w:tab/>
            </w:r>
            <w:r w:rsidR="00F97BC8" w:rsidRPr="00A77EBA">
              <w:rPr>
                <w:rStyle w:val="Hipercze"/>
                <w:noProof/>
              </w:rPr>
              <w:t>Fuzzy logic application</w:t>
            </w:r>
            <w:r w:rsidR="00F97BC8">
              <w:rPr>
                <w:noProof/>
                <w:webHidden/>
              </w:rPr>
              <w:tab/>
            </w:r>
            <w:r>
              <w:rPr>
                <w:noProof/>
                <w:webHidden/>
              </w:rPr>
              <w:fldChar w:fldCharType="begin"/>
            </w:r>
            <w:r w:rsidR="00F97BC8">
              <w:rPr>
                <w:noProof/>
                <w:webHidden/>
              </w:rPr>
              <w:instrText xml:space="preserve"> PAGEREF _Toc282375618 \h </w:instrText>
            </w:r>
            <w:r>
              <w:rPr>
                <w:noProof/>
                <w:webHidden/>
              </w:rPr>
            </w:r>
            <w:r>
              <w:rPr>
                <w:noProof/>
                <w:webHidden/>
              </w:rPr>
              <w:fldChar w:fldCharType="separate"/>
            </w:r>
            <w:r w:rsidR="00F97BC8">
              <w:rPr>
                <w:noProof/>
                <w:webHidden/>
              </w:rPr>
              <w:t>44</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9" w:history="1">
            <w:r w:rsidR="00F97BC8" w:rsidRPr="00A77EBA">
              <w:rPr>
                <w:rStyle w:val="Hipercze"/>
                <w:noProof/>
              </w:rPr>
              <w:t>4.5.4</w:t>
            </w:r>
            <w:r w:rsidR="00F97BC8">
              <w:rPr>
                <w:rFonts w:asciiTheme="minorHAnsi" w:eastAsiaTheme="minorEastAsia" w:hAnsiTheme="minorHAnsi" w:cstheme="minorBidi"/>
                <w:noProof/>
                <w:sz w:val="22"/>
                <w:lang w:val="pl-PL" w:eastAsia="pl-PL" w:bidi="ar-SA"/>
              </w:rPr>
              <w:tab/>
            </w:r>
            <w:r w:rsidR="00F97BC8" w:rsidRPr="00A77EBA">
              <w:rPr>
                <w:rStyle w:val="Hipercze"/>
                <w:noProof/>
              </w:rPr>
              <w:t>Enemy engaging plan</w:t>
            </w:r>
            <w:r w:rsidR="00F97BC8">
              <w:rPr>
                <w:noProof/>
                <w:webHidden/>
              </w:rPr>
              <w:tab/>
            </w:r>
            <w:r>
              <w:rPr>
                <w:noProof/>
                <w:webHidden/>
              </w:rPr>
              <w:fldChar w:fldCharType="begin"/>
            </w:r>
            <w:r w:rsidR="00F97BC8">
              <w:rPr>
                <w:noProof/>
                <w:webHidden/>
              </w:rPr>
              <w:instrText xml:space="preserve"> PAGEREF _Toc282375619 \h </w:instrText>
            </w:r>
            <w:r>
              <w:rPr>
                <w:noProof/>
                <w:webHidden/>
              </w:rPr>
            </w:r>
            <w:r>
              <w:rPr>
                <w:noProof/>
                <w:webHidden/>
              </w:rPr>
              <w:fldChar w:fldCharType="separate"/>
            </w:r>
            <w:r w:rsidR="00F97BC8">
              <w:rPr>
                <w:noProof/>
                <w:webHidden/>
              </w:rPr>
              <w:t>46</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0" w:history="1">
            <w:r w:rsidR="00F97BC8" w:rsidRPr="00A77EBA">
              <w:rPr>
                <w:rStyle w:val="Hipercze"/>
                <w:noProof/>
              </w:rPr>
              <w:t>4.6</w:t>
            </w:r>
            <w:r w:rsidR="00F97BC8">
              <w:rPr>
                <w:rFonts w:asciiTheme="minorHAnsi" w:eastAsiaTheme="minorEastAsia" w:hAnsiTheme="minorHAnsi" w:cstheme="minorBidi"/>
                <w:noProof/>
                <w:sz w:val="22"/>
                <w:lang w:val="pl-PL" w:eastAsia="pl-PL" w:bidi="ar-SA"/>
              </w:rPr>
              <w:tab/>
            </w:r>
            <w:r w:rsidR="00F97BC8" w:rsidRPr="00A77EBA">
              <w:rPr>
                <w:rStyle w:val="Hipercze"/>
                <w:noProof/>
              </w:rPr>
              <w:t>Firing decision and instructions</w:t>
            </w:r>
            <w:r w:rsidR="00F97BC8">
              <w:rPr>
                <w:noProof/>
                <w:webHidden/>
              </w:rPr>
              <w:tab/>
            </w:r>
            <w:r>
              <w:rPr>
                <w:noProof/>
                <w:webHidden/>
              </w:rPr>
              <w:fldChar w:fldCharType="begin"/>
            </w:r>
            <w:r w:rsidR="00F97BC8">
              <w:rPr>
                <w:noProof/>
                <w:webHidden/>
              </w:rPr>
              <w:instrText xml:space="preserve"> PAGEREF _Toc282375620 \h </w:instrText>
            </w:r>
            <w:r>
              <w:rPr>
                <w:noProof/>
                <w:webHidden/>
              </w:rPr>
            </w:r>
            <w:r>
              <w:rPr>
                <w:noProof/>
                <w:webHidden/>
              </w:rPr>
              <w:fldChar w:fldCharType="separate"/>
            </w:r>
            <w:r w:rsidR="00F97BC8">
              <w:rPr>
                <w:noProof/>
                <w:webHidden/>
              </w:rPr>
              <w:t>47</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21" w:history="1">
            <w:r w:rsidR="00F97BC8" w:rsidRPr="00A77EBA">
              <w:rPr>
                <w:rStyle w:val="Hipercze"/>
                <w:noProof/>
              </w:rPr>
              <w:t>4.6.1</w:t>
            </w:r>
            <w:r w:rsidR="00F97BC8">
              <w:rPr>
                <w:rFonts w:asciiTheme="minorHAnsi" w:eastAsiaTheme="minorEastAsia" w:hAnsiTheme="minorHAnsi" w:cstheme="minorBidi"/>
                <w:noProof/>
                <w:sz w:val="22"/>
                <w:lang w:val="pl-PL" w:eastAsia="pl-PL" w:bidi="ar-SA"/>
              </w:rPr>
              <w:tab/>
            </w:r>
            <w:r w:rsidR="00F97BC8" w:rsidRPr="00A77EBA">
              <w:rPr>
                <w:rStyle w:val="Hipercze"/>
                <w:noProof/>
              </w:rPr>
              <w:t>weapon and enemy choice</w:t>
            </w:r>
            <w:r w:rsidR="00F97BC8">
              <w:rPr>
                <w:noProof/>
                <w:webHidden/>
              </w:rPr>
              <w:tab/>
            </w:r>
            <w:r>
              <w:rPr>
                <w:noProof/>
                <w:webHidden/>
              </w:rPr>
              <w:fldChar w:fldCharType="begin"/>
            </w:r>
            <w:r w:rsidR="00F97BC8">
              <w:rPr>
                <w:noProof/>
                <w:webHidden/>
              </w:rPr>
              <w:instrText xml:space="preserve"> PAGEREF _Toc282375621 \h </w:instrText>
            </w:r>
            <w:r>
              <w:rPr>
                <w:noProof/>
                <w:webHidden/>
              </w:rPr>
            </w:r>
            <w:r>
              <w:rPr>
                <w:noProof/>
                <w:webHidden/>
              </w:rPr>
              <w:fldChar w:fldCharType="separate"/>
            </w:r>
            <w:r w:rsidR="00F97BC8">
              <w:rPr>
                <w:noProof/>
                <w:webHidden/>
              </w:rPr>
              <w:t>47</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22" w:history="1">
            <w:r w:rsidR="00F97BC8" w:rsidRPr="00A77EBA">
              <w:rPr>
                <w:rStyle w:val="Hipercze"/>
                <w:noProof/>
              </w:rPr>
              <w:t>4.6.2</w:t>
            </w:r>
            <w:r w:rsidR="00F97BC8">
              <w:rPr>
                <w:rFonts w:asciiTheme="minorHAnsi" w:eastAsiaTheme="minorEastAsia" w:hAnsiTheme="minorHAnsi" w:cstheme="minorBidi"/>
                <w:noProof/>
                <w:sz w:val="22"/>
                <w:lang w:val="pl-PL" w:eastAsia="pl-PL" w:bidi="ar-SA"/>
              </w:rPr>
              <w:tab/>
            </w:r>
            <w:r w:rsidR="00F97BC8" w:rsidRPr="00A77EBA">
              <w:rPr>
                <w:rStyle w:val="Hipercze"/>
                <w:noProof/>
              </w:rPr>
              <w:t>Aiming algorithm</w:t>
            </w:r>
            <w:r w:rsidR="00F97BC8">
              <w:rPr>
                <w:noProof/>
                <w:webHidden/>
              </w:rPr>
              <w:tab/>
            </w:r>
            <w:r>
              <w:rPr>
                <w:noProof/>
                <w:webHidden/>
              </w:rPr>
              <w:fldChar w:fldCharType="begin"/>
            </w:r>
            <w:r w:rsidR="00F97BC8">
              <w:rPr>
                <w:noProof/>
                <w:webHidden/>
              </w:rPr>
              <w:instrText xml:space="preserve"> PAGEREF _Toc282375622 \h </w:instrText>
            </w:r>
            <w:r>
              <w:rPr>
                <w:noProof/>
                <w:webHidden/>
              </w:rPr>
            </w:r>
            <w:r>
              <w:rPr>
                <w:noProof/>
                <w:webHidden/>
              </w:rPr>
              <w:fldChar w:fldCharType="separate"/>
            </w:r>
            <w:r w:rsidR="00F97BC8">
              <w:rPr>
                <w:noProof/>
                <w:webHidden/>
              </w:rPr>
              <w:t>47</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3" w:history="1">
            <w:r w:rsidR="00F97BC8" w:rsidRPr="00A77EBA">
              <w:rPr>
                <w:rStyle w:val="Hipercze"/>
                <w:noProof/>
              </w:rPr>
              <w:t>4.7</w:t>
            </w:r>
            <w:r w:rsidR="00F97BC8">
              <w:rPr>
                <w:rFonts w:asciiTheme="minorHAnsi" w:eastAsiaTheme="minorEastAsia" w:hAnsiTheme="minorHAnsi" w:cstheme="minorBidi"/>
                <w:noProof/>
                <w:sz w:val="22"/>
                <w:lang w:val="pl-PL" w:eastAsia="pl-PL" w:bidi="ar-SA"/>
              </w:rPr>
              <w:tab/>
            </w:r>
            <w:r w:rsidR="00F97BC8" w:rsidRPr="00A77EBA">
              <w:rPr>
                <w:rStyle w:val="Hipercze"/>
                <w:noProof/>
              </w:rPr>
              <w:t>Reference bot and Learn bot</w:t>
            </w:r>
            <w:r w:rsidR="00F97BC8">
              <w:rPr>
                <w:noProof/>
                <w:webHidden/>
              </w:rPr>
              <w:tab/>
            </w:r>
            <w:r>
              <w:rPr>
                <w:noProof/>
                <w:webHidden/>
              </w:rPr>
              <w:fldChar w:fldCharType="begin"/>
            </w:r>
            <w:r w:rsidR="00F97BC8">
              <w:rPr>
                <w:noProof/>
                <w:webHidden/>
              </w:rPr>
              <w:instrText xml:space="preserve"> PAGEREF _Toc282375623 \h </w:instrText>
            </w:r>
            <w:r>
              <w:rPr>
                <w:noProof/>
                <w:webHidden/>
              </w:rPr>
            </w:r>
            <w:r>
              <w:rPr>
                <w:noProof/>
                <w:webHidden/>
              </w:rPr>
              <w:fldChar w:fldCharType="separate"/>
            </w:r>
            <w:r w:rsidR="00F97BC8">
              <w:rPr>
                <w:noProof/>
                <w:webHidden/>
              </w:rPr>
              <w:t>49</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4" w:history="1">
            <w:r w:rsidR="00F97BC8" w:rsidRPr="00A77EBA">
              <w:rPr>
                <w:rStyle w:val="Hipercze"/>
                <w:noProof/>
              </w:rPr>
              <w:t>4.8</w:t>
            </w:r>
            <w:r w:rsidR="00F97BC8">
              <w:rPr>
                <w:rFonts w:asciiTheme="minorHAnsi" w:eastAsiaTheme="minorEastAsia" w:hAnsiTheme="minorHAnsi" w:cstheme="minorBidi"/>
                <w:noProof/>
                <w:sz w:val="22"/>
                <w:lang w:val="pl-PL" w:eastAsia="pl-PL" w:bidi="ar-SA"/>
              </w:rPr>
              <w:tab/>
            </w:r>
            <w:r w:rsidR="00F97BC8" w:rsidRPr="00A77EBA">
              <w:rPr>
                <w:rStyle w:val="Hipercze"/>
                <w:noProof/>
              </w:rPr>
              <w:t>Bot’s launching and debugging application</w:t>
            </w:r>
            <w:r w:rsidR="00F97BC8">
              <w:rPr>
                <w:noProof/>
                <w:webHidden/>
              </w:rPr>
              <w:tab/>
            </w:r>
            <w:r>
              <w:rPr>
                <w:noProof/>
                <w:webHidden/>
              </w:rPr>
              <w:fldChar w:fldCharType="begin"/>
            </w:r>
            <w:r w:rsidR="00F97BC8">
              <w:rPr>
                <w:noProof/>
                <w:webHidden/>
              </w:rPr>
              <w:instrText xml:space="preserve"> PAGEREF _Toc282375624 \h </w:instrText>
            </w:r>
            <w:r>
              <w:rPr>
                <w:noProof/>
                <w:webHidden/>
              </w:rPr>
            </w:r>
            <w:r>
              <w:rPr>
                <w:noProof/>
                <w:webHidden/>
              </w:rPr>
              <w:fldChar w:fldCharType="separate"/>
            </w:r>
            <w:r w:rsidR="00F97BC8">
              <w:rPr>
                <w:noProof/>
                <w:webHidden/>
              </w:rPr>
              <w:t>49</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25" w:history="1">
            <w:r w:rsidR="00F97BC8" w:rsidRPr="00A77EBA">
              <w:rPr>
                <w:rStyle w:val="Hipercze"/>
                <w:noProof/>
              </w:rPr>
              <w:t>5</w:t>
            </w:r>
            <w:r w:rsidR="00F97BC8">
              <w:rPr>
                <w:rFonts w:asciiTheme="minorHAnsi" w:eastAsiaTheme="minorEastAsia" w:hAnsiTheme="minorHAnsi" w:cstheme="minorBidi"/>
                <w:noProof/>
                <w:sz w:val="22"/>
                <w:lang w:val="pl-PL" w:eastAsia="pl-PL" w:bidi="ar-SA"/>
              </w:rPr>
              <w:tab/>
            </w:r>
            <w:r w:rsidR="00F97BC8" w:rsidRPr="00A77EBA">
              <w:rPr>
                <w:rStyle w:val="Hipercze"/>
                <w:noProof/>
              </w:rPr>
              <w:t>Experiments description</w:t>
            </w:r>
            <w:r w:rsidR="00F97BC8">
              <w:rPr>
                <w:noProof/>
                <w:webHidden/>
              </w:rPr>
              <w:tab/>
            </w:r>
            <w:r>
              <w:rPr>
                <w:noProof/>
                <w:webHidden/>
              </w:rPr>
              <w:fldChar w:fldCharType="begin"/>
            </w:r>
            <w:r w:rsidR="00F97BC8">
              <w:rPr>
                <w:noProof/>
                <w:webHidden/>
              </w:rPr>
              <w:instrText xml:space="preserve"> PAGEREF _Toc282375625 \h </w:instrText>
            </w:r>
            <w:r>
              <w:rPr>
                <w:noProof/>
                <w:webHidden/>
              </w:rPr>
            </w:r>
            <w:r>
              <w:rPr>
                <w:noProof/>
                <w:webHidden/>
              </w:rPr>
              <w:fldChar w:fldCharType="separate"/>
            </w:r>
            <w:r w:rsidR="00F97BC8">
              <w:rPr>
                <w:noProof/>
                <w:webHidden/>
              </w:rPr>
              <w:t>50</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6" w:history="1">
            <w:r w:rsidR="00F97BC8" w:rsidRPr="00A77EBA">
              <w:rPr>
                <w:rStyle w:val="Hipercze"/>
                <w:noProof/>
              </w:rPr>
              <w:t>5.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Pr>
                <w:noProof/>
                <w:webHidden/>
              </w:rPr>
              <w:fldChar w:fldCharType="begin"/>
            </w:r>
            <w:r w:rsidR="00F97BC8">
              <w:rPr>
                <w:noProof/>
                <w:webHidden/>
              </w:rPr>
              <w:instrText xml:space="preserve"> PAGEREF _Toc282375626 \h </w:instrText>
            </w:r>
            <w:r>
              <w:rPr>
                <w:noProof/>
                <w:webHidden/>
              </w:rPr>
            </w:r>
            <w:r>
              <w:rPr>
                <w:noProof/>
                <w:webHidden/>
              </w:rPr>
              <w:fldChar w:fldCharType="separate"/>
            </w:r>
            <w:r w:rsidR="00F97BC8">
              <w:rPr>
                <w:noProof/>
                <w:webHidden/>
              </w:rPr>
              <w:t>50</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7" w:history="1">
            <w:r w:rsidR="00F97BC8" w:rsidRPr="00A77EBA">
              <w:rPr>
                <w:rStyle w:val="Hipercze"/>
                <w:noProof/>
              </w:rPr>
              <w:t>5.2</w:t>
            </w:r>
            <w:r w:rsidR="00F97BC8">
              <w:rPr>
                <w:rFonts w:asciiTheme="minorHAnsi" w:eastAsiaTheme="minorEastAsia" w:hAnsiTheme="minorHAnsi" w:cstheme="minorBidi"/>
                <w:noProof/>
                <w:sz w:val="22"/>
                <w:lang w:val="pl-PL" w:eastAsia="pl-PL" w:bidi="ar-SA"/>
              </w:rPr>
              <w:tab/>
            </w:r>
            <w:r w:rsidR="00F97BC8" w:rsidRPr="00A77EBA">
              <w:rPr>
                <w:rStyle w:val="Hipercze"/>
                <w:noProof/>
              </w:rPr>
              <w:t>Initial experiments</w:t>
            </w:r>
            <w:r w:rsidR="00F97BC8">
              <w:rPr>
                <w:noProof/>
                <w:webHidden/>
              </w:rPr>
              <w:tab/>
            </w:r>
            <w:r>
              <w:rPr>
                <w:noProof/>
                <w:webHidden/>
              </w:rPr>
              <w:fldChar w:fldCharType="begin"/>
            </w:r>
            <w:r w:rsidR="00F97BC8">
              <w:rPr>
                <w:noProof/>
                <w:webHidden/>
              </w:rPr>
              <w:instrText xml:space="preserve"> PAGEREF _Toc282375627 \h </w:instrText>
            </w:r>
            <w:r>
              <w:rPr>
                <w:noProof/>
                <w:webHidden/>
              </w:rPr>
            </w:r>
            <w:r>
              <w:rPr>
                <w:noProof/>
                <w:webHidden/>
              </w:rPr>
              <w:fldChar w:fldCharType="separate"/>
            </w:r>
            <w:r w:rsidR="00F97BC8">
              <w:rPr>
                <w:noProof/>
                <w:webHidden/>
              </w:rPr>
              <w:t>50</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8" w:history="1">
            <w:r w:rsidR="00F97BC8" w:rsidRPr="00A77EBA">
              <w:rPr>
                <w:rStyle w:val="Hipercze"/>
                <w:noProof/>
              </w:rPr>
              <w:t>5.3</w:t>
            </w:r>
            <w:r w:rsidR="00F97BC8">
              <w:rPr>
                <w:rFonts w:asciiTheme="minorHAnsi" w:eastAsiaTheme="minorEastAsia" w:hAnsiTheme="minorHAnsi" w:cstheme="minorBidi"/>
                <w:noProof/>
                <w:sz w:val="22"/>
                <w:lang w:val="pl-PL" w:eastAsia="pl-PL" w:bidi="ar-SA"/>
              </w:rPr>
              <w:tab/>
            </w:r>
            <w:r w:rsidR="00F97BC8" w:rsidRPr="00A77EBA">
              <w:rPr>
                <w:rStyle w:val="Hipercze"/>
                <w:noProof/>
              </w:rPr>
              <w:t>Optimization process</w:t>
            </w:r>
            <w:r w:rsidR="00F97BC8">
              <w:rPr>
                <w:noProof/>
                <w:webHidden/>
              </w:rPr>
              <w:tab/>
            </w:r>
            <w:r>
              <w:rPr>
                <w:noProof/>
                <w:webHidden/>
              </w:rPr>
              <w:fldChar w:fldCharType="begin"/>
            </w:r>
            <w:r w:rsidR="00F97BC8">
              <w:rPr>
                <w:noProof/>
                <w:webHidden/>
              </w:rPr>
              <w:instrText xml:space="preserve"> PAGEREF _Toc282375628 \h </w:instrText>
            </w:r>
            <w:r>
              <w:rPr>
                <w:noProof/>
                <w:webHidden/>
              </w:rPr>
            </w:r>
            <w:r>
              <w:rPr>
                <w:noProof/>
                <w:webHidden/>
              </w:rPr>
              <w:fldChar w:fldCharType="separate"/>
            </w:r>
            <w:r w:rsidR="00F97BC8">
              <w:rPr>
                <w:noProof/>
                <w:webHidden/>
              </w:rPr>
              <w:t>51</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29" w:history="1">
            <w:r w:rsidR="00F97BC8" w:rsidRPr="00A77EBA">
              <w:rPr>
                <w:rStyle w:val="Hipercze"/>
                <w:noProof/>
              </w:rPr>
              <w:t>5.3.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Pr>
                <w:noProof/>
                <w:webHidden/>
              </w:rPr>
              <w:fldChar w:fldCharType="begin"/>
            </w:r>
            <w:r w:rsidR="00F97BC8">
              <w:rPr>
                <w:noProof/>
                <w:webHidden/>
              </w:rPr>
              <w:instrText xml:space="preserve"> PAGEREF _Toc282375629 \h </w:instrText>
            </w:r>
            <w:r>
              <w:rPr>
                <w:noProof/>
                <w:webHidden/>
              </w:rPr>
            </w:r>
            <w:r>
              <w:rPr>
                <w:noProof/>
                <w:webHidden/>
              </w:rPr>
              <w:fldChar w:fldCharType="separate"/>
            </w:r>
            <w:r w:rsidR="00F97BC8">
              <w:rPr>
                <w:noProof/>
                <w:webHidden/>
              </w:rPr>
              <w:t>51</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30" w:history="1">
            <w:r w:rsidR="00F97BC8" w:rsidRPr="00A77EBA">
              <w:rPr>
                <w:rStyle w:val="Hipercze"/>
                <w:noProof/>
              </w:rPr>
              <w:t>5.3.2</w:t>
            </w:r>
            <w:r w:rsidR="00F97BC8">
              <w:rPr>
                <w:rFonts w:asciiTheme="minorHAnsi" w:eastAsiaTheme="minorEastAsia" w:hAnsiTheme="minorHAnsi" w:cstheme="minorBidi"/>
                <w:noProof/>
                <w:sz w:val="22"/>
                <w:lang w:val="pl-PL" w:eastAsia="pl-PL" w:bidi="ar-SA"/>
              </w:rPr>
              <w:tab/>
            </w:r>
            <w:r w:rsidR="00F97BC8" w:rsidRPr="00A77EBA">
              <w:rPr>
                <w:rStyle w:val="Hipercze"/>
                <w:noProof/>
              </w:rPr>
              <w:t>Results measurement</w:t>
            </w:r>
            <w:r w:rsidR="00F97BC8">
              <w:rPr>
                <w:noProof/>
                <w:webHidden/>
              </w:rPr>
              <w:tab/>
            </w:r>
            <w:r>
              <w:rPr>
                <w:noProof/>
                <w:webHidden/>
              </w:rPr>
              <w:fldChar w:fldCharType="begin"/>
            </w:r>
            <w:r w:rsidR="00F97BC8">
              <w:rPr>
                <w:noProof/>
                <w:webHidden/>
              </w:rPr>
              <w:instrText xml:space="preserve"> PAGEREF _Toc282375630 \h </w:instrText>
            </w:r>
            <w:r>
              <w:rPr>
                <w:noProof/>
                <w:webHidden/>
              </w:rPr>
            </w:r>
            <w:r>
              <w:rPr>
                <w:noProof/>
                <w:webHidden/>
              </w:rPr>
              <w:fldChar w:fldCharType="separate"/>
            </w:r>
            <w:r w:rsidR="00F97BC8">
              <w:rPr>
                <w:noProof/>
                <w:webHidden/>
              </w:rPr>
              <w:t>53</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31" w:history="1">
            <w:r w:rsidR="00F97BC8" w:rsidRPr="00A77EBA">
              <w:rPr>
                <w:rStyle w:val="Hipercze"/>
                <w:noProof/>
              </w:rPr>
              <w:t>5.3.3</w:t>
            </w:r>
            <w:r w:rsidR="00F97BC8">
              <w:rPr>
                <w:rFonts w:asciiTheme="minorHAnsi" w:eastAsiaTheme="minorEastAsia" w:hAnsiTheme="minorHAnsi" w:cstheme="minorBidi"/>
                <w:noProof/>
                <w:sz w:val="22"/>
                <w:lang w:val="pl-PL" w:eastAsia="pl-PL" w:bidi="ar-SA"/>
              </w:rPr>
              <w:tab/>
            </w:r>
            <w:r w:rsidR="00F97BC8" w:rsidRPr="00A77EBA">
              <w:rPr>
                <w:rStyle w:val="Hipercze"/>
                <w:noProof/>
              </w:rPr>
              <w:t>Choosing optimization parameters</w:t>
            </w:r>
            <w:r w:rsidR="00F97BC8">
              <w:rPr>
                <w:noProof/>
                <w:webHidden/>
              </w:rPr>
              <w:tab/>
            </w:r>
            <w:r>
              <w:rPr>
                <w:noProof/>
                <w:webHidden/>
              </w:rPr>
              <w:fldChar w:fldCharType="begin"/>
            </w:r>
            <w:r w:rsidR="00F97BC8">
              <w:rPr>
                <w:noProof/>
                <w:webHidden/>
              </w:rPr>
              <w:instrText xml:space="preserve"> PAGEREF _Toc282375631 \h </w:instrText>
            </w:r>
            <w:r>
              <w:rPr>
                <w:noProof/>
                <w:webHidden/>
              </w:rPr>
            </w:r>
            <w:r>
              <w:rPr>
                <w:noProof/>
                <w:webHidden/>
              </w:rPr>
              <w:fldChar w:fldCharType="separate"/>
            </w:r>
            <w:r w:rsidR="00F97BC8">
              <w:rPr>
                <w:noProof/>
                <w:webHidden/>
              </w:rPr>
              <w:t>54</w:t>
            </w:r>
            <w:r>
              <w:rPr>
                <w:noProof/>
                <w:webHidden/>
              </w:rPr>
              <w:fldChar w:fldCharType="end"/>
            </w:r>
          </w:hyperlink>
        </w:p>
        <w:p w:rsidR="00F97BC8" w:rsidRDefault="0053180D">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32" w:history="1">
            <w:r w:rsidR="00F97BC8" w:rsidRPr="00A77EBA">
              <w:rPr>
                <w:rStyle w:val="Hipercze"/>
                <w:noProof/>
              </w:rPr>
              <w:t>5.3.4</w:t>
            </w:r>
            <w:r w:rsidR="00F97BC8">
              <w:rPr>
                <w:rFonts w:asciiTheme="minorHAnsi" w:eastAsiaTheme="minorEastAsia" w:hAnsiTheme="minorHAnsi" w:cstheme="minorBidi"/>
                <w:noProof/>
                <w:sz w:val="22"/>
                <w:lang w:val="pl-PL" w:eastAsia="pl-PL" w:bidi="ar-SA"/>
              </w:rPr>
              <w:tab/>
            </w:r>
            <w:r w:rsidR="00F97BC8" w:rsidRPr="00A77EBA">
              <w:rPr>
                <w:rStyle w:val="Hipercze"/>
                <w:noProof/>
              </w:rPr>
              <w:t>Choosing Algorithms parameters</w:t>
            </w:r>
            <w:r w:rsidR="00F97BC8">
              <w:rPr>
                <w:noProof/>
                <w:webHidden/>
              </w:rPr>
              <w:tab/>
            </w:r>
            <w:r>
              <w:rPr>
                <w:noProof/>
                <w:webHidden/>
              </w:rPr>
              <w:fldChar w:fldCharType="begin"/>
            </w:r>
            <w:r w:rsidR="00F97BC8">
              <w:rPr>
                <w:noProof/>
                <w:webHidden/>
              </w:rPr>
              <w:instrText xml:space="preserve"> PAGEREF _Toc282375632 \h </w:instrText>
            </w:r>
            <w:r>
              <w:rPr>
                <w:noProof/>
                <w:webHidden/>
              </w:rPr>
            </w:r>
            <w:r>
              <w:rPr>
                <w:noProof/>
                <w:webHidden/>
              </w:rPr>
              <w:fldChar w:fldCharType="separate"/>
            </w:r>
            <w:r w:rsidR="00F97BC8">
              <w:rPr>
                <w:noProof/>
                <w:webHidden/>
              </w:rPr>
              <w:t>55</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3" w:history="1">
            <w:r w:rsidR="00F97BC8" w:rsidRPr="00A77EBA">
              <w:rPr>
                <w:rStyle w:val="Hipercze"/>
                <w:noProof/>
              </w:rPr>
              <w:t>5.4</w:t>
            </w:r>
            <w:r w:rsidR="00F97BC8">
              <w:rPr>
                <w:rFonts w:asciiTheme="minorHAnsi" w:eastAsiaTheme="minorEastAsia" w:hAnsiTheme="minorHAnsi" w:cstheme="minorBidi"/>
                <w:noProof/>
                <w:sz w:val="22"/>
                <w:lang w:val="pl-PL" w:eastAsia="pl-PL" w:bidi="ar-SA"/>
              </w:rPr>
              <w:tab/>
            </w:r>
            <w:r w:rsidR="00F97BC8" w:rsidRPr="00A77EBA">
              <w:rPr>
                <w:rStyle w:val="Hipercze"/>
                <w:noProof/>
              </w:rPr>
              <w:t>Evaluation</w:t>
            </w:r>
            <w:r w:rsidR="00F97BC8">
              <w:rPr>
                <w:noProof/>
                <w:webHidden/>
              </w:rPr>
              <w:tab/>
            </w:r>
            <w:r>
              <w:rPr>
                <w:noProof/>
                <w:webHidden/>
              </w:rPr>
              <w:fldChar w:fldCharType="begin"/>
            </w:r>
            <w:r w:rsidR="00F97BC8">
              <w:rPr>
                <w:noProof/>
                <w:webHidden/>
              </w:rPr>
              <w:instrText xml:space="preserve"> PAGEREF _Toc282375633 \h </w:instrText>
            </w:r>
            <w:r>
              <w:rPr>
                <w:noProof/>
                <w:webHidden/>
              </w:rPr>
            </w:r>
            <w:r>
              <w:rPr>
                <w:noProof/>
                <w:webHidden/>
              </w:rPr>
              <w:fldChar w:fldCharType="separate"/>
            </w:r>
            <w:r w:rsidR="00F97BC8">
              <w:rPr>
                <w:noProof/>
                <w:webHidden/>
              </w:rPr>
              <w:t>57</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34" w:history="1">
            <w:r w:rsidR="00F97BC8" w:rsidRPr="00A77EBA">
              <w:rPr>
                <w:rStyle w:val="Hipercze"/>
                <w:noProof/>
              </w:rPr>
              <w:t>6</w:t>
            </w:r>
            <w:r w:rsidR="00F97BC8">
              <w:rPr>
                <w:rFonts w:asciiTheme="minorHAnsi" w:eastAsiaTheme="minorEastAsia" w:hAnsiTheme="minorHAnsi" w:cstheme="minorBidi"/>
                <w:noProof/>
                <w:sz w:val="22"/>
                <w:lang w:val="pl-PL" w:eastAsia="pl-PL" w:bidi="ar-SA"/>
              </w:rPr>
              <w:tab/>
            </w:r>
            <w:r w:rsidR="00F97BC8" w:rsidRPr="00A77EBA">
              <w:rPr>
                <w:rStyle w:val="Hipercze"/>
                <w:noProof/>
              </w:rPr>
              <w:t>Results</w:t>
            </w:r>
            <w:r w:rsidR="00F97BC8">
              <w:rPr>
                <w:noProof/>
                <w:webHidden/>
              </w:rPr>
              <w:tab/>
            </w:r>
            <w:r>
              <w:rPr>
                <w:noProof/>
                <w:webHidden/>
              </w:rPr>
              <w:fldChar w:fldCharType="begin"/>
            </w:r>
            <w:r w:rsidR="00F97BC8">
              <w:rPr>
                <w:noProof/>
                <w:webHidden/>
              </w:rPr>
              <w:instrText xml:space="preserve"> PAGEREF _Toc282375634 \h </w:instrText>
            </w:r>
            <w:r>
              <w:rPr>
                <w:noProof/>
                <w:webHidden/>
              </w:rPr>
            </w:r>
            <w:r>
              <w:rPr>
                <w:noProof/>
                <w:webHidden/>
              </w:rPr>
              <w:fldChar w:fldCharType="separate"/>
            </w:r>
            <w:r w:rsidR="00F97BC8">
              <w:rPr>
                <w:noProof/>
                <w:webHidden/>
              </w:rPr>
              <w:t>58</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5" w:history="1">
            <w:r w:rsidR="00F97BC8" w:rsidRPr="00A77EBA">
              <w:rPr>
                <w:rStyle w:val="Hipercze"/>
                <w:noProof/>
              </w:rPr>
              <w:t>6.1</w:t>
            </w:r>
            <w:r w:rsidR="00F97BC8">
              <w:rPr>
                <w:rFonts w:asciiTheme="minorHAnsi" w:eastAsiaTheme="minorEastAsia" w:hAnsiTheme="minorHAnsi" w:cstheme="minorBidi"/>
                <w:noProof/>
                <w:sz w:val="22"/>
                <w:lang w:val="pl-PL" w:eastAsia="pl-PL" w:bidi="ar-SA"/>
              </w:rPr>
              <w:tab/>
            </w:r>
            <w:r w:rsidR="00F97BC8" w:rsidRPr="00A77EBA">
              <w:rPr>
                <w:rStyle w:val="Hipercze"/>
                <w:noProof/>
              </w:rPr>
              <w:t>Results overview</w:t>
            </w:r>
            <w:r w:rsidR="00F97BC8">
              <w:rPr>
                <w:noProof/>
                <w:webHidden/>
              </w:rPr>
              <w:tab/>
            </w:r>
            <w:r>
              <w:rPr>
                <w:noProof/>
                <w:webHidden/>
              </w:rPr>
              <w:fldChar w:fldCharType="begin"/>
            </w:r>
            <w:r w:rsidR="00F97BC8">
              <w:rPr>
                <w:noProof/>
                <w:webHidden/>
              </w:rPr>
              <w:instrText xml:space="preserve"> PAGEREF _Toc282375635 \h </w:instrText>
            </w:r>
            <w:r>
              <w:rPr>
                <w:noProof/>
                <w:webHidden/>
              </w:rPr>
            </w:r>
            <w:r>
              <w:rPr>
                <w:noProof/>
                <w:webHidden/>
              </w:rPr>
              <w:fldChar w:fldCharType="separate"/>
            </w:r>
            <w:r w:rsidR="00F97BC8">
              <w:rPr>
                <w:noProof/>
                <w:webHidden/>
              </w:rPr>
              <w:t>58</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6" w:history="1">
            <w:r w:rsidR="00F97BC8" w:rsidRPr="00A77EBA">
              <w:rPr>
                <w:rStyle w:val="Hipercze"/>
                <w:noProof/>
              </w:rPr>
              <w:t>6.2</w:t>
            </w:r>
            <w:r w:rsidR="00F97BC8">
              <w:rPr>
                <w:rFonts w:asciiTheme="minorHAnsi" w:eastAsiaTheme="minorEastAsia" w:hAnsiTheme="minorHAnsi" w:cstheme="minorBidi"/>
                <w:noProof/>
                <w:sz w:val="22"/>
                <w:lang w:val="pl-PL" w:eastAsia="pl-PL" w:bidi="ar-SA"/>
              </w:rPr>
              <w:tab/>
            </w:r>
            <w:r w:rsidR="00F97BC8" w:rsidRPr="00A77EBA">
              <w:rPr>
                <w:rStyle w:val="Hipercze"/>
                <w:noProof/>
              </w:rPr>
              <w:t>Initial experiments</w:t>
            </w:r>
            <w:r w:rsidR="00F97BC8">
              <w:rPr>
                <w:noProof/>
                <w:webHidden/>
              </w:rPr>
              <w:tab/>
            </w:r>
            <w:r>
              <w:rPr>
                <w:noProof/>
                <w:webHidden/>
              </w:rPr>
              <w:fldChar w:fldCharType="begin"/>
            </w:r>
            <w:r w:rsidR="00F97BC8">
              <w:rPr>
                <w:noProof/>
                <w:webHidden/>
              </w:rPr>
              <w:instrText xml:space="preserve"> PAGEREF _Toc282375636 \h </w:instrText>
            </w:r>
            <w:r>
              <w:rPr>
                <w:noProof/>
                <w:webHidden/>
              </w:rPr>
            </w:r>
            <w:r>
              <w:rPr>
                <w:noProof/>
                <w:webHidden/>
              </w:rPr>
              <w:fldChar w:fldCharType="separate"/>
            </w:r>
            <w:r w:rsidR="00F97BC8">
              <w:rPr>
                <w:noProof/>
                <w:webHidden/>
              </w:rPr>
              <w:t>58</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7" w:history="1">
            <w:r w:rsidR="00F97BC8" w:rsidRPr="00A77EBA">
              <w:rPr>
                <w:rStyle w:val="Hipercze"/>
                <w:noProof/>
              </w:rPr>
              <w:t>6.3</w:t>
            </w:r>
            <w:r w:rsidR="00F97BC8">
              <w:rPr>
                <w:rFonts w:asciiTheme="minorHAnsi" w:eastAsiaTheme="minorEastAsia" w:hAnsiTheme="minorHAnsi" w:cstheme="minorBidi"/>
                <w:noProof/>
                <w:sz w:val="22"/>
                <w:lang w:val="pl-PL" w:eastAsia="pl-PL" w:bidi="ar-SA"/>
              </w:rPr>
              <w:tab/>
            </w:r>
            <w:r w:rsidR="00F97BC8" w:rsidRPr="00A77EBA">
              <w:rPr>
                <w:rStyle w:val="Hipercze"/>
                <w:noProof/>
              </w:rPr>
              <w:t>Optimization</w:t>
            </w:r>
            <w:r w:rsidR="00F97BC8">
              <w:rPr>
                <w:noProof/>
                <w:webHidden/>
              </w:rPr>
              <w:tab/>
            </w:r>
            <w:r>
              <w:rPr>
                <w:noProof/>
                <w:webHidden/>
              </w:rPr>
              <w:fldChar w:fldCharType="begin"/>
            </w:r>
            <w:r w:rsidR="00F97BC8">
              <w:rPr>
                <w:noProof/>
                <w:webHidden/>
              </w:rPr>
              <w:instrText xml:space="preserve"> PAGEREF _Toc282375637 \h </w:instrText>
            </w:r>
            <w:r>
              <w:rPr>
                <w:noProof/>
                <w:webHidden/>
              </w:rPr>
            </w:r>
            <w:r>
              <w:rPr>
                <w:noProof/>
                <w:webHidden/>
              </w:rPr>
              <w:fldChar w:fldCharType="separate"/>
            </w:r>
            <w:r w:rsidR="00F97BC8">
              <w:rPr>
                <w:noProof/>
                <w:webHidden/>
              </w:rPr>
              <w:t>58</w:t>
            </w:r>
            <w:r>
              <w:rPr>
                <w:noProof/>
                <w:webHidden/>
              </w:rPr>
              <w:fldChar w:fldCharType="end"/>
            </w:r>
          </w:hyperlink>
        </w:p>
        <w:p w:rsidR="00F97BC8" w:rsidRDefault="0053180D">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8" w:history="1">
            <w:r w:rsidR="00F97BC8" w:rsidRPr="00A77EBA">
              <w:rPr>
                <w:rStyle w:val="Hipercze"/>
                <w:noProof/>
              </w:rPr>
              <w:t>6.4</w:t>
            </w:r>
            <w:r w:rsidR="00F97BC8">
              <w:rPr>
                <w:rFonts w:asciiTheme="minorHAnsi" w:eastAsiaTheme="minorEastAsia" w:hAnsiTheme="minorHAnsi" w:cstheme="minorBidi"/>
                <w:noProof/>
                <w:sz w:val="22"/>
                <w:lang w:val="pl-PL" w:eastAsia="pl-PL" w:bidi="ar-SA"/>
              </w:rPr>
              <w:tab/>
            </w:r>
            <w:r w:rsidR="00F97BC8" w:rsidRPr="00A77EBA">
              <w:rPr>
                <w:rStyle w:val="Hipercze"/>
                <w:noProof/>
              </w:rPr>
              <w:t>Evaluation</w:t>
            </w:r>
            <w:r w:rsidR="00F97BC8">
              <w:rPr>
                <w:noProof/>
                <w:webHidden/>
              </w:rPr>
              <w:tab/>
            </w:r>
            <w:r>
              <w:rPr>
                <w:noProof/>
                <w:webHidden/>
              </w:rPr>
              <w:fldChar w:fldCharType="begin"/>
            </w:r>
            <w:r w:rsidR="00F97BC8">
              <w:rPr>
                <w:noProof/>
                <w:webHidden/>
              </w:rPr>
              <w:instrText xml:space="preserve"> PAGEREF _Toc282375638 \h </w:instrText>
            </w:r>
            <w:r>
              <w:rPr>
                <w:noProof/>
                <w:webHidden/>
              </w:rPr>
            </w:r>
            <w:r>
              <w:rPr>
                <w:noProof/>
                <w:webHidden/>
              </w:rPr>
              <w:fldChar w:fldCharType="separate"/>
            </w:r>
            <w:r w:rsidR="00F97BC8">
              <w:rPr>
                <w:noProof/>
                <w:webHidden/>
              </w:rPr>
              <w:t>61</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39" w:history="1">
            <w:r w:rsidR="00F97BC8" w:rsidRPr="00A77EBA">
              <w:rPr>
                <w:rStyle w:val="Hipercze"/>
                <w:noProof/>
              </w:rPr>
              <w:t>7</w:t>
            </w:r>
            <w:r w:rsidR="00F97BC8">
              <w:rPr>
                <w:rFonts w:asciiTheme="minorHAnsi" w:eastAsiaTheme="minorEastAsia" w:hAnsiTheme="minorHAnsi" w:cstheme="minorBidi"/>
                <w:noProof/>
                <w:sz w:val="22"/>
                <w:lang w:val="pl-PL" w:eastAsia="pl-PL" w:bidi="ar-SA"/>
              </w:rPr>
              <w:tab/>
            </w:r>
            <w:r w:rsidR="00F97BC8" w:rsidRPr="00A77EBA">
              <w:rPr>
                <w:rStyle w:val="Hipercze"/>
                <w:noProof/>
              </w:rPr>
              <w:t>Conclusions</w:t>
            </w:r>
            <w:r w:rsidR="00F97BC8">
              <w:rPr>
                <w:noProof/>
                <w:webHidden/>
              </w:rPr>
              <w:tab/>
            </w:r>
            <w:r>
              <w:rPr>
                <w:noProof/>
                <w:webHidden/>
              </w:rPr>
              <w:fldChar w:fldCharType="begin"/>
            </w:r>
            <w:r w:rsidR="00F97BC8">
              <w:rPr>
                <w:noProof/>
                <w:webHidden/>
              </w:rPr>
              <w:instrText xml:space="preserve"> PAGEREF _Toc282375639 \h </w:instrText>
            </w:r>
            <w:r>
              <w:rPr>
                <w:noProof/>
                <w:webHidden/>
              </w:rPr>
            </w:r>
            <w:r>
              <w:rPr>
                <w:noProof/>
                <w:webHidden/>
              </w:rPr>
              <w:fldChar w:fldCharType="separate"/>
            </w:r>
            <w:r w:rsidR="00F97BC8">
              <w:rPr>
                <w:noProof/>
                <w:webHidden/>
              </w:rPr>
              <w:t>62</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40" w:history="1">
            <w:r w:rsidR="00F97BC8" w:rsidRPr="00A77EBA">
              <w:rPr>
                <w:rStyle w:val="Hipercze"/>
                <w:noProof/>
              </w:rPr>
              <w:t>8</w:t>
            </w:r>
            <w:r w:rsidR="00F97BC8">
              <w:rPr>
                <w:rFonts w:asciiTheme="minorHAnsi" w:eastAsiaTheme="minorEastAsia" w:hAnsiTheme="minorHAnsi" w:cstheme="minorBidi"/>
                <w:noProof/>
                <w:sz w:val="22"/>
                <w:lang w:val="pl-PL" w:eastAsia="pl-PL" w:bidi="ar-SA"/>
              </w:rPr>
              <w:tab/>
            </w:r>
            <w:r w:rsidR="00F97BC8" w:rsidRPr="00A77EBA">
              <w:rPr>
                <w:rStyle w:val="Hipercze"/>
                <w:noProof/>
              </w:rPr>
              <w:t>Attachments</w:t>
            </w:r>
            <w:r w:rsidR="00F97BC8">
              <w:rPr>
                <w:noProof/>
                <w:webHidden/>
              </w:rPr>
              <w:tab/>
            </w:r>
            <w:r>
              <w:rPr>
                <w:noProof/>
                <w:webHidden/>
              </w:rPr>
              <w:fldChar w:fldCharType="begin"/>
            </w:r>
            <w:r w:rsidR="00F97BC8">
              <w:rPr>
                <w:noProof/>
                <w:webHidden/>
              </w:rPr>
              <w:instrText xml:space="preserve"> PAGEREF _Toc282375640 \h </w:instrText>
            </w:r>
            <w:r>
              <w:rPr>
                <w:noProof/>
                <w:webHidden/>
              </w:rPr>
            </w:r>
            <w:r>
              <w:rPr>
                <w:noProof/>
                <w:webHidden/>
              </w:rPr>
              <w:fldChar w:fldCharType="separate"/>
            </w:r>
            <w:r w:rsidR="00F97BC8">
              <w:rPr>
                <w:noProof/>
                <w:webHidden/>
              </w:rPr>
              <w:t>63</w:t>
            </w:r>
            <w:r>
              <w:rPr>
                <w:noProof/>
                <w:webHidden/>
              </w:rPr>
              <w:fldChar w:fldCharType="end"/>
            </w:r>
          </w:hyperlink>
        </w:p>
        <w:p w:rsidR="00F97BC8" w:rsidRDefault="0053180D">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41" w:history="1">
            <w:r w:rsidR="00F97BC8" w:rsidRPr="00A77EBA">
              <w:rPr>
                <w:rStyle w:val="Hipercze"/>
                <w:noProof/>
              </w:rPr>
              <w:t>9</w:t>
            </w:r>
            <w:r w:rsidR="00F97BC8">
              <w:rPr>
                <w:rFonts w:asciiTheme="minorHAnsi" w:eastAsiaTheme="minorEastAsia" w:hAnsiTheme="minorHAnsi" w:cstheme="minorBidi"/>
                <w:noProof/>
                <w:sz w:val="22"/>
                <w:lang w:val="pl-PL" w:eastAsia="pl-PL" w:bidi="ar-SA"/>
              </w:rPr>
              <w:tab/>
            </w:r>
            <w:r w:rsidR="00F97BC8" w:rsidRPr="00A77EBA">
              <w:rPr>
                <w:rStyle w:val="Hipercze"/>
                <w:noProof/>
              </w:rPr>
              <w:t>Bibliography</w:t>
            </w:r>
            <w:r w:rsidR="00F97BC8">
              <w:rPr>
                <w:noProof/>
                <w:webHidden/>
              </w:rPr>
              <w:tab/>
            </w:r>
            <w:r>
              <w:rPr>
                <w:noProof/>
                <w:webHidden/>
              </w:rPr>
              <w:fldChar w:fldCharType="begin"/>
            </w:r>
            <w:r w:rsidR="00F97BC8">
              <w:rPr>
                <w:noProof/>
                <w:webHidden/>
              </w:rPr>
              <w:instrText xml:space="preserve"> PAGEREF _Toc282375641 \h </w:instrText>
            </w:r>
            <w:r>
              <w:rPr>
                <w:noProof/>
                <w:webHidden/>
              </w:rPr>
            </w:r>
            <w:r>
              <w:rPr>
                <w:noProof/>
                <w:webHidden/>
              </w:rPr>
              <w:fldChar w:fldCharType="separate"/>
            </w:r>
            <w:r w:rsidR="00F97BC8">
              <w:rPr>
                <w:noProof/>
                <w:webHidden/>
              </w:rPr>
              <w:t>64</w:t>
            </w:r>
            <w:r>
              <w:rPr>
                <w:noProof/>
                <w:webHidden/>
              </w:rPr>
              <w:fldChar w:fldCharType="end"/>
            </w:r>
          </w:hyperlink>
        </w:p>
        <w:p w:rsidR="00D23695" w:rsidRDefault="0053180D">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Default="009844E2" w:rsidP="00261EBB">
      <w:pPr>
        <w:pStyle w:val="Akapitzlist"/>
        <w:numPr>
          <w:ilvl w:val="0"/>
          <w:numId w:val="22"/>
        </w:numPr>
        <w:rPr>
          <w:lang w:val="pl-PL"/>
        </w:rPr>
      </w:pPr>
      <w:r>
        <w:rPr>
          <w:lang w:val="pl-PL"/>
        </w:rPr>
        <w:t>Nie nadużywać kursywy w navigation plan – dodac glosariusz zamiast tego</w:t>
      </w:r>
      <w:r w:rsidR="00CB7969">
        <w:rPr>
          <w:lang w:val="pl-PL"/>
        </w:rPr>
        <w:t>.</w:t>
      </w:r>
    </w:p>
    <w:p w:rsidR="00B5478B" w:rsidRPr="00875BD2" w:rsidRDefault="00B5478B" w:rsidP="00261EBB">
      <w:pPr>
        <w:pStyle w:val="Akapitzlist"/>
        <w:numPr>
          <w:ilvl w:val="0"/>
          <w:numId w:val="22"/>
        </w:numPr>
        <w:rPr>
          <w:lang w:val="pl-PL"/>
        </w:rPr>
      </w:pPr>
      <w:r>
        <w:rPr>
          <w:lang w:val="pl-PL"/>
        </w:rPr>
        <w:t>Dodać no-free-lunch Thorem ?</w:t>
      </w:r>
    </w:p>
    <w:p w:rsidR="009B4D43" w:rsidRPr="00C067CE" w:rsidRDefault="009B4D43" w:rsidP="00EC7C6C">
      <w:pPr>
        <w:pStyle w:val="Nagwek1"/>
      </w:pPr>
      <w:bookmarkStart w:id="0" w:name="_Toc282375579"/>
      <w:commentRangeStart w:id="1"/>
      <w:r w:rsidRPr="00C067CE">
        <w:lastRenderedPageBreak/>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2375580"/>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53180D" w:rsidRPr="00C067CE">
        <w:fldChar w:fldCharType="begin"/>
      </w:r>
      <w:r w:rsidR="00EB3921" w:rsidRPr="00C067CE">
        <w:instrText xml:space="preserve"> ADDIN ZOTERO_ITEM {"sort":true,"citationItems":[{"uri":["http://zotero.org/users/local/Op1rMxOJ/items/XR8ECGRD"]}]} </w:instrText>
      </w:r>
      <w:r w:rsidR="0053180D" w:rsidRPr="00C067CE">
        <w:fldChar w:fldCharType="separate"/>
      </w:r>
      <w:r w:rsidR="00851141" w:rsidRPr="00851141">
        <w:rPr>
          <w:rFonts w:ascii="Calibri" w:hAnsi="Calibri"/>
        </w:rPr>
        <w:t>[1]</w:t>
      </w:r>
      <w:r w:rsidR="0053180D"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53180D" w:rsidRPr="00C067CE">
        <w:fldChar w:fldCharType="begin"/>
      </w:r>
      <w:r w:rsidR="00EB3921" w:rsidRPr="00C067CE">
        <w:instrText xml:space="preserve"> ADDIN ZOTERO_ITEM {"sort":true,"citationItems":[{"uri":["http://zotero.org/users/local/Op1rMxOJ/items/ZXA3VUME"]}]} </w:instrText>
      </w:r>
      <w:r w:rsidR="0053180D" w:rsidRPr="00C067CE">
        <w:fldChar w:fldCharType="separate"/>
      </w:r>
      <w:r w:rsidR="00851141" w:rsidRPr="00851141">
        <w:rPr>
          <w:rFonts w:ascii="Calibri" w:hAnsi="Calibri"/>
        </w:rPr>
        <w:t>[2]</w:t>
      </w:r>
      <w:r w:rsidR="0053180D"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53180D" w:rsidRPr="00C067CE">
        <w:fldChar w:fldCharType="begin"/>
      </w:r>
      <w:r w:rsidR="00EB3921" w:rsidRPr="00C067CE">
        <w:instrText xml:space="preserve"> ADDIN ZOTERO_ITEM {"sort":true,"citationItems":[{"uri":["http://zotero.org/users/local/Op1rMxOJ/items/TFR88ECC"]}]} </w:instrText>
      </w:r>
      <w:r w:rsidR="0053180D" w:rsidRPr="00C067CE">
        <w:fldChar w:fldCharType="separate"/>
      </w:r>
      <w:r w:rsidR="00851141" w:rsidRPr="00851141">
        <w:rPr>
          <w:rFonts w:ascii="Calibri" w:hAnsi="Calibri"/>
        </w:rPr>
        <w:t>[3]</w:t>
      </w:r>
      <w:r w:rsidR="0053180D"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8D091A">
        <w:rPr>
          <w:rStyle w:val="Wyrnieniedelikatne"/>
        </w:rPr>
        <w:t>game AI</w:t>
      </w:r>
      <w:r w:rsidRPr="00C067CE">
        <w:t xml:space="preserve"> appeared relating to NPCs controllers simulating intelligent behavior in a computer game </w:t>
      </w:r>
      <w:r w:rsidR="0053180D" w:rsidRPr="00C067CE">
        <w:fldChar w:fldCharType="begin"/>
      </w:r>
      <w:r w:rsidR="00EB3921" w:rsidRPr="00C067CE">
        <w:instrText xml:space="preserve"> ADDIN ZOTERO_ITEM {"sort":true,"citationItems":[{"uri":["http://zotero.org/users/local/Op1rMxOJ/items/7SKSMHAK"]}]} </w:instrText>
      </w:r>
      <w:r w:rsidR="0053180D" w:rsidRPr="00C067CE">
        <w:fldChar w:fldCharType="separate"/>
      </w:r>
      <w:r w:rsidR="00851141" w:rsidRPr="00851141">
        <w:rPr>
          <w:rFonts w:ascii="Calibri" w:hAnsi="Calibri"/>
        </w:rPr>
        <w:t>[4]</w:t>
      </w:r>
      <w:r w:rsidR="0053180D"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53180D" w:rsidRPr="00C067CE">
        <w:fldChar w:fldCharType="begin"/>
      </w:r>
      <w:r w:rsidR="00EB3921" w:rsidRPr="00C067CE">
        <w:instrText xml:space="preserve"> ADDIN ZOTERO_ITEM {"sort":true,"citationItems":[{"position":2,"uri":["http://zotero.org/users/local/Op1rMxOJ/items/7SKSMHAK"]}]} </w:instrText>
      </w:r>
      <w:r w:rsidR="0053180D" w:rsidRPr="00C067CE">
        <w:fldChar w:fldCharType="separate"/>
      </w:r>
      <w:r w:rsidR="00851141" w:rsidRPr="00851141">
        <w:rPr>
          <w:rFonts w:ascii="Calibri" w:hAnsi="Calibri"/>
        </w:rPr>
        <w:t>[4]</w:t>
      </w:r>
      <w:r w:rsidR="0053180D" w:rsidRPr="00C067CE">
        <w:fldChar w:fldCharType="end"/>
      </w:r>
      <w:r w:rsidRPr="00C067CE">
        <w:t xml:space="preserve">. </w:t>
      </w:r>
    </w:p>
    <w:p w:rsidR="009B4D43" w:rsidRPr="00C067CE" w:rsidRDefault="009B4D43" w:rsidP="00AA5A26">
      <w:pPr>
        <w:pStyle w:val="Nagwek2"/>
      </w:pPr>
      <w:bookmarkStart w:id="3" w:name="_Toc282375581"/>
      <w:r w:rsidRPr="00C067CE">
        <w:t>First Person Shooter games</w:t>
      </w:r>
      <w:bookmarkEnd w:id="3"/>
    </w:p>
    <w:p w:rsidR="009B4D43" w:rsidRPr="00C067CE" w:rsidRDefault="009B4D43" w:rsidP="009B4D43">
      <w:r w:rsidRPr="00C067CE">
        <w:lastRenderedPageBreak/>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This genre is also considered to be attractive for a research, as NPC’s actions usually have direct influence on the state of a game and its environment</w:t>
      </w:r>
      <w:r w:rsidR="00FE35D9">
        <w:t xml:space="preserve"> </w:t>
      </w:r>
      <w:fldSimple w:instr=" ADDIN ZOTERO_ITEM {&quot;sort&quot;:true,&quot;citationItems&quot;:[{&quot;uri&quot;:[&quot;http://zotero.org/users/local/Op1rMxOJ/items/W6PP4W49&quot;]}]} ">
        <w:r w:rsidR="00FE35D9" w:rsidRPr="00851141">
          <w:rPr>
            <w:rFonts w:ascii="Calibri" w:hAnsi="Calibri"/>
          </w:rPr>
          <w:t>[5]</w:t>
        </w:r>
      </w:fldSimple>
      <w:r w:rsidRPr="00C067CE">
        <w:t>. In a football simulation game, for instance, the team’s result depends not only on particular NPC’s actions, but also on a</w:t>
      </w:r>
      <w:r w:rsidRPr="00C067CE">
        <w:t>c</w:t>
      </w:r>
      <w:r w:rsidRPr="00C067CE">
        <w:t>tions of other team members. There are also many similarities between controlling NPC in FPS game and controlling a real-world mobile robot, like a problem of path-finding.</w:t>
      </w:r>
    </w:p>
    <w:p w:rsidR="000E41D0" w:rsidRDefault="009B4D43" w:rsidP="00AA5A26">
      <w:pPr>
        <w:pStyle w:val="Nagwek2"/>
      </w:pPr>
      <w:bookmarkStart w:id="4" w:name="_Toc282375582"/>
      <w:r w:rsidRPr="00C067CE">
        <w:t>Thesis Overview</w:t>
      </w:r>
      <w:bookmarkEnd w:id="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9328F8" w:rsidRPr="00C067CE" w:rsidRDefault="009328F8" w:rsidP="00AA5A26">
      <w:pPr>
        <w:pStyle w:val="Nagwek1"/>
      </w:pPr>
      <w:bookmarkStart w:id="5" w:name="_Ref280536104"/>
      <w:bookmarkStart w:id="6" w:name="_Toc282375583"/>
      <w:r w:rsidRPr="00C067CE">
        <w:lastRenderedPageBreak/>
        <w:t>Background</w:t>
      </w:r>
      <w:bookmarkEnd w:id="5"/>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AA5A26">
      <w:pPr>
        <w:pStyle w:val="Nagwek2"/>
      </w:pPr>
      <w:bookmarkStart w:id="8" w:name="_Toc282375584"/>
      <w:r w:rsidRPr="00C067CE">
        <w:t>Artificial Intelligence in First-Person Shooter games</w:t>
      </w:r>
      <w:bookmarkEnd w:id="8"/>
    </w:p>
    <w:p w:rsidR="009328F8" w:rsidRPr="00C067CE" w:rsidRDefault="009328F8" w:rsidP="00AA5A26">
      <w:pPr>
        <w:pStyle w:val="Nagwek3"/>
      </w:pPr>
      <w:bookmarkStart w:id="9" w:name="_Ref280545489"/>
      <w:bookmarkStart w:id="10" w:name="_Toc282375585"/>
      <w:commentRangeStart w:id="11"/>
      <w:r w:rsidRPr="00C067CE">
        <w:t>Introduction</w:t>
      </w:r>
      <w:commentRangeEnd w:id="11"/>
      <w:r w:rsidRPr="00C067CE">
        <w:rPr>
          <w:rStyle w:val="Odwoaniedokomentarza"/>
          <w:sz w:val="22"/>
        </w:rPr>
        <w:commentReference w:id="11"/>
      </w:r>
      <w:bookmarkEnd w:id="9"/>
      <w:bookmarkEnd w:id="10"/>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8D43C6">
        <w:t>The main input for a player is a</w:t>
      </w:r>
      <w:r w:rsidR="008D43C6" w:rsidRPr="00C067CE">
        <w:t xml:space="preserve"> first-person perspe</w:t>
      </w:r>
      <w:r w:rsidR="008D43C6" w:rsidRPr="00C067CE">
        <w:t>c</w:t>
      </w:r>
      <w:r w:rsidR="008D43C6" w:rsidRPr="00C067CE">
        <w:t>tive view of the world displayed on the screen and sounds played in the game.</w:t>
      </w:r>
      <w:r w:rsidR="008D43C6">
        <w:t xml:space="preserve"> The player sees the view from the eyes of the character he controls. </w:t>
      </w:r>
      <w:r w:rsidRPr="00C067CE">
        <w:t>The usual scenario in an FPS game focu</w:t>
      </w:r>
      <w:r w:rsidRPr="00C067CE">
        <w:t>s</w:t>
      </w:r>
      <w:r w:rsidRPr="00C067CE">
        <w:t>es on fighting against opponents using some sort of firearms. The player’s character is placed in the three dimensional world together with other opponents, which can be controlled by ot</w:t>
      </w:r>
      <w:r w:rsidRPr="00C067CE">
        <w:t>h</w:t>
      </w:r>
      <w:r w:rsidRPr="00C067CE">
        <w:t xml:space="preserve">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2"/>
      <w:r w:rsidRPr="00C067CE">
        <w:t>but usually</w:t>
      </w:r>
      <w:commentRangeEnd w:id="12"/>
      <w:r w:rsidRPr="00C067CE">
        <w:rPr>
          <w:rStyle w:val="Odwoaniedokomentarza"/>
        </w:rPr>
        <w:commentReference w:id="12"/>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3"/>
      <w:r w:rsidRPr="00C067CE">
        <w:t>The best human players are still better than the best bots. Although computers have pote</w:t>
      </w:r>
      <w:r w:rsidRPr="00C067CE">
        <w:t>n</w:t>
      </w:r>
      <w:r w:rsidRPr="00C067CE">
        <w:t xml:space="preserve">tial to be better at some actions, like aiming and shooting accurately, in most of complex FPS </w:t>
      </w:r>
      <w:r w:rsidRPr="00C067CE">
        <w:lastRenderedPageBreak/>
        <w:t xml:space="preserve">games less precise human players still manage to develop tactics which allow them to win. </w:t>
      </w:r>
      <w:commentRangeEnd w:id="13"/>
      <w:r w:rsidR="00234349">
        <w:rPr>
          <w:rStyle w:val="Odwoaniedokomentarza"/>
          <w:rFonts w:eastAsiaTheme="minorHAnsi"/>
        </w:rPr>
        <w:commentReference w:id="13"/>
      </w:r>
      <w:r w:rsidRPr="00C067CE">
        <w:t xml:space="preserve">Philip Hingston </w:t>
      </w:r>
      <w:r w:rsidR="0053180D" w:rsidRPr="00C067CE">
        <w:fldChar w:fldCharType="begin"/>
      </w:r>
      <w:r w:rsidRPr="00C067CE">
        <w:instrText xml:space="preserve"> ADDIN ZOTERO_ITEM {"sort":true,"citationItems":[{"uri":["http://zotero.org/users/local/Op1rMxOJ/items/MP6TSC58"]}]} </w:instrText>
      </w:r>
      <w:r w:rsidR="0053180D" w:rsidRPr="00C067CE">
        <w:fldChar w:fldCharType="separate"/>
      </w:r>
      <w:r w:rsidR="00851141" w:rsidRPr="00851141">
        <w:rPr>
          <w:rFonts w:ascii="Calibri" w:hAnsi="Calibri"/>
        </w:rPr>
        <w:t>[6]</w:t>
      </w:r>
      <w:r w:rsidR="0053180D" w:rsidRPr="00C067CE">
        <w:fldChar w:fldCharType="end"/>
      </w:r>
      <w:r w:rsidRPr="00C067CE">
        <w:t xml:space="preserve"> proposes a </w:t>
      </w:r>
      <w:r w:rsidR="00526E2F">
        <w:t xml:space="preserve">variant of </w:t>
      </w:r>
      <w:commentRangeStart w:id="14"/>
      <w:r w:rsidRPr="00C067CE">
        <w:t>Turing Test</w:t>
      </w:r>
      <w:commentRangeEnd w:id="14"/>
      <w:r w:rsidRPr="00C067CE">
        <w:rPr>
          <w:rStyle w:val="Odwoaniedokomentarza"/>
        </w:rPr>
        <w:commentReference w:id="14"/>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5"/>
      <w:r w:rsidRPr="00C067CE">
        <w:t xml:space="preserve">have been losing the game with human </w:t>
      </w:r>
      <w:commentRangeEnd w:id="15"/>
      <w:r w:rsidR="00234349">
        <w:rPr>
          <w:rStyle w:val="Odwoaniedokomentarza"/>
          <w:rFonts w:eastAsiaTheme="minorHAnsi"/>
        </w:rPr>
        <w:commentReference w:id="15"/>
      </w:r>
      <w:r w:rsidRPr="00C067CE">
        <w:t xml:space="preserve">players </w:t>
      </w:r>
      <w:r w:rsidR="0053180D" w:rsidRPr="00C067CE">
        <w:fldChar w:fldCharType="begin"/>
      </w:r>
      <w:r w:rsidRPr="00C067CE">
        <w:instrText xml:space="preserve"> ADDIN ZOTERO_ITEM {"sort":true,"citationItems":[{"uri":["http://zotero.org/users/local/Op1rMxOJ/items/T58F4Q2B"]}]} </w:instrText>
      </w:r>
      <w:r w:rsidR="0053180D" w:rsidRPr="00C067CE">
        <w:fldChar w:fldCharType="separate"/>
      </w:r>
      <w:r w:rsidR="00851141" w:rsidRPr="00851141">
        <w:rPr>
          <w:rFonts w:ascii="Calibri" w:hAnsi="Calibri"/>
        </w:rPr>
        <w:t>[7]</w:t>
      </w:r>
      <w:r w:rsidR="0053180D" w:rsidRPr="00C067CE">
        <w:fldChar w:fldCharType="end"/>
      </w:r>
      <w:r w:rsidRPr="00C067CE">
        <w:t>.</w:t>
      </w:r>
    </w:p>
    <w:p w:rsidR="009328F8" w:rsidRPr="00C067CE" w:rsidRDefault="009328F8" w:rsidP="00AA5A26">
      <w:pPr>
        <w:pStyle w:val="Nagwek3"/>
      </w:pPr>
      <w:bookmarkStart w:id="16" w:name="_Toc282375586"/>
      <w:r w:rsidRPr="00C067CE">
        <w:t>Bots architecture</w:t>
      </w:r>
      <w:bookmarkEnd w:id="16"/>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53180D" w:rsidRPr="00C067CE">
        <w:fldChar w:fldCharType="begin"/>
      </w:r>
      <w:r w:rsidRPr="00C067CE">
        <w:instrText xml:space="preserve"> ADDIN ZOTERO_ITEM {"sort":true,"citationItems":[{"uri":["http://zotero.org/users/local/Op1rMxOJ/items/U9BUGIRH"]}]} </w:instrText>
      </w:r>
      <w:r w:rsidR="0053180D" w:rsidRPr="00C067CE">
        <w:fldChar w:fldCharType="separate"/>
      </w:r>
      <w:r w:rsidR="00851141" w:rsidRPr="00851141">
        <w:rPr>
          <w:rFonts w:ascii="Calibri" w:hAnsi="Calibri"/>
        </w:rPr>
        <w:t>[8]</w:t>
      </w:r>
      <w:r w:rsidR="0053180D" w:rsidRPr="00C067CE">
        <w:fldChar w:fldCharType="end"/>
      </w:r>
      <w:r w:rsidRPr="00C067CE">
        <w:t xml:space="preserve"> proposes an architecture divided into four main components: animation, movement, combat and behavior. </w:t>
      </w:r>
      <w:r w:rsidR="0053180D" w:rsidRPr="00C067CE">
        <w:fldChar w:fldCharType="begin"/>
      </w:r>
      <w:r w:rsidRPr="00C067CE">
        <w:instrText xml:space="preserve"> REF _Ref268985825 \h </w:instrText>
      </w:r>
      <w:r w:rsidR="0053180D" w:rsidRPr="00C067CE">
        <w:fldChar w:fldCharType="separate"/>
      </w:r>
      <w:r w:rsidR="00F97BC8" w:rsidRPr="00C067CE">
        <w:t xml:space="preserve">Figure </w:t>
      </w:r>
      <w:r w:rsidR="00F97BC8">
        <w:rPr>
          <w:noProof/>
        </w:rPr>
        <w:t>1</w:t>
      </w:r>
      <w:r w:rsidR="0053180D" w:rsidRPr="00C067CE">
        <w:fldChar w:fldCharType="end"/>
      </w:r>
      <w:r w:rsidRPr="00C067CE">
        <w:t xml:space="preserve"> presents a </w:t>
      </w:r>
      <w:commentRangeStart w:id="17"/>
      <w:r w:rsidRPr="00C067CE">
        <w:t>di</w:t>
      </w:r>
      <w:r w:rsidRPr="00C067CE">
        <w:t>a</w:t>
      </w:r>
      <w:r w:rsidRPr="00C067CE">
        <w:t xml:space="preserve">gram </w:t>
      </w:r>
      <w:commentRangeEnd w:id="17"/>
      <w:r w:rsidRPr="00C067CE">
        <w:rPr>
          <w:rStyle w:val="Odwoaniedokomentarza"/>
        </w:rPr>
        <w:commentReference w:id="17"/>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8" w:name="_Ref268985825"/>
      <w:bookmarkStart w:id="19" w:name="_Ref268985811"/>
      <w:r w:rsidRPr="00C067CE">
        <w:t xml:space="preserve">Figure </w:t>
      </w:r>
      <w:r w:rsidR="0053180D" w:rsidRPr="00C067CE">
        <w:fldChar w:fldCharType="begin"/>
      </w:r>
      <w:r w:rsidRPr="00C067CE">
        <w:instrText xml:space="preserve"> SEQ Figure \* ARABIC </w:instrText>
      </w:r>
      <w:r w:rsidR="0053180D" w:rsidRPr="00C067CE">
        <w:fldChar w:fldCharType="separate"/>
      </w:r>
      <w:r w:rsidR="00F97BC8">
        <w:rPr>
          <w:noProof/>
        </w:rPr>
        <w:t>1</w:t>
      </w:r>
      <w:r w:rsidR="0053180D" w:rsidRPr="00C067CE">
        <w:fldChar w:fldCharType="end"/>
      </w:r>
      <w:bookmarkEnd w:id="18"/>
      <w:r w:rsidRPr="00C067CE">
        <w:t>: UML component diagram of an FPS game AI architecture proposed by Paul Tozour.</w:t>
      </w:r>
      <w:bookmarkEnd w:id="19"/>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lastRenderedPageBreak/>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0" w:name="_Ref280554889"/>
      <w:bookmarkStart w:id="21" w:name="_Toc282375587"/>
      <w:r w:rsidRPr="00C067CE">
        <w:t>Navigation solutions</w:t>
      </w:r>
      <w:bookmarkEnd w:id="20"/>
      <w:bookmarkEnd w:id="21"/>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lastRenderedPageBreak/>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2"/>
      <w:r w:rsidRPr="00C067CE">
        <w:t xml:space="preserve">Waypoint </w:t>
      </w:r>
      <w:commentRangeEnd w:id="22"/>
      <w:r w:rsidR="00107BAD">
        <w:rPr>
          <w:rStyle w:val="Odwoaniedokomentarza"/>
          <w:rFonts w:eastAsiaTheme="minorHAnsi"/>
          <w:bCs/>
          <w:spacing w:val="0"/>
        </w:rPr>
        <w:commentReference w:id="22"/>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3"/>
      <w:r w:rsidRPr="00C067CE">
        <w:t xml:space="preserve">path </w:t>
      </w:r>
      <w:commentRangeEnd w:id="23"/>
      <w:r w:rsidRPr="00C067CE">
        <w:rPr>
          <w:rStyle w:val="Odwoaniedokomentarza"/>
        </w:rPr>
        <w:commentReference w:id="23"/>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53180D" w:rsidRPr="00C067CE">
        <w:fldChar w:fldCharType="begin"/>
      </w:r>
      <w:r w:rsidR="00791C0A">
        <w:instrText xml:space="preserve"> ADDIN ZOTERO_ITEM {"sort":true,"citationItems":[{"position":2,"uri":["http://zotero.org/users/local/Op1rMxOJ/items/TJDBPXP9"]}]} </w:instrText>
      </w:r>
      <w:r w:rsidR="0053180D" w:rsidRPr="00C067CE">
        <w:fldChar w:fldCharType="separate"/>
      </w:r>
      <w:r w:rsidR="00851141" w:rsidRPr="00851141">
        <w:rPr>
          <w:rFonts w:ascii="Calibri" w:hAnsi="Calibri"/>
        </w:rPr>
        <w:t>[11]</w:t>
      </w:r>
      <w:r w:rsidR="0053180D"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w:t>
      </w:r>
      <w:r w:rsidRPr="00C067CE">
        <w:lastRenderedPageBreak/>
        <w:t xml:space="preserve">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4"/>
      <w:r w:rsidRPr="00C067CE">
        <w:t xml:space="preserve">better </w:t>
      </w:r>
      <w:commentRangeEnd w:id="24"/>
      <w:r w:rsidRPr="00C067CE">
        <w:rPr>
          <w:rStyle w:val="Odwoaniedokomentarza"/>
        </w:rPr>
        <w:commentReference w:id="24"/>
      </w:r>
      <w:r w:rsidRPr="00C067CE">
        <w:t>choice.</w:t>
      </w:r>
    </w:p>
    <w:p w:rsidR="009328F8" w:rsidRDefault="009328F8" w:rsidP="00AA5A26">
      <w:pPr>
        <w:pStyle w:val="Nagwek3"/>
      </w:pPr>
      <w:bookmarkStart w:id="25" w:name="_Toc282375588"/>
      <w:r w:rsidRPr="00C067CE">
        <w:t>Finite State Machines</w:t>
      </w:r>
      <w:bookmarkEnd w:id="25"/>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met</w:t>
      </w:r>
      <w:r w:rsidR="00707FE9">
        <w:t>, the machine moves from one state to another.</w:t>
      </w:r>
      <w:r w:rsidR="000571FA">
        <w:t xml:space="preserve"> An example of game FSM is presented on </w:t>
      </w:r>
      <w:r w:rsidR="0053180D">
        <w:fldChar w:fldCharType="begin"/>
      </w:r>
      <w:r w:rsidR="000571FA">
        <w:instrText xml:space="preserve"> REF _Ref269041898 \h </w:instrText>
      </w:r>
      <w:r w:rsidR="0053180D">
        <w:fldChar w:fldCharType="separate"/>
      </w:r>
      <w:r w:rsidR="00F97BC8">
        <w:t xml:space="preserve">Figure </w:t>
      </w:r>
      <w:r w:rsidR="00F97BC8">
        <w:rPr>
          <w:noProof/>
        </w:rPr>
        <w:t>2</w:t>
      </w:r>
      <w:r w:rsidR="0053180D">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lastRenderedPageBreak/>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6" w:name="_Ref269041898"/>
      <w:r>
        <w:t xml:space="preserve">Figure </w:t>
      </w:r>
      <w:fldSimple w:instr=" SEQ Figure \* ARABIC ">
        <w:r w:rsidR="00F97BC8">
          <w:rPr>
            <w:noProof/>
          </w:rPr>
          <w:t>2</w:t>
        </w:r>
      </w:fldSimple>
      <w:bookmarkEnd w:id="26"/>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7"/>
      <w:r w:rsidR="00010E2C">
        <w:t>transitions</w:t>
      </w:r>
      <w:commentRangeEnd w:id="27"/>
      <w:r w:rsidR="008605D1">
        <w:rPr>
          <w:rStyle w:val="Odwoaniedokomentarza"/>
          <w:rFonts w:eastAsiaTheme="minorHAnsi"/>
        </w:rPr>
        <w:commentReference w:id="27"/>
      </w:r>
      <w:r w:rsidR="00010E2C">
        <w:t>.</w:t>
      </w:r>
    </w:p>
    <w:p w:rsidR="009328F8" w:rsidRDefault="009328F8" w:rsidP="00AA5A26">
      <w:pPr>
        <w:pStyle w:val="Nagwek3"/>
      </w:pPr>
      <w:bookmarkStart w:id="28" w:name="_Ref281589527"/>
      <w:bookmarkStart w:id="29" w:name="_Toc282375589"/>
      <w:r w:rsidRPr="00C067CE">
        <w:t>Fuzzy Logic</w:t>
      </w:r>
      <w:bookmarkEnd w:id="28"/>
      <w:bookmarkEnd w:id="29"/>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53180D">
        <w:fldChar w:fldCharType="begin"/>
      </w:r>
      <w:r w:rsidR="003E4002">
        <w:instrText xml:space="preserve"> ADDIN ZOTERO_ITEM {"sort":true,"citationItems":[{"uri":["http://zotero.org/users/local/Op1rMxOJ/items/X7CNXFTN"]}]} </w:instrText>
      </w:r>
      <w:r w:rsidR="0053180D">
        <w:fldChar w:fldCharType="separate"/>
      </w:r>
      <w:r w:rsidR="00851141" w:rsidRPr="00851141">
        <w:rPr>
          <w:rFonts w:cs="Times New Roman"/>
        </w:rPr>
        <w:t>[14]</w:t>
      </w:r>
      <w:r w:rsidR="0053180D">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0" w:name="def_fuzzy_set"/>
      <w:r>
        <w:t xml:space="preserve">Definition </w:t>
      </w:r>
      <w:fldSimple w:instr=" SEQ definitions \* MERGEFORMAT \* MERGEFORMAT ">
        <w:r w:rsidR="00F97BC8">
          <w:rPr>
            <w:noProof/>
          </w:rPr>
          <w:t>1</w:t>
        </w:r>
      </w:fldSimple>
      <w:bookmarkEnd w:id="30"/>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53180D"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F97BC8">
                <w:rPr>
                  <w:noProof/>
                </w:rPr>
                <w:t>2</w:t>
              </w:r>
            </w:fldSimple>
            <w:r w:rsidR="002C73D7">
              <w:t>.</w:t>
            </w:r>
            <w:fldSimple w:instr=" SEQ equations  \* MERGEFORMAT  \* MERGEFORMAT  \* MERGEFORMAT ">
              <w:r w:rsidR="00F97BC8">
                <w:rPr>
                  <w:noProof/>
                </w:rPr>
                <w:t>1</w:t>
              </w:r>
            </w:fldSimple>
            <w:r>
              <w:t>)</w:t>
            </w:r>
          </w:p>
        </w:tc>
      </w:tr>
    </w:tbl>
    <w:p w:rsidR="00092615" w:rsidRDefault="0053180D"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53180D"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a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53180D"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5</w:t>
              </w:r>
            </w:fldSimple>
            <w:r>
              <w:t>)</w:t>
            </w:r>
          </w:p>
        </w:tc>
      </w:tr>
    </w:tbl>
    <w:p w:rsidR="00F228F0" w:rsidRDefault="00F228F0" w:rsidP="005D38E2">
      <w:r>
        <w:lastRenderedPageBreak/>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t xml:space="preserve">Example </w:t>
      </w:r>
      <w:fldSimple w:instr=" STYLEREF  &quot;Nagłówek 1&quot; \n ">
        <w:r w:rsidR="00F97BC8">
          <w:rPr>
            <w:noProof/>
          </w:rPr>
          <w:t>2</w:t>
        </w:r>
      </w:fldSimple>
      <w:r w:rsidR="008F3657">
        <w:t>.</w:t>
      </w:r>
      <w:fldSimple w:instr=" SEQ example \* MERGEFORMAT \* MERGEFORMAT ">
        <w:r w:rsidR="00F97BC8">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53180D"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xml:space="preserve">, the logical operators need to be d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m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1" w:name="def_fuzzy_complement_operator"/>
      <w:r>
        <w:t xml:space="preserve">Definition </w:t>
      </w:r>
      <w:fldSimple w:instr=" SEQ definitions \* MERGEFORMAT \* MERGEFORMAT ">
        <w:r w:rsidR="00F97BC8">
          <w:rPr>
            <w:noProof/>
          </w:rPr>
          <w:t>2</w:t>
        </w:r>
      </w:fldSimple>
      <w:bookmarkEnd w:id="31"/>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53180D"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lastRenderedPageBreak/>
        <w:t xml:space="preserve">Definition </w:t>
      </w:r>
      <w:fldSimple w:instr=" SEQ definitions \* MERGEFORMAT \* MERGEFORMAT ">
        <w:r w:rsidR="00F97BC8">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53180D"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53180D"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9</w:t>
              </w:r>
            </w:fldSimple>
            <w:r>
              <w:t>)</w:t>
            </w:r>
          </w:p>
        </w:tc>
      </w:tr>
    </w:tbl>
    <w:p w:rsidR="009833EE" w:rsidRDefault="009833EE" w:rsidP="005D38E2">
      <w:pPr>
        <w:pStyle w:val="Sub-sub-section-not-numbered"/>
      </w:pPr>
      <w:bookmarkStart w:id="32" w:name="example_fuzzy_zadehs_operators"/>
      <w:r>
        <w:t xml:space="preserve">Example </w:t>
      </w:r>
      <w:fldSimple w:instr=" STYLEREF  &quot;Nagłówek 1&quot; \n ">
        <w:r w:rsidR="00F97BC8">
          <w:rPr>
            <w:noProof/>
          </w:rPr>
          <w:t>2</w:t>
        </w:r>
      </w:fldSimple>
      <w:r>
        <w:t>.</w:t>
      </w:r>
      <w:fldSimple w:instr=" SEQ example \* MERGEFORMAT \* MERGEFORMAT ">
        <w:r w:rsidR="00F97BC8">
          <w:rPr>
            <w:noProof/>
          </w:rPr>
          <w:t>2</w:t>
        </w:r>
      </w:fldSimple>
      <w:bookmarkEnd w:id="32"/>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53180D">
        <w:fldChar w:fldCharType="begin"/>
      </w:r>
      <w:r w:rsidR="0092189A">
        <w:instrText xml:space="preserve"> REF example_fuzzy_zadehs_operators \h </w:instrText>
      </w:r>
      <w:r w:rsidR="0053180D">
        <w:fldChar w:fldCharType="separate"/>
      </w:r>
      <w:r w:rsidR="00F97BC8">
        <w:t xml:space="preserve">Example </w:t>
      </w:r>
      <w:r w:rsidR="00F97BC8">
        <w:rPr>
          <w:noProof/>
        </w:rPr>
        <w:t>2</w:t>
      </w:r>
      <w:r w:rsidR="00F97BC8">
        <w:t>.</w:t>
      </w:r>
      <w:r w:rsidR="00F97BC8">
        <w:rPr>
          <w:noProof/>
        </w:rPr>
        <w:t>2</w:t>
      </w:r>
      <w:r w:rsidR="0053180D">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3" w:name="def_fuzzy_probability_operators"/>
      <w:r>
        <w:lastRenderedPageBreak/>
        <w:t xml:space="preserve">Definition </w:t>
      </w:r>
      <w:fldSimple w:instr=" SEQ definitions \* MERGEFORMAT \* MERGEFORMAT ">
        <w:r w:rsidR="00F97BC8">
          <w:rPr>
            <w:noProof/>
          </w:rPr>
          <w:t>4</w:t>
        </w:r>
      </w:fldSimple>
      <w:bookmarkEnd w:id="33"/>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53180D"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10</w:t>
              </w:r>
            </w:fldSimple>
            <w:r>
              <w:t>)</w:t>
            </w:r>
          </w:p>
        </w:tc>
      </w:tr>
    </w:tbl>
    <w:p w:rsidR="009E4F13" w:rsidRDefault="009E4F13" w:rsidP="009E4F13">
      <w:pPr>
        <w:pStyle w:val="Wysunietyparagraf"/>
      </w:pPr>
      <w:r>
        <w:t xml:space="preserve">Membership function of </w:t>
      </w:r>
      <w:r w:rsidR="009229F8">
        <w:t>Yager’s</w:t>
      </w:r>
      <w:r>
        <w:t xml:space="preserve">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53180D"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53180D">
        <w:fldChar w:fldCharType="begin"/>
      </w:r>
      <w:r w:rsidR="00856B1F">
        <w:instrText xml:space="preserve"> REF example_fuzzy_zadehs_operators \h </w:instrText>
      </w:r>
      <w:r w:rsidR="0053180D">
        <w:fldChar w:fldCharType="separate"/>
      </w:r>
      <w:r w:rsidR="00F97BC8">
        <w:t>E</w:t>
      </w:r>
      <w:r w:rsidR="00F97BC8">
        <w:t>x</w:t>
      </w:r>
      <w:r w:rsidR="00F97BC8">
        <w:t xml:space="preserve">ample </w:t>
      </w:r>
      <w:r w:rsidR="00F97BC8">
        <w:rPr>
          <w:noProof/>
        </w:rPr>
        <w:t>2</w:t>
      </w:r>
      <w:r w:rsidR="00F97BC8">
        <w:t>.</w:t>
      </w:r>
      <w:r w:rsidR="00F97BC8">
        <w:rPr>
          <w:noProof/>
        </w:rPr>
        <w:t>2</w:t>
      </w:r>
      <w:r w:rsidR="0053180D">
        <w:fldChar w:fldCharType="end"/>
      </w:r>
      <w:r w:rsidR="00856B1F">
        <w:t>.</w:t>
      </w:r>
    </w:p>
    <w:p w:rsidR="009328F8" w:rsidRDefault="003211E3" w:rsidP="00AA5A26">
      <w:pPr>
        <w:pStyle w:val="Nagwek3"/>
      </w:pPr>
      <w:bookmarkStart w:id="34" w:name="_Toc282375590"/>
      <w:r>
        <w:t>Other techniques</w:t>
      </w:r>
      <w:bookmarkEnd w:id="34"/>
    </w:p>
    <w:p w:rsidR="00CF5C1C" w:rsidRPr="00CF5C1C" w:rsidRDefault="00CF5C1C" w:rsidP="00CF5C1C">
      <w:r>
        <w:t xml:space="preserve">The range of  </w:t>
      </w:r>
      <w:commentRangeStart w:id="35"/>
      <w:r>
        <w:t xml:space="preserve">techniques </w:t>
      </w:r>
      <w:commentRangeEnd w:id="35"/>
      <w:r w:rsidR="008E3485">
        <w:rPr>
          <w:rStyle w:val="Odwoaniedokomentarza"/>
          <w:rFonts w:eastAsiaTheme="minorHAnsi"/>
        </w:rPr>
        <w:commentReference w:id="35"/>
      </w:r>
      <w:r>
        <w:t>used in game AI programming is very wide.</w:t>
      </w:r>
    </w:p>
    <w:p w:rsidR="009328F8" w:rsidRDefault="00E82C5F" w:rsidP="002E26F2">
      <w:pPr>
        <w:pStyle w:val="Nagwek2"/>
      </w:pPr>
      <w:bookmarkStart w:id="36" w:name="_Toc282375591"/>
      <w:r>
        <w:t>Optimization</w:t>
      </w:r>
      <w:r w:rsidR="006F04D9">
        <w:t xml:space="preserve"> methods</w:t>
      </w:r>
      <w:bookmarkEnd w:id="36"/>
    </w:p>
    <w:p w:rsidR="00E72E1C" w:rsidRDefault="00DF2FC9" w:rsidP="00E72E1C">
      <w:pPr>
        <w:pStyle w:val="Nagwek3"/>
      </w:pPr>
      <w:bookmarkStart w:id="37" w:name="_Ref282092590"/>
      <w:bookmarkStart w:id="38" w:name="_Ref282092616"/>
      <w:bookmarkStart w:id="39" w:name="_Toc282375592"/>
      <w:r>
        <w:t>Introduction</w:t>
      </w:r>
      <w:bookmarkEnd w:id="37"/>
      <w:bookmarkEnd w:id="38"/>
      <w:bookmarkEnd w:id="39"/>
    </w:p>
    <w:p w:rsidR="00893B32" w:rsidRDefault="001456AC" w:rsidP="006C2172">
      <w:r>
        <w:t>When taking decisions in a great variety of fields, such as management, engineering</w:t>
      </w:r>
      <w:r w:rsidR="00164E7A">
        <w:t>, science, medicine</w:t>
      </w:r>
      <w:r>
        <w:t xml:space="preserve"> or </w:t>
      </w:r>
      <w:r w:rsidR="00164E7A">
        <w:t>business</w:t>
      </w:r>
      <w:r>
        <w:t xml:space="preserve"> the optimization methods are used to obtain the best res</w:t>
      </w:r>
      <w:r w:rsidR="00B87AD9">
        <w:t>ult u</w:t>
      </w:r>
      <w:r w:rsidR="00B87AD9">
        <w:t>n</w:t>
      </w:r>
      <w:r w:rsidR="00B87AD9">
        <w:t>der given circumstances. The goal of vast majority of such decisions is to maximize the ben</w:t>
      </w:r>
      <w:r w:rsidR="00B87AD9">
        <w:t>e</w:t>
      </w:r>
      <w:r w:rsidR="00B87AD9">
        <w:t xml:space="preserve">fit </w:t>
      </w:r>
      <w:r w:rsidR="00893B32">
        <w:t>or</w:t>
      </w:r>
      <w:r w:rsidR="00B87AD9">
        <w:t xml:space="preserve"> minimiz</w:t>
      </w:r>
      <w:r w:rsidR="00893B32">
        <w:t>e</w:t>
      </w:r>
      <w:r w:rsidR="00B87AD9">
        <w:t xml:space="preserve"> the effort required to obtain it</w:t>
      </w:r>
      <w:r w:rsidR="0018456F">
        <w:t xml:space="preserve"> </w:t>
      </w:r>
      <w:fldSimple w:instr=" ADDIN ZOTERO_ITEM {&quot;sort&quot;:true,&quot;citationItems&quot;:[{&quot;uri&quot;:[&quot;http://zotero.org/users/local/Op1rMxOJ/items/D63VCXJ5&quot;]}]} ">
        <w:r w:rsidR="00017A40" w:rsidRPr="00017A40">
          <w:rPr>
            <w:rFonts w:cs="Times New Roman"/>
          </w:rPr>
          <w:t>[19]</w:t>
        </w:r>
      </w:fldSimple>
      <w:r w:rsidR="00B87AD9">
        <w:t>.</w:t>
      </w:r>
      <w:r w:rsidR="00695479">
        <w:t xml:space="preserve"> </w:t>
      </w:r>
      <w:r w:rsidR="00D15CA7">
        <w:t>T</w:t>
      </w:r>
      <w:r w:rsidR="00893B32">
        <w:t xml:space="preserve">he mathematical maximization problem can be described as follows: </w:t>
      </w:r>
    </w:p>
    <w:p w:rsidR="0042763F" w:rsidRDefault="0042763F" w:rsidP="0042763F">
      <w:pPr>
        <w:pStyle w:val="Sub-sub-section-not-numbered"/>
      </w:pPr>
      <w:bookmarkStart w:id="40" w:name="def_determnistic_maximization_problem"/>
      <w:r>
        <w:t xml:space="preserve">Definition </w:t>
      </w:r>
      <w:fldSimple w:instr=" SEQ definitions \* MERGEFORMAT \* MERGEFORMAT ">
        <w:r w:rsidR="00F97BC8">
          <w:rPr>
            <w:noProof/>
          </w:rPr>
          <w:t>5</w:t>
        </w:r>
      </w:fldSimple>
      <w:bookmarkEnd w:id="40"/>
      <w:r>
        <w:t xml:space="preserve">: </w:t>
      </w:r>
      <w:r w:rsidR="00DF2FC9">
        <w:t>M</w:t>
      </w:r>
      <w:r w:rsidR="00695479">
        <w:t>aximization</w:t>
      </w:r>
      <w:r>
        <w:t xml:space="preserve"> problem</w:t>
      </w:r>
    </w:p>
    <w:p w:rsidR="00893B32" w:rsidRDefault="0042763F" w:rsidP="00893B32">
      <w:pPr>
        <w:pStyle w:val="Wysunietyparagraf"/>
      </w:pPr>
      <w:r>
        <w:t xml:space="preserve">The </w:t>
      </w:r>
      <w:r w:rsidR="00695479">
        <w:t>maximization</w:t>
      </w:r>
      <w:r>
        <w:t xml:space="preserve"> problem is defined as follows: </w:t>
      </w:r>
      <w:r w:rsidR="00893B32">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t xml:space="preserve"> that </w:t>
      </w:r>
      <w:r w:rsidR="00695479">
        <w:t>maximize</w:t>
      </w:r>
      <w:r w:rsidR="00893B32">
        <w:t xml:space="preserve"> a scalar-valued </w:t>
      </w:r>
      <w:r w:rsidR="00695479">
        <w:t>gain</w:t>
      </w:r>
      <w:r w:rsidR="00893B32">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893B32">
        <w:t>.</w:t>
      </w:r>
    </w:p>
    <w:tbl>
      <w:tblPr>
        <w:tblStyle w:val="rwnania"/>
        <w:tblW w:w="0" w:type="auto"/>
        <w:tblLook w:val="04A0"/>
      </w:tblPr>
      <w:tblGrid>
        <w:gridCol w:w="959"/>
        <w:gridCol w:w="7087"/>
        <w:gridCol w:w="1166"/>
      </w:tblGrid>
      <w:tr w:rsidR="0042763F" w:rsidTr="00E9538C">
        <w:tc>
          <w:tcPr>
            <w:tcW w:w="959" w:type="dxa"/>
          </w:tcPr>
          <w:p w:rsidR="0042763F" w:rsidRDefault="0042763F" w:rsidP="000B5885"/>
        </w:tc>
        <w:tc>
          <w:tcPr>
            <w:tcW w:w="7087" w:type="dxa"/>
          </w:tcPr>
          <w:p w:rsidR="0042763F" w:rsidRDefault="0053180D"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Default="0042763F" w:rsidP="00DC4F67">
            <w:pPr>
              <w:jc w:val="right"/>
            </w:pPr>
            <w:r>
              <w:t>(</w:t>
            </w:r>
            <w:fldSimple w:instr=" STYLEREF  &quot;Nagłówek 1&quot; \n  \* MERGEFORMAT ">
              <w:r w:rsidR="00F97BC8">
                <w:rPr>
                  <w:noProof/>
                </w:rPr>
                <w:t>2</w:t>
              </w:r>
            </w:fldSimple>
            <w:r>
              <w:t>.</w:t>
            </w:r>
            <w:fldSimple w:instr=" SEQ equations \* MERGEFORMAT  \* MERGEFORMAT ">
              <w:r w:rsidR="00F97BC8">
                <w:rPr>
                  <w:noProof/>
                </w:rPr>
                <w:t>12</w:t>
              </w:r>
            </w:fldSimple>
            <w:r>
              <w:t>)</w:t>
            </w:r>
          </w:p>
        </w:tc>
      </w:tr>
    </w:tbl>
    <w:p w:rsidR="00BD2B70" w:rsidRPr="00BD2B70" w:rsidRDefault="00BD2B70" w:rsidP="00BD2B70">
      <w:pPr>
        <w:pStyle w:val="Wysunietyparagraf"/>
      </w:pPr>
      <w:r>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Pr>
          <w:b/>
        </w:rPr>
        <w:t xml:space="preserve"> </w:t>
      </w:r>
      <w:r>
        <w:t xml:space="preserve">is a collection of parameters we need to adjust in the best possible way, </w:t>
      </w:r>
      <m:oMath>
        <m:r>
          <m:rPr>
            <m:sty m:val="p"/>
          </m:rPr>
          <w:rPr>
            <w:rFonts w:ascii="Cambria Math" w:hAnsi="Cambria Math"/>
          </w:rPr>
          <m:t>Θ</m:t>
        </m:r>
      </m:oMath>
      <w:r>
        <w:t xml:space="preserve"> reflects allowable values that </w:t>
      </w:r>
      <m:oMath>
        <m:r>
          <m:rPr>
            <m:sty m:val="bi"/>
          </m:rPr>
          <w:rPr>
            <w:rFonts w:ascii="Cambria Math" w:hAnsi="Cambria Math"/>
          </w:rPr>
          <m:t>θ</m:t>
        </m:r>
      </m:oMath>
      <w:r>
        <w:rPr>
          <w:b/>
        </w:rPr>
        <w:t xml:space="preserve"> </w:t>
      </w:r>
      <w:r>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a scalar measure that summarizes the performance of the </w:t>
      </w:r>
      <w:r w:rsidR="00CB05EF">
        <w:t xml:space="preserve">optimized </w:t>
      </w:r>
      <w:r>
        <w:t xml:space="preserve">system for given values of </w:t>
      </w:r>
      <m:oMath>
        <m:r>
          <m:rPr>
            <m:sty m:val="bi"/>
          </m:rPr>
          <w:rPr>
            <w:rFonts w:ascii="Cambria Math" w:hAnsi="Cambria Math"/>
          </w:rPr>
          <m:t>θ</m:t>
        </m:r>
      </m:oMath>
      <w:r>
        <w:t>.</w:t>
      </w:r>
    </w:p>
    <w:p w:rsidR="00E9246B" w:rsidRDefault="00695479" w:rsidP="00695479">
      <w:r>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t>.</w:t>
      </w:r>
      <w:r w:rsidR="009406DF">
        <w:t xml:space="preserve"> </w:t>
      </w:r>
    </w:p>
    <w:p w:rsidR="00600F25" w:rsidRDefault="00600F25" w:rsidP="00695479">
      <w:r>
        <w:t xml:space="preserve">One of the main distinctions in optimization is between the local and global optimization. G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t>, whilst the local maximum is better than any in its vicinity, but is not necessarily a global maximum. In many practical problems we can be satisfied with the reasonably good local maximum and the search for global maximum may be too expensive.</w:t>
      </w:r>
    </w:p>
    <w:p w:rsidR="00FF2430" w:rsidRDefault="00FF2430" w:rsidP="00695479">
      <w:r>
        <w:t>Another important distinction is the nature of the problem, i.e. whether the domain of el</w:t>
      </w:r>
      <w:r>
        <w:t>e</w:t>
      </w:r>
      <w:r>
        <w:t xml:space="preserve">ments of </w:t>
      </w:r>
      <m:oMath>
        <m:r>
          <w:rPr>
            <w:rFonts w:ascii="Cambria Math" w:hAnsi="Cambria Math"/>
          </w:rPr>
          <m:t>θ</m:t>
        </m:r>
      </m:oMath>
      <w:r>
        <w:t xml:space="preserve"> is continues or discrete. There can also exist hybrid problems in which some of elements of </w:t>
      </w:r>
      <m:oMath>
        <m:r>
          <w:rPr>
            <w:rFonts w:ascii="Cambria Math" w:hAnsi="Cambria Math"/>
          </w:rPr>
          <m:t>θ</m:t>
        </m:r>
      </m:oMath>
      <w:r>
        <w:t xml:space="preserve"> are discrete and others are continues.</w:t>
      </w:r>
    </w:p>
    <w:p w:rsidR="00E9246B" w:rsidRDefault="00370C62" w:rsidP="00E9246B">
      <w:pPr>
        <w:pStyle w:val="Nagwek3"/>
      </w:pPr>
      <w:bookmarkStart w:id="41" w:name="_Ref282340802"/>
      <w:bookmarkStart w:id="42" w:name="_Toc282375593"/>
      <w:r>
        <w:t xml:space="preserve">Stochastic </w:t>
      </w:r>
      <w:r w:rsidR="00E9246B">
        <w:t>optimization</w:t>
      </w:r>
      <w:bookmarkEnd w:id="41"/>
      <w:bookmarkEnd w:id="42"/>
    </w:p>
    <w:p w:rsidR="009406DF" w:rsidRDefault="00E9246B" w:rsidP="00695479">
      <w:r>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deterministic, i.e. for a given </w:t>
      </w:r>
      <m:oMath>
        <m:r>
          <m:rPr>
            <m:sty m:val="bi"/>
          </m:rPr>
          <w:rPr>
            <w:rFonts w:ascii="Cambria Math" w:hAnsi="Cambria Math"/>
          </w:rPr>
          <m:t>θ</m:t>
        </m:r>
      </m:oMath>
      <w:r>
        <w:t xml:space="preserve"> the </w:t>
      </w:r>
      <m:oMath>
        <m:r>
          <w:rPr>
            <w:rFonts w:ascii="Cambria Math" w:hAnsi="Cambria Math"/>
          </w:rPr>
          <m:t>G(</m:t>
        </m:r>
        <m:r>
          <m:rPr>
            <m:sty m:val="bi"/>
          </m:rPr>
          <w:rPr>
            <w:rFonts w:ascii="Cambria Math" w:hAnsi="Cambria Math"/>
          </w:rPr>
          <m:t>θ</m:t>
        </m:r>
        <m:r>
          <w:rPr>
            <w:rFonts w:ascii="Cambria Math" w:hAnsi="Cambria Math"/>
          </w:rPr>
          <m:t>)</m:t>
        </m:r>
      </m:oMath>
      <w:r>
        <w:t xml:space="preserve"> always takes the same value, one can use one of many deterministic optimization algorithms that are som</w:t>
      </w:r>
      <w:r>
        <w:t>e</w:t>
      </w:r>
      <w:r>
        <w:t xml:space="preserve">times </w:t>
      </w:r>
      <w:r w:rsidR="00370C62">
        <w:t xml:space="preserve">even </w:t>
      </w:r>
      <w:r>
        <w:t xml:space="preserve">proven to solve the problem finding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w:t>
      </w:r>
      <w:r w:rsidR="00FF53A9">
        <w:rPr>
          <w:rStyle w:val="Odwoaniedokomentarza"/>
          <w:rFonts w:eastAsiaTheme="minorHAnsi"/>
        </w:rPr>
        <w:commentReference w:id="43"/>
      </w:r>
    </w:p>
    <w:p w:rsidR="00370C62" w:rsidRDefault="00370C62" w:rsidP="00695479">
      <w:r>
        <w:t xml:space="preserve">However, in real-life problems we often only have a noisy measure of the </w:t>
      </w:r>
      <m:oMath>
        <m:r>
          <w:rPr>
            <w:rFonts w:ascii="Cambria Math" w:hAnsi="Cambria Math"/>
          </w:rPr>
          <m:t>G(</m:t>
        </m:r>
        <m:r>
          <m:rPr>
            <m:sty m:val="bi"/>
          </m:rPr>
          <w:rPr>
            <w:rFonts w:ascii="Cambria Math" w:hAnsi="Cambria Math"/>
          </w:rPr>
          <m:t>θ</m:t>
        </m:r>
        <m:r>
          <w:rPr>
            <w:rFonts w:ascii="Cambria Math" w:hAnsi="Cambria Math"/>
          </w:rPr>
          <m:t>)</m:t>
        </m:r>
      </m:oMath>
      <w:r>
        <w:t>. This is when the stochastic optimization methods may be very helpful. In broader sense, the stocha</w:t>
      </w:r>
      <w:r>
        <w:t>s</w:t>
      </w:r>
      <w:r>
        <w:t>tic optimization problem can be defined as follows</w:t>
      </w:r>
      <w:r w:rsidR="00D83E91">
        <w:t xml:space="preserve"> </w:t>
      </w:r>
      <w:fldSimple w:instr=" ADDIN ZOTERO_ITEM {&quot;sort&quot;:true,&quot;citationItems&quot;:[{&quot;uri&quot;:[&quot;http://zotero.org/users/local/Op1rMxOJ/items/PXE4BAMN&quot;]}]} ">
        <w:r w:rsidR="000C1ACC" w:rsidRPr="000C1ACC">
          <w:rPr>
            <w:rFonts w:cs="Times New Roman"/>
          </w:rPr>
          <w:t>[20]</w:t>
        </w:r>
      </w:fldSimple>
      <w:r>
        <w:t>:</w:t>
      </w:r>
    </w:p>
    <w:p w:rsidR="00370C62" w:rsidRDefault="00370C62" w:rsidP="00370C62">
      <w:pPr>
        <w:pStyle w:val="Sub-sub-section-not-numbered"/>
      </w:pPr>
      <w:r>
        <w:t xml:space="preserve">Definition </w:t>
      </w:r>
      <w:fldSimple w:instr=" SEQ definitions \* MERGEFORMAT \* MERGEFORMAT ">
        <w:r w:rsidR="00F97BC8">
          <w:rPr>
            <w:noProof/>
          </w:rPr>
          <w:t>6</w:t>
        </w:r>
      </w:fldSimple>
      <w:r>
        <w:t>: Stochastic optimization</w:t>
      </w:r>
    </w:p>
    <w:p w:rsidR="00370C62" w:rsidRDefault="00370C62" w:rsidP="00370C62">
      <w:pPr>
        <w:pStyle w:val="Wysunietyparagraf"/>
      </w:pPr>
      <w:r>
        <w:t xml:space="preserve">The stochastic optimization is an optimization </w:t>
      </w:r>
      <w:r w:rsidR="00886532">
        <w:t>process</w:t>
      </w:r>
      <w:r>
        <w:t xml:space="preserve"> that has at least one of the following properties:</w:t>
      </w:r>
    </w:p>
    <w:p w:rsidR="00370C62" w:rsidRDefault="00370C62" w:rsidP="00370C62">
      <w:pPr>
        <w:pStyle w:val="Wysunietyparagraf"/>
        <w:numPr>
          <w:ilvl w:val="0"/>
          <w:numId w:val="27"/>
        </w:numPr>
      </w:pPr>
      <w:r>
        <w:t xml:space="preserve">There is a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p>
    <w:p w:rsidR="00370C62" w:rsidRDefault="00370C62" w:rsidP="00370C62">
      <w:pPr>
        <w:pStyle w:val="Wysunietyparagraf"/>
        <w:numPr>
          <w:ilvl w:val="0"/>
          <w:numId w:val="27"/>
        </w:numPr>
      </w:pPr>
      <w:r>
        <w:lastRenderedPageBreak/>
        <w:t>There is a random choice made in the search direction as an algorithm a</w:t>
      </w:r>
      <w:r>
        <w:t>d</w:t>
      </w:r>
      <w:r>
        <w:t>vances towards the optimal solution</w:t>
      </w:r>
    </w:p>
    <w:p w:rsidR="002A3A7E" w:rsidRPr="00370C62" w:rsidRDefault="002A3A7E" w:rsidP="002A3A7E">
      <w:r>
        <w:t xml:space="preserve">Some of the stochastic search algorithms that have </w:t>
      </w:r>
      <w:r w:rsidR="005E01DB">
        <w:t>the</w:t>
      </w:r>
      <w:r>
        <w:t xml:space="preserve"> </w:t>
      </w:r>
      <w:r w:rsidR="00F7024B">
        <w:t>2</w:t>
      </w:r>
      <w:r w:rsidR="00F7024B" w:rsidRPr="00F7024B">
        <w:rPr>
          <w:vertAlign w:val="superscript"/>
        </w:rPr>
        <w:t>nd</w:t>
      </w:r>
      <w:r w:rsidR="00F7024B">
        <w:t xml:space="preserve"> </w:t>
      </w:r>
      <w:r>
        <w:t xml:space="preserve">property may also be </w:t>
      </w:r>
      <w:r w:rsidR="004E562C">
        <w:t>successfu</w:t>
      </w:r>
      <w:r w:rsidR="004E562C">
        <w:t>l</w:t>
      </w:r>
      <w:r w:rsidR="004E562C">
        <w:t xml:space="preserve">ly </w:t>
      </w:r>
      <w:r>
        <w:t>applied when the gain function is deterministic in order to</w:t>
      </w:r>
      <w:r w:rsidR="005C7A84">
        <w:t>, for instance,</w:t>
      </w:r>
      <w:r>
        <w:t xml:space="preserve"> speed-up the </w:t>
      </w:r>
      <w:r w:rsidR="00AF0030">
        <w:t>d</w:t>
      </w:r>
      <w:r w:rsidR="00AF0030">
        <w:t>e</w:t>
      </w:r>
      <w:r w:rsidR="00AF0030">
        <w:t>sired</w:t>
      </w:r>
      <w:r w:rsidR="00204463">
        <w:t xml:space="preserve"> solution </w:t>
      </w:r>
      <w:r>
        <w:t>search</w:t>
      </w:r>
      <w:r w:rsidR="00204463">
        <w:t xml:space="preserve"> process</w:t>
      </w:r>
      <w:r>
        <w:t>.</w:t>
      </w:r>
    </w:p>
    <w:p w:rsidR="0042763F" w:rsidRDefault="00E071FE" w:rsidP="004E562C">
      <w:r>
        <w:t>P</w:t>
      </w:r>
      <w:r w:rsidR="00F7024B">
        <w:t>roblems that have the 1</w:t>
      </w:r>
      <w:r w:rsidR="00F7024B" w:rsidRPr="00F7024B">
        <w:rPr>
          <w:vertAlign w:val="superscript"/>
        </w:rPr>
        <w:t>st</w:t>
      </w:r>
      <w:r w:rsidR="00F7024B">
        <w:t xml:space="preserve"> </w:t>
      </w:r>
      <w:commentRangeStart w:id="44"/>
      <w:r w:rsidR="00F7024B">
        <w:t xml:space="preserve">property </w:t>
      </w:r>
      <w:commentRangeEnd w:id="44"/>
      <w:r w:rsidR="00CD6EA1">
        <w:rPr>
          <w:rStyle w:val="Odwoaniedokomentarza"/>
          <w:rFonts w:eastAsiaTheme="minorHAnsi"/>
        </w:rPr>
        <w:commentReference w:id="44"/>
      </w:r>
      <w:r w:rsidR="00F7024B">
        <w:t>can be presented as optimiz</w:t>
      </w:r>
      <w:r>
        <w:t>ation where</w:t>
      </w:r>
      <w:r w:rsidR="00F7024B">
        <w:t xml:space="preserve"> the </w:t>
      </w:r>
      <w:r>
        <w:t>only info</w:t>
      </w:r>
      <w:r>
        <w:t>r</w:t>
      </w:r>
      <w:r>
        <w:t xml:space="preserve">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t xml:space="preserve"> defined as follows:</w:t>
      </w:r>
    </w:p>
    <w:tbl>
      <w:tblPr>
        <w:tblStyle w:val="rwnania"/>
        <w:tblW w:w="0" w:type="auto"/>
        <w:tblLook w:val="04A0"/>
      </w:tblPr>
      <w:tblGrid>
        <w:gridCol w:w="959"/>
        <w:gridCol w:w="7087"/>
        <w:gridCol w:w="1166"/>
      </w:tblGrid>
      <w:tr w:rsidR="00F7024B" w:rsidTr="00F7024B">
        <w:tc>
          <w:tcPr>
            <w:tcW w:w="959" w:type="dxa"/>
          </w:tcPr>
          <w:p w:rsidR="00F7024B" w:rsidRDefault="00F7024B" w:rsidP="000B5885"/>
        </w:tc>
        <w:tc>
          <w:tcPr>
            <w:tcW w:w="7087" w:type="dxa"/>
          </w:tcPr>
          <w:p w:rsidR="00F7024B" w:rsidRPr="00F7024B"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Default="00F7024B" w:rsidP="00F7024B">
            <w:pPr>
              <w:jc w:val="right"/>
            </w:pPr>
            <w:bookmarkStart w:id="45" w:name="eq_stochastic_optimization"/>
            <w:r>
              <w:t>(</w:t>
            </w:r>
            <w:fldSimple w:instr=" STYLEREF  &quot;Nagłówek 1&quot; \n  \* MERGEFORMAT ">
              <w:r w:rsidR="00F97BC8">
                <w:rPr>
                  <w:noProof/>
                </w:rPr>
                <w:t>2</w:t>
              </w:r>
            </w:fldSimple>
            <w:r>
              <w:t>.</w:t>
            </w:r>
            <w:fldSimple w:instr=" SEQ equations \* MERGEFORMAT  \* MERGEFORMAT ">
              <w:r w:rsidR="00F97BC8">
                <w:rPr>
                  <w:noProof/>
                </w:rPr>
                <w:t>13</w:t>
              </w:r>
            </w:fldSimple>
            <w:r>
              <w:t>)</w:t>
            </w:r>
            <w:bookmarkEnd w:id="45"/>
          </w:p>
        </w:tc>
      </w:tr>
    </w:tbl>
    <w:p w:rsidR="00F7024B" w:rsidRDefault="0044733D" w:rsidP="004E562C">
      <w:r>
        <w:t xml:space="preserve">Where </w:t>
      </w:r>
      <m:oMath>
        <m:r>
          <w:rPr>
            <w:rFonts w:ascii="Cambria Math" w:hAnsi="Cambria Math"/>
          </w:rPr>
          <m:t>ϵ(θ)</m:t>
        </m:r>
      </m:oMath>
      <w:r w:rsidR="00C73C08">
        <w:t xml:space="preserve"> is a random noise, that can be dependent on the currently evaluated vector </w:t>
      </w:r>
      <m:oMath>
        <m:r>
          <m:rPr>
            <m:sty m:val="bi"/>
          </m:rPr>
          <w:rPr>
            <w:rFonts w:ascii="Cambria Math" w:hAnsi="Cambria Math"/>
          </w:rPr>
          <m:t>θ</m:t>
        </m:r>
      </m:oMath>
      <w:r w:rsidR="00C73C08" w:rsidRPr="00C73C08">
        <w:t>.</w:t>
      </w:r>
    </w:p>
    <w:p w:rsidR="00A27985" w:rsidRDefault="00A27985" w:rsidP="00C04AB4">
      <w:r>
        <w:t>The difficulty of the optimization problem is closely related to the dimensionality</w:t>
      </w:r>
      <w:r w:rsidR="00C04AB4">
        <w:t xml:space="preserve"> </w:t>
      </w:r>
      <m:oMath>
        <m:r>
          <w:rPr>
            <w:rFonts w:ascii="Cambria Math" w:hAnsi="Cambria Math"/>
          </w:rPr>
          <m:t>p</m:t>
        </m:r>
      </m:oMath>
      <w:r>
        <w:t xml:space="preserve"> of the vector </w:t>
      </w:r>
      <m:oMath>
        <m:r>
          <m:rPr>
            <m:sty m:val="bi"/>
          </m:rPr>
          <w:rPr>
            <w:rFonts w:ascii="Cambria Math" w:hAnsi="Cambria Math"/>
          </w:rPr>
          <m:t>θ</m:t>
        </m:r>
      </m:oMath>
      <w:r>
        <w:t>.</w:t>
      </w:r>
      <w:r w:rsidR="00C04AB4">
        <w:t xml:space="preserve"> The volume of the search region grows geometrically with </w:t>
      </w:r>
      <m:oMath>
        <m:r>
          <w:rPr>
            <w:rFonts w:ascii="Cambria Math" w:hAnsi="Cambria Math"/>
          </w:rPr>
          <m:t>p</m:t>
        </m:r>
      </m:oMath>
      <w:r w:rsidR="00C04AB4">
        <w:t xml:space="preserve">. For instance, if </w:t>
      </w:r>
      <m:oMath>
        <m:r>
          <w:rPr>
            <w:rFonts w:ascii="Cambria Math" w:hAnsi="Cambria Math"/>
          </w:rPr>
          <m:t>p=10</m:t>
        </m:r>
      </m:oMath>
      <w:r w:rsidR="00C04AB4">
        <w:t xml:space="preserve">, and each of the elements of </w:t>
      </w:r>
      <m:oMath>
        <m:r>
          <m:rPr>
            <m:sty m:val="bi"/>
          </m:rPr>
          <w:rPr>
            <w:rFonts w:ascii="Cambria Math" w:hAnsi="Cambria Math"/>
          </w:rPr>
          <m:t>θ</m:t>
        </m:r>
      </m:oMath>
      <w:r w:rsidR="00C04AB4">
        <w:rPr>
          <w:b/>
        </w:rPr>
        <w:t xml:space="preserve"> </w:t>
      </w:r>
      <w:r w:rsidR="00C04AB4">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C04AB4">
        <w:t xml:space="preserve"> possible values of </w:t>
      </w:r>
      <m:oMath>
        <m:r>
          <m:rPr>
            <m:sty m:val="bi"/>
          </m:rPr>
          <w:rPr>
            <w:rFonts w:ascii="Cambria Math" w:hAnsi="Cambria Math"/>
          </w:rPr>
          <m:t>θ</m:t>
        </m:r>
      </m:oMath>
      <w:r w:rsidR="00C04AB4">
        <w:t>.</w:t>
      </w:r>
      <w:r w:rsidR="00C732DB">
        <w:t xml:space="preserve"> Often, each query of the gain function is computationally expensive, which in the case of </w:t>
      </w:r>
      <m:oMath>
        <m:r>
          <w:rPr>
            <w:rFonts w:ascii="Cambria Math" w:hAnsi="Cambria Math"/>
          </w:rPr>
          <m:t>p=10</m:t>
        </m:r>
      </m:oMath>
      <w:r w:rsidR="00C732DB">
        <w:t xml:space="preserve"> makes an optimization difficult, and usually requires some additional problem kno</w:t>
      </w:r>
      <w:r w:rsidR="00C732DB">
        <w:t>w</w:t>
      </w:r>
      <w:r w:rsidR="00C732DB">
        <w:t xml:space="preserve">ledge in order to solve it. This phenomenon is called a “curse of dimensionality” – a term that was coined by Richard E. Bellman </w:t>
      </w:r>
      <w:fldSimple w:instr=" ADDIN ZOTERO_ITEM {&quot;sort&quot;:true,&quot;citationItems&quot;:[{&quot;uri&quot;:[&quot;http://zotero.org/users/local/Op1rMxOJ/items/XAJRDQHB&quot;]}]} ">
        <w:r w:rsidR="005C300E" w:rsidRPr="005C300E">
          <w:rPr>
            <w:rFonts w:cs="Times New Roman"/>
          </w:rPr>
          <w:t>[21]</w:t>
        </w:r>
      </w:fldSimple>
      <w:r w:rsidR="00C732DB">
        <w:t>.</w:t>
      </w:r>
    </w:p>
    <w:p w:rsidR="00655B4A" w:rsidRDefault="00E1635D" w:rsidP="00130898">
      <w:r>
        <w:t xml:space="preserve">There are fundamental limitations of optimization with a noisy information about the gain function, as in </w:t>
      </w:r>
      <w:r w:rsidR="0053180D">
        <w:fldChar w:fldCharType="begin"/>
      </w:r>
      <w:r>
        <w:instrText xml:space="preserve"> REF eq_stochastic_optimization \h </w:instrText>
      </w:r>
      <w:r w:rsidR="0053180D">
        <w:fldChar w:fldCharType="separate"/>
      </w:r>
      <w:r w:rsidR="00F97BC8">
        <w:t>(</w:t>
      </w:r>
      <w:r w:rsidR="00F97BC8">
        <w:rPr>
          <w:noProof/>
        </w:rPr>
        <w:t>2</w:t>
      </w:r>
      <w:r w:rsidR="00F97BC8">
        <w:t>.</w:t>
      </w:r>
      <w:r w:rsidR="00F97BC8">
        <w:rPr>
          <w:noProof/>
        </w:rPr>
        <w:t>13</w:t>
      </w:r>
      <w:r w:rsidR="00F97BC8">
        <w:t>)</w:t>
      </w:r>
      <w:r w:rsidR="0053180D">
        <w:fldChar w:fldCharType="end"/>
      </w:r>
      <w:r>
        <w:t>. The statistical error of the gain function that will progress to the output of the optimization algorithm can only be reduced by significantly increasing the cost in nu</w:t>
      </w:r>
      <w:r>
        <w:t>m</w:t>
      </w:r>
      <w:r>
        <w:t>ber of gain function evaluations</w:t>
      </w:r>
      <w:r w:rsidR="003104F2">
        <w:t xml:space="preserve"> and averaging the result</w:t>
      </w:r>
      <w:r>
        <w:t>.</w:t>
      </w:r>
      <w:r w:rsidR="00130898">
        <w:t xml:space="preserve"> </w:t>
      </w:r>
      <w:r w:rsidR="003104F2">
        <w:t xml:space="preserve">However, in a simple case of an independent noise, the error </w:t>
      </w:r>
      <m:oMath>
        <m:r>
          <w:rPr>
            <w:rFonts w:ascii="Cambria Math" w:hAnsi="Cambria Math"/>
          </w:rPr>
          <m:t>ϵ</m:t>
        </m:r>
      </m:oMath>
      <w:r w:rsidR="003104F2">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t xml:space="preserve">, where </w:t>
      </w:r>
      <m:oMath>
        <m:r>
          <w:rPr>
            <w:rFonts w:ascii="Cambria Math" w:hAnsi="Cambria Math"/>
          </w:rPr>
          <m:t>N</m:t>
        </m:r>
      </m:oMath>
      <w:r w:rsidR="003104F2">
        <w:t xml:space="preserve"> is a number of function evaluations at each step. </w:t>
      </w:r>
      <w:r w:rsidR="0053180D">
        <w:fldChar w:fldCharType="begin"/>
      </w:r>
      <w:r w:rsidR="00A04C14">
        <w:instrText xml:space="preserve"> REF _Ref282041527 \h </w:instrText>
      </w:r>
      <w:r w:rsidR="0053180D">
        <w:fldChar w:fldCharType="separate"/>
      </w:r>
      <w:r w:rsidR="00F97BC8">
        <w:t xml:space="preserve">Figure </w:t>
      </w:r>
      <w:r w:rsidR="00F97BC8">
        <w:rPr>
          <w:noProof/>
        </w:rPr>
        <w:t>3</w:t>
      </w:r>
      <w:r w:rsidR="0053180D">
        <w:fldChar w:fldCharType="end"/>
      </w:r>
      <w:r w:rsidR="00A04C14">
        <w:t xml:space="preserve"> illustrates </w:t>
      </w:r>
      <w:r w:rsidR="003104F2">
        <w:t>the relation between number of function me</w:t>
      </w:r>
      <w:r w:rsidR="003104F2">
        <w:t>a</w:t>
      </w:r>
      <w:r w:rsidR="003104F2">
        <w:t xml:space="preserve">surement repetitions </w:t>
      </w:r>
      <m:oMath>
        <m:r>
          <w:rPr>
            <w:rFonts w:ascii="Cambria Math" w:hAnsi="Cambria Math"/>
          </w:rPr>
          <m:t>N</m:t>
        </m:r>
      </m:oMath>
      <w:r w:rsidR="003104F2">
        <w:t xml:space="preserve"> and the error </w:t>
      </w:r>
      <m:oMath>
        <m:r>
          <w:rPr>
            <w:rFonts w:ascii="Cambria Math" w:hAnsi="Cambria Math"/>
          </w:rPr>
          <m:t>ϵ</m:t>
        </m:r>
      </m:oMath>
      <w:r w:rsidR="003104F2">
        <w:t>. W</w:t>
      </w:r>
      <w:r w:rsidR="00C46558">
        <w:t xml:space="preserve">e can see, for </w:t>
      </w:r>
      <w:r w:rsidR="00263D21">
        <w:t xml:space="preserve">example, that </w:t>
      </w:r>
      <w:r w:rsidR="00C46558">
        <w:t xml:space="preserve">if we double the </w:t>
      </w:r>
      <m:oMath>
        <m:r>
          <w:rPr>
            <w:rFonts w:ascii="Cambria Math" w:hAnsi="Cambria Math"/>
          </w:rPr>
          <m:t>N</m:t>
        </m:r>
      </m:oMath>
      <w:r w:rsidR="00C46558">
        <w:t xml:space="preserve"> from </w:t>
      </w:r>
      <m:oMath>
        <m:r>
          <w:rPr>
            <w:rFonts w:ascii="Cambria Math" w:hAnsi="Cambria Math"/>
          </w:rPr>
          <m:t>100</m:t>
        </m:r>
      </m:oMath>
      <w:r w:rsidR="00C46558">
        <w:t xml:space="preserve"> to </w:t>
      </w:r>
      <m:oMath>
        <m:r>
          <w:rPr>
            <w:rFonts w:ascii="Cambria Math" w:hAnsi="Cambria Math"/>
          </w:rPr>
          <m:t>200</m:t>
        </m:r>
      </m:oMath>
      <w:r w:rsidR="00C46558">
        <w:t>, the error will drop</w:t>
      </w:r>
      <w:r w:rsidR="00B31C89">
        <w:t>, relatively,</w:t>
      </w:r>
      <w:r w:rsidR="00C46558">
        <w:t xml:space="preserve"> just by </w:t>
      </w:r>
      <m:oMath>
        <m:r>
          <w:rPr>
            <w:rFonts w:ascii="Cambria Math" w:hAnsi="Cambria Math"/>
          </w:rPr>
          <m:t>29%</m:t>
        </m:r>
      </m:oMath>
      <w:r w:rsidR="00C46558">
        <w:t>.</w:t>
      </w:r>
    </w:p>
    <w:p w:rsidR="001E6BD8" w:rsidRDefault="00023BE0" w:rsidP="001E6BD8">
      <w:pPr>
        <w:keepNext/>
        <w:jc w:val="center"/>
      </w:pPr>
      <w:r>
        <w:rPr>
          <w:noProof/>
          <w:lang w:val="pl-PL" w:eastAsia="pl-PL" w:bidi="ar-SA"/>
        </w:rPr>
        <w:lastRenderedPageBreak/>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13"/>
                    <a:stretch>
                      <a:fillRect/>
                    </a:stretch>
                  </pic:blipFill>
                  <pic:spPr>
                    <a:xfrm>
                      <a:off x="0" y="0"/>
                      <a:ext cx="5635590" cy="3400767"/>
                    </a:xfrm>
                    <a:prstGeom prst="rect">
                      <a:avLst/>
                    </a:prstGeom>
                  </pic:spPr>
                </pic:pic>
              </a:graphicData>
            </a:graphic>
          </wp:inline>
        </w:drawing>
      </w:r>
    </w:p>
    <w:p w:rsidR="00655B4A" w:rsidRDefault="001E6BD8" w:rsidP="00E9374F">
      <w:pPr>
        <w:pStyle w:val="Legenda"/>
        <w:rPr>
          <w:rFonts w:eastAsiaTheme="minorEastAsia"/>
        </w:rPr>
      </w:pPr>
      <w:bookmarkStart w:id="46" w:name="_Ref282041527"/>
      <w:r>
        <w:t xml:space="preserve">Figure </w:t>
      </w:r>
      <w:fldSimple w:instr=" SEQ Figure \* ARABIC ">
        <w:r w:rsidR="00F97BC8">
          <w:rPr>
            <w:noProof/>
          </w:rPr>
          <w:t>3</w:t>
        </w:r>
      </w:fldSimple>
      <w:bookmarkEnd w:id="46"/>
      <w:r>
        <w:t>: A mean noisy input measurement error in the function of measurement</w:t>
      </w:r>
      <w:r w:rsidR="005C33D7">
        <w:t>s</w:t>
      </w:r>
      <w:r>
        <w:t xml:space="preserve"> repetitions. </w:t>
      </w:r>
      <w:r w:rsidR="005C33D7">
        <w:br/>
      </w:r>
      <w:r>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Pr>
          <w:rFonts w:eastAsiaTheme="minorEastAsia"/>
          <w:sz w:val="24"/>
          <w:szCs w:val="24"/>
        </w:rPr>
        <w:t xml:space="preserve"> , </w:t>
      </w:r>
      <w:r w:rsidR="00E9374F" w:rsidRPr="00E9374F">
        <w:rPr>
          <w:szCs w:val="24"/>
        </w:rPr>
        <w:t>wher</w:t>
      </w:r>
      <w:r w:rsidR="00E9374F">
        <w:rPr>
          <w:szCs w:val="24"/>
        </w:rPr>
        <w:t xml:space="preserve">e </w:t>
      </w:r>
      <m:oMath>
        <m:r>
          <m:rPr>
            <m:sty m:val="bi"/>
          </m:rPr>
          <w:rPr>
            <w:rFonts w:ascii="Cambria Math" w:hAnsi="Cambria Math"/>
            <w:szCs w:val="24"/>
          </w:rPr>
          <m:t>a</m:t>
        </m:r>
      </m:oMath>
      <w:r w:rsidR="00E9374F">
        <w:rPr>
          <w:szCs w:val="24"/>
        </w:rPr>
        <w:t xml:space="preserve"> is a constant</w:t>
      </w:r>
      <w:r>
        <w:t>.</w:t>
      </w:r>
      <w:r w:rsidR="005C33D7">
        <w:t xml:space="preserve"> </w:t>
      </w:r>
      <w:r w:rsidR="00471EC8">
        <w:t>I</w:t>
      </w:r>
      <w:r w:rsidR="00015BD7">
        <w:t>n</w:t>
      </w:r>
      <w:r w:rsidR="00471EC8">
        <w:t xml:space="preserve"> consequence, f</w:t>
      </w:r>
      <w:r w:rsidR="0023348F">
        <w:t xml:space="preserve">or </w:t>
      </w:r>
      <w:r w:rsidR="00C769C9">
        <w:t>hig</w:t>
      </w:r>
      <w:r w:rsidR="00E8639A">
        <w:t>h</w:t>
      </w:r>
      <w:r w:rsidR="00C769C9">
        <w:t>er</w:t>
      </w:r>
      <w:r w:rsidR="0023348F">
        <w:t xml:space="preserve"> values of </w:t>
      </w:r>
      <m:oMath>
        <m:r>
          <m:rPr>
            <m:sty m:val="bi"/>
          </m:rPr>
          <w:rPr>
            <w:rFonts w:ascii="Cambria Math" w:hAnsi="Cambria Math"/>
          </w:rPr>
          <m:t>N</m:t>
        </m:r>
      </m:oMath>
      <w:r w:rsidR="0023348F">
        <w:t xml:space="preserve">, a significant increase of </w:t>
      </w:r>
      <m:oMath>
        <m:r>
          <m:rPr>
            <m:sty m:val="bi"/>
          </m:rPr>
          <w:rPr>
            <w:rFonts w:ascii="Cambria Math" w:hAnsi="Cambria Math"/>
          </w:rPr>
          <m:t>N</m:t>
        </m:r>
      </m:oMath>
      <w:r w:rsidR="0023348F">
        <w:rPr>
          <w:rFonts w:eastAsiaTheme="minorEastAsia"/>
        </w:rPr>
        <w:t xml:space="preserve">, </w:t>
      </w:r>
      <w:r w:rsidR="00960C2B">
        <w:rPr>
          <w:rFonts w:eastAsiaTheme="minorEastAsia"/>
        </w:rPr>
        <w:t>causes</w:t>
      </w:r>
      <w:r w:rsidR="0023348F">
        <w:rPr>
          <w:rFonts w:eastAsiaTheme="minorEastAsia"/>
        </w:rPr>
        <w:t xml:space="preserve"> only </w:t>
      </w:r>
      <w:r w:rsidR="00122304">
        <w:rPr>
          <w:rFonts w:eastAsiaTheme="minorEastAsia"/>
        </w:rPr>
        <w:t>a</w:t>
      </w:r>
      <w:r w:rsidR="0023348F">
        <w:rPr>
          <w:rFonts w:eastAsiaTheme="minorEastAsia"/>
        </w:rPr>
        <w:t xml:space="preserve"> small </w:t>
      </w:r>
      <w:r w:rsidR="00960C2B">
        <w:rPr>
          <w:rFonts w:eastAsiaTheme="minorEastAsia"/>
        </w:rPr>
        <w:t>decline</w:t>
      </w:r>
      <w:r w:rsidR="0023348F">
        <w:rPr>
          <w:rFonts w:eastAsiaTheme="minorEastAsia"/>
        </w:rPr>
        <w:t xml:space="preserve"> of the error.</w:t>
      </w:r>
    </w:p>
    <w:p w:rsidR="006D5675" w:rsidRPr="00C04AB4" w:rsidRDefault="00130898" w:rsidP="00130898">
      <w:r>
        <w:t xml:space="preserve">This cost grows even more if the noise is somehow dependent </w:t>
      </w:r>
      <w:r w:rsidR="00BE05ED">
        <w:t>from</w:t>
      </w:r>
      <w:r>
        <w:t xml:space="preserve"> the evaluated vector </w:t>
      </w:r>
      <m:oMath>
        <m:r>
          <m:rPr>
            <m:sty m:val="bi"/>
          </m:rPr>
          <w:rPr>
            <w:rFonts w:ascii="Cambria Math" w:hAnsi="Cambria Math"/>
          </w:rPr>
          <m:t>θ</m:t>
        </m:r>
      </m:oMath>
      <w:r>
        <w:t>, as even more gain function evaluations are</w:t>
      </w:r>
      <w:r w:rsidR="00DF4D89">
        <w:t xml:space="preserve"> usually</w:t>
      </w:r>
      <w:r>
        <w:t xml:space="preserve"> required.</w:t>
      </w:r>
    </w:p>
    <w:p w:rsidR="00996B57" w:rsidRDefault="00996B57" w:rsidP="00996B57">
      <w:r>
        <w:t xml:space="preserve">In the following chapters some basic, but yet powerful stochastic optimization algorithms </w:t>
      </w:r>
      <w:r w:rsidR="001E0459">
        <w:t>are</w:t>
      </w:r>
      <w:r>
        <w:t xml:space="preserve"> </w:t>
      </w:r>
      <w:commentRangeStart w:id="47"/>
      <w:r>
        <w:t>outlined</w:t>
      </w:r>
      <w:commentRangeEnd w:id="47"/>
      <w:r w:rsidR="009F7299">
        <w:rPr>
          <w:rStyle w:val="Odwoaniedokomentarza"/>
          <w:rFonts w:eastAsiaTheme="minorHAnsi"/>
        </w:rPr>
        <w:commentReference w:id="47"/>
      </w:r>
      <w:r>
        <w:t>.</w:t>
      </w:r>
    </w:p>
    <w:p w:rsidR="007125C4" w:rsidRDefault="00224421" w:rsidP="00BC19CF">
      <w:pPr>
        <w:pStyle w:val="Nagwek3"/>
      </w:pPr>
      <w:bookmarkStart w:id="48" w:name="_Ref282113474"/>
      <w:bookmarkStart w:id="49" w:name="_Toc282375594"/>
      <w:r>
        <w:t>Direct r</w:t>
      </w:r>
      <w:r w:rsidR="007125C4">
        <w:t>andom search</w:t>
      </w:r>
      <w:bookmarkEnd w:id="48"/>
      <w:bookmarkEnd w:id="49"/>
    </w:p>
    <w:p w:rsidR="00E075DD" w:rsidRDefault="009143F4" w:rsidP="00E075DD">
      <w:r>
        <w:t xml:space="preserve">In general, </w:t>
      </w:r>
      <w:r w:rsidR="00224421">
        <w:t xml:space="preserve">direct </w:t>
      </w:r>
      <w:r>
        <w:t>r</w:t>
      </w:r>
      <w:r w:rsidR="00DB24E9">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t xml:space="preserve"> </w:t>
      </w:r>
      <w:r w:rsidR="00F95F51">
        <w:t xml:space="preserve">by </w:t>
      </w:r>
      <w:r w:rsidR="00DB24E9">
        <w:t>e</w:t>
      </w:r>
      <w:r w:rsidR="00DB24E9">
        <w:t>x</w:t>
      </w:r>
      <w:r w:rsidR="00DB24E9">
        <w:t xml:space="preserve">ploring the domain </w:t>
      </w:r>
      <m:oMath>
        <m:r>
          <m:rPr>
            <m:sty m:val="p"/>
          </m:rPr>
          <w:rPr>
            <w:rFonts w:ascii="Cambria Math" w:hAnsi="Cambria Math"/>
          </w:rPr>
          <m:t xml:space="preserve">Θ </m:t>
        </m:r>
      </m:oMath>
      <w:r w:rsidR="00DB24E9">
        <w:t>in a random manner.</w:t>
      </w:r>
      <w:r>
        <w:t xml:space="preserve"> These are the simplest methods that can be applied in the case of stochastic optimization problem. Although simple, the random search in some of the problems proves to be quite efficient. Apart from that, these methods are often pr</w:t>
      </w:r>
      <w:r>
        <w:t>e</w:t>
      </w:r>
      <w:r>
        <w:t xml:space="preserve">ferred over other algorithms because of the following </w:t>
      </w:r>
      <w:r w:rsidR="003F4BAF">
        <w:t xml:space="preserve">reasons </w:t>
      </w:r>
      <w:fldSimple w:instr=" ADDIN ZOTERO_ITEM {&quot;sort&quot;:true,&quot;citationItems&quot;:[{&quot;position&quot;:1,&quot;uri&quot;:[&quot;http://zotero.org/users/local/Op1rMxOJ/items/PXE4BAMN&quot;]}]} ">
        <w:r w:rsidR="000C1ACC" w:rsidRPr="000C1ACC">
          <w:rPr>
            <w:rFonts w:cs="Times New Roman"/>
          </w:rPr>
          <w:t>[20]</w:t>
        </w:r>
      </w:fldSimple>
      <w:r w:rsidR="003F4BAF">
        <w:t>:</w:t>
      </w:r>
    </w:p>
    <w:p w:rsidR="003F4BAF" w:rsidRDefault="003F4BAF" w:rsidP="003F4BAF">
      <w:pPr>
        <w:pStyle w:val="Akapitzlist"/>
        <w:numPr>
          <w:ilvl w:val="0"/>
          <w:numId w:val="19"/>
        </w:numPr>
      </w:pPr>
      <w:r>
        <w:t>Random search is easy to implement – therefore the engineers can come about with a solution faster.</w:t>
      </w:r>
    </w:p>
    <w:p w:rsidR="003F4BAF" w:rsidRDefault="003F4BAF" w:rsidP="003F4BAF">
      <w:pPr>
        <w:pStyle w:val="Akapitzlist"/>
        <w:numPr>
          <w:ilvl w:val="0"/>
          <w:numId w:val="19"/>
        </w:numPr>
      </w:pPr>
      <w:r>
        <w:t>Using exclusively the gain function – there are no additional requirements to the function, the gradient or hessian are not required.</w:t>
      </w:r>
    </w:p>
    <w:p w:rsidR="003F4BAF" w:rsidRDefault="003F4BAF" w:rsidP="003F4BAF">
      <w:pPr>
        <w:pStyle w:val="Akapitzlist"/>
        <w:numPr>
          <w:ilvl w:val="0"/>
          <w:numId w:val="19"/>
        </w:numPr>
      </w:pPr>
      <w:r>
        <w:lastRenderedPageBreak/>
        <w:t>Reasonable efficiency – the random search algorithms often are able to provide re</w:t>
      </w:r>
      <w:r>
        <w:t>a</w:t>
      </w:r>
      <w:r>
        <w:t xml:space="preserve">sonable solution quite quickly, especially when search is </w:t>
      </w:r>
      <w:commentRangeStart w:id="50"/>
      <w:r>
        <w:t>localized</w:t>
      </w:r>
      <w:commentRangeEnd w:id="50"/>
      <w:r>
        <w:rPr>
          <w:rStyle w:val="Odwoaniedokomentarza"/>
          <w:rFonts w:eastAsiaTheme="minorHAnsi"/>
        </w:rPr>
        <w:commentReference w:id="50"/>
      </w:r>
      <w:r>
        <w:t>.</w:t>
      </w:r>
    </w:p>
    <w:p w:rsidR="003F4BAF" w:rsidRDefault="003F4BAF" w:rsidP="003F4BAF">
      <w:pPr>
        <w:pStyle w:val="Akapitzlist"/>
        <w:numPr>
          <w:ilvl w:val="0"/>
          <w:numId w:val="19"/>
        </w:numPr>
      </w:pPr>
      <w:r>
        <w:t>Generality – the algorithms can be applied to virtually any problem having only the gain function.</w:t>
      </w:r>
    </w:p>
    <w:p w:rsidR="003F4BAF" w:rsidRDefault="003F4BAF" w:rsidP="003F4BAF">
      <w:pPr>
        <w:pStyle w:val="Akapitzlist"/>
        <w:numPr>
          <w:ilvl w:val="0"/>
          <w:numId w:val="19"/>
        </w:numPr>
      </w:pPr>
      <w:r>
        <w:t>Theoretical foundations – supporting theory exists that guarantees the results and provides means to estimate the ex</w:t>
      </w:r>
      <w:r w:rsidR="00E30F24">
        <w:t xml:space="preserve">pected accuracy of the solution, whilst </w:t>
      </w:r>
      <w:r w:rsidR="00482D04">
        <w:t>many</w:t>
      </w:r>
      <w:r w:rsidR="00E30F24">
        <w:t xml:space="preserve"> of </w:t>
      </w:r>
      <w:r w:rsidR="00482D04">
        <w:t xml:space="preserve">popular </w:t>
      </w:r>
      <w:r w:rsidR="00E30F24">
        <w:t>optimization algorithms are not theoretically proven</w:t>
      </w:r>
      <w:r w:rsidR="0022298C">
        <w:t xml:space="preserve"> to converge to optimal solution</w:t>
      </w:r>
      <w:r w:rsidR="00E30F24">
        <w:t>.</w:t>
      </w:r>
    </w:p>
    <w:p w:rsidR="00224421" w:rsidRDefault="008505A3" w:rsidP="00224421">
      <w:r>
        <w:t xml:space="preserve">In its simplest form, the direct random search algorithm in its </w:t>
      </w:r>
      <m:oMath>
        <m:r>
          <w:rPr>
            <w:rFonts w:ascii="Cambria Math" w:hAnsi="Cambria Math"/>
          </w:rPr>
          <m:t>k</m:t>
        </m:r>
      </m:oMath>
      <w:r>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ain function.</w:t>
      </w:r>
      <w:r w:rsidR="0042498A">
        <w:t xml:space="preserve"> For the step </w:t>
      </w:r>
      <m:oMath>
        <m:r>
          <w:rPr>
            <w:rFonts w:ascii="Cambria Math" w:hAnsi="Cambria Math"/>
          </w:rPr>
          <m:t>k+1</m:t>
        </m:r>
      </m:oMath>
      <w:r w:rsidR="0042498A">
        <w:t>, the be</w:t>
      </w:r>
      <w:r w:rsidR="0042498A">
        <w:t>t</w:t>
      </w:r>
      <w:r w:rsidR="0042498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t xml:space="preserve"> will be chosen. This kind of search is often called a </w:t>
      </w:r>
      <w:r w:rsidR="0042498A" w:rsidRPr="0042498A">
        <w:rPr>
          <w:rStyle w:val="Wyrnieniedelikatne"/>
        </w:rPr>
        <w:t>blind search</w:t>
      </w:r>
      <w:r w:rsidR="00023790">
        <w:rPr>
          <w:rStyle w:val="Wyrnieniedelikatne"/>
        </w:rPr>
        <w:t xml:space="preserve"> </w:t>
      </w:r>
      <w:r w:rsidR="00023790">
        <w:t xml:space="preserve">and it belongs to the class of greedy algorithms. </w:t>
      </w:r>
    </w:p>
    <w:p w:rsidR="00DD517D" w:rsidRDefault="00DD517D" w:rsidP="004E04D3">
      <w:r>
        <w:t xml:space="preserve">The blind search algorithm samples from the whole domain </w:t>
      </w:r>
      <m:oMath>
        <m:r>
          <m:rPr>
            <m:sty m:val="p"/>
          </m:rPr>
          <w:rPr>
            <w:rFonts w:ascii="Cambria Math" w:hAnsi="Cambria Math"/>
          </w:rPr>
          <m:t>Θ</m:t>
        </m:r>
      </m:oMath>
      <w:r w:rsidR="004E04D3">
        <w:t xml:space="preserve"> in the search for the best s</w:t>
      </w:r>
      <w:r w:rsidR="004E04D3">
        <w:t>o</w:t>
      </w:r>
      <w:r w:rsidR="004E04D3">
        <w:t xml:space="preserve">lution, it does not take into account the current best known solution. The following algorithm, on the other hand, does use the 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E04D3">
        <w:t xml:space="preserve">. This property is sometimes referred to as a </w:t>
      </w:r>
      <w:r w:rsidR="004E04D3">
        <w:rPr>
          <w:rStyle w:val="Wyrnieniedelikatne"/>
        </w:rPr>
        <w:t xml:space="preserve">localized search. </w:t>
      </w:r>
      <w:r w:rsidR="004E04D3">
        <w:t xml:space="preserve">This term should not be confused with the local and global optimization, that were mentioned in subsection </w:t>
      </w:r>
      <w:r w:rsidR="0053180D">
        <w:fldChar w:fldCharType="begin"/>
      </w:r>
      <w:r w:rsidR="004E04D3">
        <w:instrText xml:space="preserve"> REF _Ref282092616 \r \h </w:instrText>
      </w:r>
      <w:r w:rsidR="0053180D">
        <w:fldChar w:fldCharType="separate"/>
      </w:r>
      <w:r w:rsidR="00F97BC8">
        <w:t>2.2.1</w:t>
      </w:r>
      <w:r w:rsidR="0053180D">
        <w:fldChar w:fldCharType="end"/>
      </w:r>
      <w:r w:rsidR="004E04D3">
        <w:t>. In fact, some of the algorithms having a property of localized search, are guaranteed to find the global solution.</w:t>
      </w:r>
    </w:p>
    <w:p w:rsidR="00FB0278" w:rsidRDefault="00FB0278" w:rsidP="00FB0278">
      <w:pPr>
        <w:pStyle w:val="Sub-sub-section-not-numbered"/>
      </w:pPr>
      <w:bookmarkStart w:id="51" w:name="alg_localized_rand_search"/>
      <w:r>
        <w:t xml:space="preserve">Algorithm </w:t>
      </w:r>
      <w:fldSimple w:instr=" SEQ algorithm \* MERGEFORMAT ">
        <w:r w:rsidR="00F97BC8">
          <w:rPr>
            <w:noProof/>
          </w:rPr>
          <w:t>1</w:t>
        </w:r>
      </w:fldSimple>
      <w:bookmarkEnd w:id="51"/>
      <w:r>
        <w:t>:</w:t>
      </w:r>
      <w:r w:rsidR="00D74884">
        <w:t xml:space="preserve"> Localized random search</w:t>
      </w:r>
    </w:p>
    <w:p w:rsidR="00F17539" w:rsidRDefault="00F17539" w:rsidP="00C244C1">
      <w:pPr>
        <w:pStyle w:val="Algorithmsteps"/>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F17539" w:rsidRDefault="00F17539"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Pr>
          <w:rStyle w:val="HTML-kod"/>
        </w:rPr>
        <w:t xml:space="preserve">, where </w:t>
      </w:r>
      <m:oMath>
        <m:r>
          <w:rPr>
            <w:rStyle w:val="HTML-kod"/>
            <w:rFonts w:ascii="Cambria Math" w:hAnsi="Cambria Math"/>
          </w:rPr>
          <m:t>p</m:t>
        </m:r>
      </m:oMath>
      <w:r w:rsidR="00DC1148">
        <w:rPr>
          <w:rStyle w:val="HTML-kod"/>
        </w:rPr>
        <w:t xml:space="preserve"> is a dimensionality of </w:t>
      </w:r>
      <m:oMath>
        <m:r>
          <m:rPr>
            <m:sty m:val="p"/>
          </m:rPr>
          <w:rPr>
            <w:rStyle w:val="HTML-kod"/>
            <w:rFonts w:ascii="Cambria Math" w:hAnsi="Cambria Math"/>
          </w:rPr>
          <m:t>Θ</m:t>
        </m:r>
      </m:oMath>
      <w:r w:rsidR="00DC1148">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Pr>
          <w:rStyle w:val="HTML-kod"/>
        </w:rPr>
        <w:t>.</w:t>
      </w:r>
    </w:p>
    <w:p w:rsidR="00DC1148" w:rsidRPr="00FE29A5" w:rsidRDefault="00DC1148" w:rsidP="00C244C1">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FE29A5">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FE29A5">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FE29A5">
        <w:rPr>
          <w:rStyle w:val="HTML-kod"/>
        </w:rPr>
        <w:t>.</w:t>
      </w:r>
    </w:p>
    <w:p w:rsidR="00DC1148" w:rsidRDefault="00DC1148"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ficient. Otherwise, go to step 2</w:t>
      </w:r>
      <w:r w:rsidR="00351D04">
        <w:rPr>
          <w:rStyle w:val="HTML-kod"/>
        </w:rPr>
        <w:t xml:space="preserve">, increasing </w:t>
      </w:r>
      <m:oMath>
        <m:r>
          <w:rPr>
            <w:rStyle w:val="HTML-kod"/>
            <w:rFonts w:ascii="Cambria Math" w:hAnsi="Cambria Math"/>
          </w:rPr>
          <m:t>k=k+1</m:t>
        </m:r>
      </m:oMath>
      <w:r>
        <w:rPr>
          <w:rStyle w:val="HTML-kod"/>
        </w:rPr>
        <w:t>.</w:t>
      </w:r>
    </w:p>
    <w:p w:rsidR="000B6DAC" w:rsidRDefault="00C52026" w:rsidP="00C52026">
      <w:r w:rsidRPr="00C52026">
        <w:t xml:space="preserve">In order to apply </w:t>
      </w:r>
      <w:r>
        <w:t xml:space="preserve">the localized random search, we need to choose the </w:t>
      </w:r>
      <w:r w:rsidR="00010CC2">
        <w:t xml:space="preserve">probability </w:t>
      </w:r>
      <w:r>
        <w:t>distrib</w:t>
      </w:r>
      <w:r>
        <w:t>u</w:t>
      </w:r>
      <w:r>
        <w:t xml:space="preserve">tion using which the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will be chosen.</w:t>
      </w:r>
      <w:r w:rsidR="00010CC2">
        <w:t xml:space="preserve"> The mean of the distribution should be zero and the standard deviation for each element of the vector should be consistent with the length of its </w:t>
      </w:r>
      <w:r w:rsidR="005D7260">
        <w:t xml:space="preserve">possible </w:t>
      </w:r>
      <w:r w:rsidR="00010CC2">
        <w:t>value</w:t>
      </w:r>
      <w:r w:rsidR="005D7260">
        <w:t>s</w:t>
      </w:r>
      <w:r w:rsidR="00010CC2">
        <w:t xml:space="preserve"> range.</w:t>
      </w:r>
      <w:r w:rsidR="00C22D13">
        <w:t xml:space="preserve"> For instance, if the first </w:t>
      </w:r>
      <w:r w:rsidR="006E6EEA">
        <w:t>element’s</w:t>
      </w:r>
      <w:r w:rsidR="00C22D13">
        <w:t xml:space="preserve"> value is in a range of </w:t>
      </w:r>
      <m:oMath>
        <m:r>
          <w:rPr>
            <w:rFonts w:ascii="Cambria Math" w:hAnsi="Cambria Math"/>
          </w:rPr>
          <m:t>[0; 5]</m:t>
        </m:r>
      </m:oMath>
      <w:r w:rsidR="00C22D13">
        <w:t xml:space="preserve">, and the range of values of the second </w:t>
      </w:r>
      <w:r w:rsidR="006E6EEA">
        <w:t>element is</w:t>
      </w:r>
      <w:r w:rsidR="00C22D13">
        <w:t xml:space="preserve"> </w:t>
      </w:r>
      <m:oMath>
        <m:r>
          <w:rPr>
            <w:rFonts w:ascii="Cambria Math" w:hAnsi="Cambria Math"/>
          </w:rPr>
          <m:t>[0; 50]</m:t>
        </m:r>
      </m:oMath>
      <w:r w:rsidR="00C22D13">
        <w:t>, then the variance for the second p</w:t>
      </w:r>
      <w:r w:rsidR="00C22D13">
        <w:t>a</w:t>
      </w:r>
      <w:r w:rsidR="00C22D13">
        <w:t xml:space="preserve">rameter should be about </w:t>
      </w:r>
      <w:r w:rsidR="00642FB7">
        <w:t>10</w:t>
      </w:r>
      <w:r w:rsidR="00C22D13">
        <w:t xml:space="preserve"> times greater than for the firs</w:t>
      </w:r>
      <w:r w:rsidR="006E6EEA">
        <w:t>t one, allowing the desired explor</w:t>
      </w:r>
      <w:r w:rsidR="006E6EEA">
        <w:t>a</w:t>
      </w:r>
      <w:r w:rsidR="006E6EEA">
        <w:lastRenderedPageBreak/>
        <w:t>tion for each of vector elements.</w:t>
      </w:r>
      <w:r w:rsidR="00900F3C">
        <w:t xml:space="preserve"> O</w:t>
      </w:r>
      <w:r w:rsidR="000B6DAC">
        <w:t xml:space="preserve">ften it is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t xml:space="preserve">, as the algorithm advances. </w:t>
      </w:r>
    </w:p>
    <w:p w:rsidR="00D24BA3" w:rsidRDefault="00D24BA3" w:rsidP="00C52026">
      <w:r>
        <w:t xml:space="preserve">The main difference between localized random search and the blind search lays in the way the new random solution is generated. In blind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is</w:t>
      </w:r>
      <w:r w:rsidR="005016B4">
        <w:t xml:space="preserve"> set with</w:t>
      </w:r>
      <w:r>
        <w:t xml:space="preserve"> ind</w:t>
      </w:r>
      <w:r>
        <w:t>e</w:t>
      </w:r>
      <w:r>
        <w:t>pendently generated</w:t>
      </w:r>
      <w:r w:rsidR="005016B4">
        <w:t>,</w:t>
      </w:r>
      <w:r>
        <w:t xml:space="preserve"> new random vector. In localized random search, on the other hand,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 If the variance of the distrib</w:t>
      </w:r>
      <w:r w:rsidR="00041601">
        <w:t>u</w:t>
      </w:r>
      <w:r w:rsidR="00041601">
        <w:t xml:space="preserve">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t xml:space="preserve"> is relatively small, the algorithm will most of the time search loc</w:t>
      </w:r>
      <w:r w:rsidR="00041601">
        <w:t>a</w:t>
      </w:r>
      <w:r w:rsidR="00041601">
        <w:t xml:space="preserve">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w:t>
      </w:r>
    </w:p>
    <w:p w:rsidR="000B6DAC" w:rsidRDefault="000B6DAC" w:rsidP="00C52026">
      <w:r>
        <w:t xml:space="preserve">Another possible improvement of </w:t>
      </w:r>
      <w:r w:rsidR="0053180D">
        <w:fldChar w:fldCharType="begin"/>
      </w:r>
      <w:r>
        <w:instrText xml:space="preserve"> REF alg_localized_rand_search \h </w:instrText>
      </w:r>
      <w:r w:rsidR="0053180D">
        <w:fldChar w:fldCharType="separate"/>
      </w:r>
      <w:r w:rsidR="00F97BC8">
        <w:t xml:space="preserve">Algorithm </w:t>
      </w:r>
      <w:r w:rsidR="00F97BC8">
        <w:rPr>
          <w:noProof/>
        </w:rPr>
        <w:t>1</w:t>
      </w:r>
      <w:r w:rsidR="0053180D">
        <w:fldChar w:fldCharType="end"/>
      </w:r>
      <w:r>
        <w:t xml:space="preserve"> is based on observation that if adding the ran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currently best solution decreases the value of the gain function, then ad</w:t>
      </w:r>
      <w:r>
        <w:t>d</w:t>
      </w:r>
      <w:r>
        <w:t xml:space="preserve">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likely to result in the increase of the gain function value.</w:t>
      </w:r>
    </w:p>
    <w:p w:rsidR="00DE4FAC" w:rsidRDefault="00DE4FAC" w:rsidP="00DE4FAC">
      <w:pPr>
        <w:pStyle w:val="Sub-sub-section-not-numbered"/>
      </w:pPr>
      <w:r>
        <w:t>Noisy gain function</w:t>
      </w:r>
      <w:r w:rsidR="00144D06">
        <w:t xml:space="preserve"> case</w:t>
      </w:r>
    </w:p>
    <w:p w:rsidR="007C2D47" w:rsidRDefault="0053180D" w:rsidP="00C52026">
      <w:r>
        <w:fldChar w:fldCharType="begin"/>
      </w:r>
      <w:r w:rsidR="007C2D47">
        <w:instrText xml:space="preserve"> REF alg_localized_rand_search \h </w:instrText>
      </w:r>
      <w:r>
        <w:fldChar w:fldCharType="separate"/>
      </w:r>
      <w:r w:rsidR="00F97BC8">
        <w:t xml:space="preserve">Algorithm </w:t>
      </w:r>
      <w:r w:rsidR="00F97BC8">
        <w:rPr>
          <w:noProof/>
        </w:rPr>
        <w:t>1</w:t>
      </w:r>
      <w:r>
        <w:fldChar w:fldCharType="end"/>
      </w:r>
      <w:r w:rsidR="007C2D47">
        <w:t xml:space="preserve"> uses the perfect, noise-free measurement of the gain function. If instead we will optimize 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rsidR="007C2D47">
        <w:t>, the algorithm will generally not converge. However, there are means by which the influence of the random noise can be r</w:t>
      </w:r>
      <w:r w:rsidR="007C2D47">
        <w:t>e</w:t>
      </w:r>
      <w:r w:rsidR="007C2D47">
        <w:t>duced.</w:t>
      </w:r>
    </w:p>
    <w:p w:rsidR="007C2D47" w:rsidRDefault="007C2D47" w:rsidP="00C52026">
      <w:r>
        <w:t xml:space="preserve">First possibility is to perform </w:t>
      </w:r>
      <m:oMath>
        <m:r>
          <w:rPr>
            <w:rFonts w:ascii="Cambria Math" w:hAnsi="Cambria Math"/>
          </w:rPr>
          <m:t>N</m:t>
        </m:r>
      </m:oMath>
      <w:r>
        <w:t xml:space="preserve"> measurements of </w:t>
      </w:r>
      <m:oMath>
        <m:r>
          <w:rPr>
            <w:rFonts w:ascii="Cambria Math" w:hAnsi="Cambria Math"/>
          </w:rPr>
          <m:t>y(</m:t>
        </m:r>
        <m:r>
          <m:rPr>
            <m:sty m:val="bi"/>
          </m:rPr>
          <w:rPr>
            <w:rFonts w:ascii="Cambria Math" w:hAnsi="Cambria Math"/>
          </w:rPr>
          <m:t>θ)</m:t>
        </m:r>
      </m:oMath>
      <w:r>
        <w:rPr>
          <w:b/>
        </w:rPr>
        <w:t xml:space="preserve"> </w:t>
      </w:r>
      <w:r>
        <w:t>and use the average of the results</w:t>
      </w:r>
      <w:r w:rsidR="009F64E4">
        <w:t xml:space="preserve"> as if it was a perfect measurement of </w:t>
      </w:r>
      <m:oMath>
        <m:r>
          <w:rPr>
            <w:rFonts w:ascii="Cambria Math" w:hAnsi="Cambria Math"/>
          </w:rPr>
          <m:t>G(</m:t>
        </m:r>
        <m:r>
          <m:rPr>
            <m:sty m:val="bi"/>
          </m:rPr>
          <w:rPr>
            <w:rFonts w:ascii="Cambria Math" w:hAnsi="Cambria Math"/>
          </w:rPr>
          <m:t>θ</m:t>
        </m:r>
        <m:r>
          <w:rPr>
            <w:rFonts w:ascii="Cambria Math" w:hAnsi="Cambria Math"/>
          </w:rPr>
          <m:t>)</m:t>
        </m:r>
      </m:oMath>
      <w:r>
        <w:t xml:space="preserve">. </w:t>
      </w:r>
      <w:r w:rsidR="00A45704">
        <w:t xml:space="preserve">However, as mentioned in subsection </w:t>
      </w:r>
      <w:r w:rsidR="0053180D">
        <w:fldChar w:fldCharType="begin"/>
      </w:r>
      <w:r w:rsidR="00A45704">
        <w:instrText xml:space="preserve"> REF _Ref282092590 \r \h </w:instrText>
      </w:r>
      <w:r w:rsidR="0053180D">
        <w:fldChar w:fldCharType="separate"/>
      </w:r>
      <w:r w:rsidR="00F97BC8">
        <w:t>2.2.1</w:t>
      </w:r>
      <w:r w:rsidR="0053180D">
        <w:fldChar w:fldCharType="end"/>
      </w:r>
      <w:r w:rsidR="00A45704">
        <w:t xml:space="preserve"> and ill</w:t>
      </w:r>
      <w:r w:rsidR="00A45704">
        <w:t>u</w:t>
      </w:r>
      <w:r w:rsidR="00A45704">
        <w:t xml:space="preserve">strated on </w:t>
      </w:r>
      <w:r w:rsidR="0053180D">
        <w:fldChar w:fldCharType="begin"/>
      </w:r>
      <w:r w:rsidR="00A45704">
        <w:instrText xml:space="preserve"> REF _Ref282041527 \h </w:instrText>
      </w:r>
      <w:r w:rsidR="0053180D">
        <w:fldChar w:fldCharType="separate"/>
      </w:r>
      <w:r w:rsidR="00F97BC8">
        <w:t xml:space="preserve">Figure </w:t>
      </w:r>
      <w:r w:rsidR="00F97BC8">
        <w:rPr>
          <w:noProof/>
        </w:rPr>
        <w:t>3</w:t>
      </w:r>
      <w:r w:rsidR="0053180D">
        <w:fldChar w:fldCharType="end"/>
      </w:r>
      <w:r w:rsidR="00A45704">
        <w:t>, this approach requires many function evaluations in order to decrease the noise</w:t>
      </w:r>
      <w:r w:rsidR="001A167D">
        <w:t xml:space="preserve"> by little</w:t>
      </w:r>
      <w:r w:rsidR="00A45704">
        <w:t>.</w:t>
      </w:r>
    </w:p>
    <w:p w:rsidR="008A28A3" w:rsidRDefault="007E22BD" w:rsidP="008A28A3">
      <w:r>
        <w:t>Another approach is to modify the algorithm in a way that the new solution will be a</w:t>
      </w:r>
      <w:r>
        <w:t>c</w:t>
      </w:r>
      <w:r>
        <w:t>cepted only if it there is sig</w:t>
      </w:r>
      <w:r w:rsidR="00232E77">
        <w:t>nificant probabilistic evidence</w:t>
      </w:r>
      <w:r>
        <w:t xml:space="preserve"> that it is in fact better than the cu</w:t>
      </w:r>
      <w:r>
        <w:t>r</w:t>
      </w:r>
      <w:r>
        <w:t xml:space="preserve">rent solution. This can be achieved </w:t>
      </w:r>
      <w:r w:rsidR="005C034E">
        <w:t>with</w:t>
      </w:r>
      <w:r>
        <w:t xml:space="preserve"> </w:t>
      </w:r>
      <w:r w:rsidR="00850AD8">
        <w:t xml:space="preserve">the </w:t>
      </w:r>
      <w:r w:rsidR="0073056A">
        <w:t xml:space="preserve">modified </w:t>
      </w:r>
      <w:r w:rsidR="00850AD8">
        <w:t xml:space="preserve">version of the </w:t>
      </w:r>
      <w:r w:rsidR="0053180D">
        <w:fldChar w:fldCharType="begin"/>
      </w:r>
      <w:r>
        <w:instrText xml:space="preserve"> REF alg_localized_rand_search \h </w:instrText>
      </w:r>
      <w:r w:rsidR="0053180D">
        <w:fldChar w:fldCharType="separate"/>
      </w:r>
      <w:r w:rsidR="00F97BC8">
        <w:t xml:space="preserve">Algorithm </w:t>
      </w:r>
      <w:r w:rsidR="00F97BC8">
        <w:rPr>
          <w:noProof/>
        </w:rPr>
        <w:t>1</w:t>
      </w:r>
      <w:r w:rsidR="0053180D">
        <w:fldChar w:fldCharType="end"/>
      </w:r>
      <w:r w:rsidR="0073056A">
        <w:t xml:space="preserve">, where the </w:t>
      </w:r>
      <w:r w:rsidR="005F2FE1">
        <w:t xml:space="preserve">third </w:t>
      </w:r>
      <w:r w:rsidR="0073056A">
        <w:t xml:space="preserve">step is changed as </w:t>
      </w:r>
      <w:r w:rsidR="00B00E73">
        <w:t>below</w:t>
      </w:r>
      <w:r w:rsidR="00850AD8">
        <w:t>:</w:t>
      </w:r>
      <w:r>
        <w:t xml:space="preserve"> </w:t>
      </w:r>
    </w:p>
    <w:p w:rsidR="00F56F78" w:rsidRPr="008A28A3" w:rsidRDefault="00F56F78" w:rsidP="00F56F78">
      <w:pPr>
        <w:pStyle w:val="Sub-sub-section-not-numbered"/>
        <w:rPr>
          <w:rStyle w:val="HTML-kod"/>
          <w:rFonts w:ascii="Times New Roman" w:hAnsi="Times New Roman"/>
          <w:sz w:val="24"/>
          <w:szCs w:val="22"/>
        </w:rPr>
      </w:pPr>
      <w:bookmarkStart w:id="52" w:name="alg_localized_rand_search_noisy_gain"/>
      <w:r w:rsidRPr="00F56F78">
        <w:rPr>
          <w:rStyle w:val="HTML-kod"/>
          <w:rFonts w:ascii="Times New Roman" w:hAnsi="Times New Roman"/>
          <w:sz w:val="24"/>
          <w:szCs w:val="22"/>
        </w:rPr>
        <w:t xml:space="preserve">Algorithm </w:t>
      </w:r>
      <w:fldSimple w:instr=" SEQ algorithm \* MERGEFORMAT ">
        <w:r w:rsidR="00F97BC8">
          <w:rPr>
            <w:rStyle w:val="HTML-kod"/>
            <w:rFonts w:ascii="Times New Roman" w:hAnsi="Times New Roman"/>
            <w:noProof/>
            <w:sz w:val="24"/>
            <w:szCs w:val="22"/>
          </w:rPr>
          <w:t>2</w:t>
        </w:r>
      </w:fldSimple>
      <w:bookmarkEnd w:id="52"/>
      <w:r w:rsidRPr="00F56F78">
        <w:rPr>
          <w:rStyle w:val="HTML-kod"/>
          <w:rFonts w:ascii="Times New Roman" w:hAnsi="Times New Roman"/>
          <w:sz w:val="24"/>
          <w:szCs w:val="22"/>
        </w:rPr>
        <w:t>:</w:t>
      </w:r>
      <w:r w:rsidR="00E47B23">
        <w:rPr>
          <w:rStyle w:val="HTML-kod"/>
          <w:rFonts w:ascii="Times New Roman" w:hAnsi="Times New Roman"/>
          <w:sz w:val="24"/>
          <w:szCs w:val="22"/>
        </w:rPr>
        <w:t xml:space="preserve"> Noisy gain function localized random search</w:t>
      </w:r>
    </w:p>
    <w:p w:rsidR="008A28A3" w:rsidRDefault="008A28A3" w:rsidP="00C244C1">
      <w:pPr>
        <w:pStyle w:val="Algorithmsteps"/>
        <w:numPr>
          <w:ilvl w:val="0"/>
          <w:numId w:val="33"/>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8A28A3" w:rsidRDefault="008A28A3"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A28A3" w:rsidRPr="008A28A3" w:rsidRDefault="008A28A3" w:rsidP="00C244C1">
      <w:pPr>
        <w:pStyle w:val="Algorithmsteps"/>
        <w:rPr>
          <w:rStyle w:val="HTML-kod"/>
        </w:rPr>
      </w:pPr>
      <w:r w:rsidRPr="008A28A3">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8A28A3">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m:t>
        </m:r>
        <m: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8A28A3">
        <w:rPr>
          <w:rStyle w:val="HTML-kod"/>
          <w:b/>
        </w:rPr>
        <w:t xml:space="preserve"> th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8A28A3">
        <w:rPr>
          <w:rStyle w:val="HTML-kod"/>
          <w:b/>
        </w:rPr>
        <w:t xml:space="preserve">, other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8A28A3">
        <w:rPr>
          <w:rStyle w:val="HTML-kod"/>
          <w:b/>
        </w:rPr>
        <w:t>.</w:t>
      </w:r>
    </w:p>
    <w:p w:rsidR="007E22BD" w:rsidRPr="008A28A3" w:rsidRDefault="008A28A3" w:rsidP="00C244C1">
      <w:pPr>
        <w:pStyle w:val="Algorithmsteps"/>
        <w:rPr>
          <w:rStyle w:val="HTML-kod"/>
        </w:rPr>
      </w:pPr>
      <w:r>
        <w:rPr>
          <w:rStyle w:val="HTML-kod"/>
        </w:rPr>
        <w:lastRenderedPageBreak/>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 xml:space="preserve">ficient. Otherwise, go to step 2, increasing </w:t>
      </w:r>
      <m:oMath>
        <m:r>
          <w:rPr>
            <w:rStyle w:val="HTML-kod"/>
            <w:rFonts w:ascii="Cambria Math" w:hAnsi="Cambria Math"/>
          </w:rPr>
          <m:t>k=k+1</m:t>
        </m:r>
      </m:oMath>
      <w:r>
        <w:rPr>
          <w:rStyle w:val="HTML-kod"/>
        </w:rPr>
        <w:t>.</w:t>
      </w:r>
    </w:p>
    <w:p w:rsidR="007E22BD" w:rsidRDefault="009B41C3" w:rsidP="009B41C3">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t xml:space="preserve"> is called acceptance threshold and expresses the minimal improvement of the gain function that the new solution has to provide in order to be chosen.</w:t>
      </w:r>
      <w:r w:rsidR="00246BCC">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t xml:space="preserve"> to the </w:t>
      </w:r>
      <w:r w:rsidR="001C63CF">
        <w:t xml:space="preserve">estimate of the </w:t>
      </w:r>
      <w:r w:rsidR="00246BCC">
        <w:t>standard deviation (</w:t>
      </w:r>
      <m:oMath>
        <m:r>
          <w:rPr>
            <w:rFonts w:ascii="Cambria Math" w:hAnsi="Cambria Math"/>
          </w:rPr>
          <m:t>σ</m:t>
        </m:r>
      </m:oMath>
      <w:r w:rsidR="00246BCC">
        <w:t xml:space="preserve">) of the gain function evaluations. If the new solution’s improvement is, for instance, 2 times greater than </w:t>
      </w:r>
      <m:oMath>
        <m:r>
          <w:rPr>
            <w:rFonts w:ascii="Cambria Math" w:hAnsi="Cambria Math"/>
          </w:rPr>
          <m:t>σ</m:t>
        </m:r>
      </m:oMath>
      <w:r w:rsidR="00246BCC">
        <w:t xml:space="preserve">, and the noise is at least approximately normally distributed, then it is </w:t>
      </w:r>
      <w:r w:rsidR="00807D0D">
        <w:t xml:space="preserve">rather </w:t>
      </w:r>
      <w:r w:rsidR="00246BCC" w:rsidRPr="00246BCC">
        <w:t>unlikely</w:t>
      </w:r>
      <w:r w:rsidR="00246BCC">
        <w:t xml:space="preserve">, that the difference in the value of the gain function is just a consequence of the noise. It is </w:t>
      </w:r>
      <w:r w:rsidR="00784D51">
        <w:t xml:space="preserve">far </w:t>
      </w:r>
      <w:r w:rsidR="00246BCC">
        <w:t xml:space="preserve">more likely that the new solution is </w:t>
      </w:r>
      <w:r w:rsidR="00784D51">
        <w:t xml:space="preserve">simply </w:t>
      </w:r>
      <w:r w:rsidR="00246BCC">
        <w:t>better</w:t>
      </w:r>
      <w:r w:rsidR="00784D51">
        <w:t xml:space="preserve"> than the actual</w:t>
      </w:r>
      <w:r w:rsidR="00246BCC">
        <w:t>.</w:t>
      </w:r>
    </w:p>
    <w:p w:rsidR="00DE4FAC" w:rsidRPr="009B41C3" w:rsidRDefault="00DE4FAC" w:rsidP="009B41C3">
      <w:r>
        <w:t xml:space="preserve">Unfortunately, none of above approaches </w:t>
      </w:r>
      <w:r w:rsidR="001C63CF">
        <w:t>is perfect. The first one explicitly requires a si</w:t>
      </w:r>
      <w:r w:rsidR="001C63CF">
        <w:t>g</w:t>
      </w:r>
      <w:r w:rsidR="001C63CF">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t xml:space="preserve">. </w:t>
      </w:r>
      <w:r w:rsidR="0083652F">
        <w:t>As a result</w:t>
      </w:r>
      <w:r w:rsidR="00347D3F">
        <w:t>,</w:t>
      </w:r>
      <w:r w:rsidR="001C63CF">
        <w:t xml:space="preserve"> the second approach will also require more function evaluations.</w:t>
      </w:r>
      <w:r w:rsidR="0083652F">
        <w:t xml:space="preserve"> In practice, the noise is sometimes depending on the solution that is being ev</w:t>
      </w:r>
      <w:r w:rsidR="0083652F">
        <w:t>a</w:t>
      </w:r>
      <w:r w:rsidR="0083652F">
        <w:t>luated or has a different distribution, which makes each of the above methods’ performance strongly problem-dependent.</w:t>
      </w:r>
    </w:p>
    <w:p w:rsidR="007125C4" w:rsidRDefault="007125C4" w:rsidP="007125C4">
      <w:pPr>
        <w:pStyle w:val="Nagwek3"/>
      </w:pPr>
      <w:bookmarkStart w:id="53" w:name="_Ref282204204"/>
      <w:bookmarkStart w:id="54" w:name="_Toc282375595"/>
      <w:r>
        <w:t>Hill climbing</w:t>
      </w:r>
      <w:bookmarkEnd w:id="53"/>
      <w:bookmarkEnd w:id="54"/>
    </w:p>
    <w:p w:rsidR="00DD0988" w:rsidRDefault="00616875" w:rsidP="00616875">
      <w:r>
        <w:t>The method of hill climbing</w:t>
      </w:r>
      <w:r w:rsidR="0043155F">
        <w:t xml:space="preserve"> is one of the oldest optimization techniques. Nevertheless it is </w:t>
      </w:r>
      <w:r w:rsidR="00E311CA">
        <w:t xml:space="preserve">also </w:t>
      </w:r>
      <w:r w:rsidR="0043155F">
        <w:t>one of the most popular deterministic approaches to optimization, being also a good star</w:t>
      </w:r>
      <w:r w:rsidR="0043155F">
        <w:t>t</w:t>
      </w:r>
      <w:r w:rsidR="0043155F">
        <w:t>ing point for further improvement of given problem</w:t>
      </w:r>
      <w:r w:rsidR="00634982">
        <w:t xml:space="preserve"> resolving process</w:t>
      </w:r>
      <w:r w:rsidR="0043155F">
        <w:t xml:space="preserve"> </w:t>
      </w:r>
      <w:fldSimple w:instr=" ADDIN ZOTERO_ITEM {&quot;sort&quot;:true,&quot;citationItems&quot;:[{&quot;position&quot;:2,&quot;uri&quot;:[&quot;http://zotero.org/users/local/Op1rMxOJ/items/PXE4BAMN&quot;]}]} ">
        <w:r w:rsidR="000C1ACC" w:rsidRPr="000C1ACC">
          <w:rPr>
            <w:rFonts w:cs="Times New Roman"/>
          </w:rPr>
          <w:t>[20]</w:t>
        </w:r>
      </w:fldSimple>
      <w:r w:rsidR="0043155F">
        <w:t>.</w:t>
      </w:r>
      <w:r w:rsidR="00043CDE">
        <w:t xml:space="preserve"> </w:t>
      </w:r>
    </w:p>
    <w:p w:rsidR="00616875" w:rsidRDefault="00043CDE" w:rsidP="00616875">
      <w:r>
        <w:t>Hill climbing is</w:t>
      </w:r>
      <w:r w:rsidR="00EA5E50">
        <w:t>, similarly to a basic random search method,</w:t>
      </w:r>
      <w:r>
        <w:t xml:space="preserve"> a greedy search algorithm. Greedy algorithm is one that always chooses the best solution in the current situation, not ca</w:t>
      </w:r>
      <w:r>
        <w:t>r</w:t>
      </w:r>
      <w:r>
        <w:t xml:space="preserve">ing about the consequences in a long run. </w:t>
      </w:r>
      <w:r w:rsidR="00B57170">
        <w:t xml:space="preserve">In case of the </w:t>
      </w:r>
      <w:r w:rsidR="00A523B5">
        <w:t>h</w:t>
      </w:r>
      <w:r>
        <w:t>ill climbing algorithm</w:t>
      </w:r>
      <w:r w:rsidR="00B57170">
        <w:t xml:space="preserve">, its greedy approach in consequence may cause it to finish the search at the </w:t>
      </w:r>
      <w:r w:rsidR="00B57170" w:rsidRPr="00EA5E50">
        <w:rPr>
          <w:rStyle w:val="Wyrnieniedelikatne"/>
        </w:rPr>
        <w:t>local</w:t>
      </w:r>
      <w:r w:rsidR="00B57170">
        <w:t xml:space="preserve"> maxima, therefore it is a local optimization algorithm</w:t>
      </w:r>
      <w:r>
        <w:t xml:space="preserve">, as it </w:t>
      </w:r>
      <w:r w:rsidR="00B57170">
        <w:t xml:space="preserve">is </w:t>
      </w:r>
      <w:r>
        <w:t xml:space="preserve">explained in subsection </w:t>
      </w:r>
      <w:r w:rsidR="0053180D">
        <w:fldChar w:fldCharType="begin"/>
      </w:r>
      <w:r>
        <w:instrText xml:space="preserve"> REF _Ref282092590 \r \h </w:instrText>
      </w:r>
      <w:r w:rsidR="0053180D">
        <w:fldChar w:fldCharType="separate"/>
      </w:r>
      <w:r w:rsidR="00F97BC8">
        <w:t>2.2.1</w:t>
      </w:r>
      <w:r w:rsidR="0053180D">
        <w:fldChar w:fldCharType="end"/>
      </w:r>
      <w:r>
        <w:t>.</w:t>
      </w:r>
      <w:r w:rsidR="00E47B23">
        <w:t xml:space="preserve"> However, in many cases </w:t>
      </w:r>
      <w:r w:rsidR="00A523B5">
        <w:t>h</w:t>
      </w:r>
      <w:r w:rsidR="00E47B23">
        <w:t xml:space="preserve">ill </w:t>
      </w:r>
      <w:r w:rsidR="00A523B5">
        <w:t>c</w:t>
      </w:r>
      <w:r w:rsidR="00E47B23">
        <w:t>limbing can provide a good solution in shorter time than another global search alg</w:t>
      </w:r>
      <w:r w:rsidR="00E47B23">
        <w:t>o</w:t>
      </w:r>
      <w:r w:rsidR="00E47B23">
        <w:t>rithms</w:t>
      </w:r>
      <w:r w:rsidR="00017A40">
        <w:t xml:space="preserve"> </w:t>
      </w:r>
      <w:fldSimple w:instr=" ADDIN ZOTERO_ITEM {&quot;sort&quot;:true,&quot;citationItems&quot;:[{&quot;uri&quot;:[&quot;http://zotero.org/users/local/Op1rMxOJ/items/KSTJ4CWX&quot;]}]} ">
        <w:r w:rsidR="00D54B16" w:rsidRPr="00D54B16">
          <w:rPr>
            <w:rFonts w:cs="Times New Roman"/>
          </w:rPr>
          <w:t>[22]</w:t>
        </w:r>
      </w:fldSimple>
      <w:r w:rsidR="00E47B23">
        <w:t>.</w:t>
      </w:r>
    </w:p>
    <w:p w:rsidR="00550F6B" w:rsidRDefault="00A523B5" w:rsidP="00CD47B1">
      <w:r>
        <w:t xml:space="preserve">When </w:t>
      </w:r>
      <w:r w:rsidR="00CD47B1">
        <w:t>h</w:t>
      </w:r>
      <w:r>
        <w:t xml:space="preserve">ill </w:t>
      </w:r>
      <w:r w:rsidR="00CD47B1">
        <w:t>c</w:t>
      </w:r>
      <w:r>
        <w:t>li</w:t>
      </w:r>
      <w:r w:rsidR="00CD47B1">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t xml:space="preserve"> of the currently best</w:t>
      </w:r>
      <w:r w:rsidR="006419DC">
        <w:t xml:space="preserve"> known</w:t>
      </w:r>
      <w:r w:rsidR="00CD47B1">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t>, defined as follows:</w:t>
      </w:r>
    </w:p>
    <w:tbl>
      <w:tblPr>
        <w:tblStyle w:val="rwnania"/>
        <w:tblW w:w="0" w:type="auto"/>
        <w:tblLook w:val="04A0"/>
      </w:tblPr>
      <w:tblGrid>
        <w:gridCol w:w="959"/>
        <w:gridCol w:w="6946"/>
        <w:gridCol w:w="1307"/>
      </w:tblGrid>
      <w:tr w:rsidR="00550F6B" w:rsidTr="00605F25">
        <w:trPr>
          <w:trHeight w:val="1133"/>
        </w:trPr>
        <w:tc>
          <w:tcPr>
            <w:tcW w:w="959" w:type="dxa"/>
          </w:tcPr>
          <w:p w:rsidR="00550F6B" w:rsidRDefault="00550F6B" w:rsidP="00375CFF"/>
        </w:tc>
        <w:tc>
          <w:tcPr>
            <w:tcW w:w="6946" w:type="dxa"/>
          </w:tcPr>
          <w:p w:rsidR="00550F6B" w:rsidRDefault="0053180D"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 xml:space="preserve">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Default="00550F6B" w:rsidP="00550F6B">
            <w:pPr>
              <w:jc w:val="right"/>
            </w:pPr>
            <w:bookmarkStart w:id="55" w:name="eq_hill_climbing_vivinity_def"/>
            <w:r>
              <w:t>(</w:t>
            </w:r>
            <w:fldSimple w:instr=" STYLEREF  &quot;Nagłówek 1&quot; \n  \* MERGEFORMAT ">
              <w:r w:rsidR="00F97BC8">
                <w:rPr>
                  <w:noProof/>
                </w:rPr>
                <w:t>2</w:t>
              </w:r>
            </w:fldSimple>
            <w:r>
              <w:t>.</w:t>
            </w:r>
            <w:fldSimple w:instr=" SEQ equations \* MERGEFORMAT  \* MERGEFORMAT ">
              <w:r w:rsidR="00F97BC8">
                <w:rPr>
                  <w:noProof/>
                </w:rPr>
                <w:t>14</w:t>
              </w:r>
            </w:fldSimple>
            <w:r>
              <w:t>)</w:t>
            </w:r>
            <w:bookmarkEnd w:id="55"/>
          </w:p>
        </w:tc>
      </w:tr>
    </w:tbl>
    <w:p w:rsidR="00550F6B" w:rsidRDefault="00605F25" w:rsidP="00605F25">
      <w:r>
        <w:t xml:space="preserve">Where </w:t>
      </w:r>
      <m:oMath>
        <m:r>
          <w:rPr>
            <w:rFonts w:ascii="Cambria Math" w:hAnsi="Cambria Math"/>
          </w:rPr>
          <m:t>p</m:t>
        </m:r>
      </m:oMath>
      <w:r>
        <w:t xml:space="preserve"> is a dimensionality of the vector </w:t>
      </w:r>
      <m:oMath>
        <m:r>
          <m:rPr>
            <m:sty m:val="bi"/>
          </m:rPr>
          <w:rPr>
            <w:rFonts w:ascii="Cambria Math" w:hAnsi="Cambria Math"/>
          </w:rPr>
          <m:t>θ</m:t>
        </m:r>
      </m:oMath>
      <w:r w:rsidR="00A251D3">
        <w:t xml:space="preserve"> and</w:t>
      </w:r>
      <w:r w:rsidR="00984F21">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t xml:space="preserve"> is </w:t>
      </w:r>
      <w:r w:rsidR="00910FE4">
        <w:t>a</w:t>
      </w:r>
      <w:r>
        <w:t xml:space="preserve"> </w:t>
      </w:r>
      <w:r w:rsidR="008A7441">
        <w:t xml:space="preserve">vector of </w:t>
      </w:r>
      <m:oMath>
        <m:r>
          <w:rPr>
            <w:rFonts w:ascii="Cambria Math" w:hAnsi="Cambria Math"/>
          </w:rPr>
          <m:t>p</m:t>
        </m:r>
      </m:oMath>
      <w:r w:rsidR="008A7441">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w:t>
      </w:r>
      <w:r w:rsidR="008A7441">
        <w:t>ze</w:t>
      </w:r>
      <w:r w:rsidR="00910FE4">
        <w:t>ros elsewhere</w:t>
      </w:r>
      <w:r w:rsidR="008A7441">
        <w:t>.</w:t>
      </w:r>
      <w:r w:rsidR="00694BAD">
        <w:t xml:space="preserve"> </w:t>
      </w:r>
      <w:r w:rsidR="00223012">
        <w:t>T</w:t>
      </w:r>
      <w:r w:rsidR="00694BAD">
        <w:t>herefore</w:t>
      </w:r>
      <w:r w:rsidR="00223012">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t xml:space="preserve"> </w:t>
      </w:r>
      <w:r w:rsidR="00694BAD">
        <w:t>is a set of all the solutions that differ with a cu</w:t>
      </w:r>
      <w:r w:rsidR="00694BAD">
        <w:t>r</w:t>
      </w:r>
      <w:r w:rsidR="00694BAD">
        <w:t xml:space="preserve">rent one in exactly one vector element, by </w:t>
      </w:r>
      <w:r w:rsidR="00AB21F6">
        <w:t xml:space="preserve">either </w:t>
      </w:r>
      <m:oMath>
        <m:r>
          <w:rPr>
            <w:rFonts w:ascii="Cambria Math" w:hAnsi="Cambria Math"/>
          </w:rPr>
          <m:t>+e</m:t>
        </m:r>
      </m:oMath>
      <w:r w:rsidR="00AB21F6">
        <w:t xml:space="preserve"> or </w:t>
      </w:r>
      <m:oMath>
        <m:r>
          <w:rPr>
            <w:rFonts w:ascii="Cambria Math" w:hAnsi="Cambria Math"/>
          </w:rPr>
          <m:t>–e</m:t>
        </m:r>
      </m:oMath>
      <w:r w:rsidR="00C60938">
        <w:t>,</w:t>
      </w:r>
      <w:r w:rsidR="00620813">
        <w:t xml:space="preserve"> </w:t>
      </w:r>
      <w:r w:rsidR="002A4BBF">
        <w:t xml:space="preserve">where </w:t>
      </w:r>
      <m:oMath>
        <m:r>
          <w:rPr>
            <w:rFonts w:ascii="Cambria Math" w:hAnsi="Cambria Math"/>
          </w:rPr>
          <m:t>e</m:t>
        </m:r>
      </m:oMath>
      <w:r w:rsidR="002A4BBF">
        <w:t xml:space="preserve"> is denoted </w:t>
      </w:r>
      <w:r w:rsidR="002A4BBF">
        <w:rPr>
          <w:rStyle w:val="Wyrnieniedelikatne"/>
        </w:rPr>
        <w:t>step size,</w:t>
      </w:r>
      <w:r w:rsidR="002A4BBF">
        <w:t xml:space="preserve"> </w:t>
      </w:r>
      <m:oMath>
        <m:r>
          <w:rPr>
            <w:rFonts w:ascii="Cambria Math" w:hAnsi="Cambria Math"/>
          </w:rPr>
          <m:t>e</m:t>
        </m:r>
        <m:r>
          <m:rPr>
            <m:scr m:val="script"/>
          </m:rPr>
          <w:rPr>
            <w:rFonts w:ascii="Cambria Math" w:hAnsi="Cambria Math"/>
          </w:rPr>
          <m:t>∈R</m:t>
        </m:r>
      </m:oMath>
      <w:r w:rsidR="00AB21F6">
        <w:t>.</w:t>
      </w:r>
    </w:p>
    <w:p w:rsidR="00223012" w:rsidRDefault="00223012" w:rsidP="00605F25">
      <w:r>
        <w:t xml:space="preserve">The actual hill climbing algorithm </w:t>
      </w:r>
      <w:r w:rsidR="004D1EF2">
        <w:t>can be defined as follows:</w:t>
      </w:r>
    </w:p>
    <w:p w:rsidR="00A523B5" w:rsidRDefault="00BB40D2" w:rsidP="00BB40D2">
      <w:pPr>
        <w:pStyle w:val="Sub-sub-section-not-numbered"/>
      </w:pPr>
      <w:bookmarkStart w:id="56" w:name="alg_hill_climbing"/>
      <w:r>
        <w:t xml:space="preserve">Algorithm </w:t>
      </w:r>
      <w:fldSimple w:instr=" SEQ algorithm \* MERGEFORMAT ">
        <w:r w:rsidR="00F97BC8">
          <w:rPr>
            <w:noProof/>
          </w:rPr>
          <w:t>3</w:t>
        </w:r>
      </w:fldSimple>
      <w:bookmarkEnd w:id="56"/>
      <w:r>
        <w:t>:</w:t>
      </w:r>
      <w:r w:rsidR="00F2207D">
        <w:t xml:space="preserve"> Hill climbing</w:t>
      </w:r>
    </w:p>
    <w:p w:rsidR="00C244C1" w:rsidRDefault="00C244C1" w:rsidP="002538BD">
      <w:pPr>
        <w:pStyle w:val="Algorithmsteps"/>
        <w:numPr>
          <w:ilvl w:val="0"/>
          <w:numId w:val="34"/>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44C1" w:rsidRDefault="00A01C7F" w:rsidP="002538BD">
      <w:pPr>
        <w:pStyle w:val="Algorithmsteps"/>
        <w:rPr>
          <w:rStyle w:val="HTML-kod"/>
        </w:rPr>
      </w:pPr>
      <w:r>
        <w:rPr>
          <w:rStyle w:val="HTML-kod"/>
        </w:rPr>
        <w:t xml:space="preserve">Choose th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oMath>
      <w:r w:rsidR="00C244C1">
        <w:rPr>
          <w:rStyle w:val="HTML-kod"/>
        </w:rPr>
        <w:t>,</w:t>
      </w:r>
      <w:r>
        <w:rPr>
          <w:rStyle w:val="HTML-kod"/>
        </w:rPr>
        <w:t xml:space="preserve"> such that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0E092D" w:rsidRDefault="00C244C1" w:rsidP="002538BD">
      <w:pPr>
        <w:pStyle w:val="Algorithmsteps"/>
        <w:rPr>
          <w:rStyle w:val="HTML-kod"/>
        </w:rPr>
      </w:pPr>
      <w:r w:rsidRPr="000E092D">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0E092D">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0E092D">
        <w:rPr>
          <w:rStyle w:val="HTML-kod"/>
        </w:rPr>
        <w:t>, otherwise</w:t>
      </w:r>
      <w:r w:rsidR="00A01C7F" w:rsidRPr="000E092D">
        <w:rPr>
          <w:rStyle w:val="HTML-kod"/>
        </w:rPr>
        <w:t xml:space="preserve"> stop</w:t>
      </w:r>
      <w:r w:rsidR="003B6382">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p>
    <w:p w:rsidR="00C244C1" w:rsidRDefault="00A01C7F" w:rsidP="002538BD">
      <w:pPr>
        <w:pStyle w:val="Algorithmsteps"/>
        <w:rPr>
          <w:rStyle w:val="HTML-kod"/>
        </w:rPr>
      </w:pPr>
      <w:r>
        <w:rPr>
          <w:rStyle w:val="HTML-kod"/>
        </w:rPr>
        <w:t>G</w:t>
      </w:r>
      <w:r w:rsidR="00C244C1">
        <w:rPr>
          <w:rStyle w:val="HTML-kod"/>
        </w:rPr>
        <w:t xml:space="preserve">o to step 2, increasing </w:t>
      </w:r>
      <m:oMath>
        <m:r>
          <w:rPr>
            <w:rStyle w:val="HTML-kod"/>
            <w:rFonts w:ascii="Cambria Math" w:hAnsi="Cambria Math"/>
          </w:rPr>
          <m:t>k=k+1</m:t>
        </m:r>
      </m:oMath>
      <w:r w:rsidR="00C244C1">
        <w:rPr>
          <w:rStyle w:val="HTML-kod"/>
        </w:rPr>
        <w:t>.</w:t>
      </w:r>
    </w:p>
    <w:p w:rsidR="000B0997" w:rsidRDefault="004D1EF2" w:rsidP="004D1EF2">
      <w:r>
        <w:t xml:space="preserve">We can notice, that the algorithm performs an optimization 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t xml:space="preserve"> separately, but, d</w:t>
      </w:r>
      <w:r>
        <w:t>e</w:t>
      </w:r>
      <w:r>
        <w:t>pending on the problem, it is often possible to improve performance by</w:t>
      </w:r>
      <w:r w:rsidR="006927A1">
        <w:t xml:space="preserve"> modifying this step.</w:t>
      </w:r>
      <w:r w:rsidR="000B0997">
        <w:t xml:space="preserve"> </w:t>
      </w:r>
    </w:p>
    <w:p w:rsidR="00B57170" w:rsidRDefault="000B0997" w:rsidP="004D1EF2">
      <w:r>
        <w:t xml:space="preserve">When the hill climbing 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oMath>
      <w:r>
        <w:t>- it terminates. Another possible o</w:t>
      </w:r>
      <w:r>
        <w:t>p</w:t>
      </w:r>
      <w:r>
        <w:t xml:space="preserve">tion would be to decrease the size of the step </w:t>
      </w:r>
      <m:oMath>
        <m:r>
          <w:rPr>
            <w:rFonts w:ascii="Cambria Math" w:hAnsi="Cambria Math"/>
          </w:rPr>
          <m:t>e</m:t>
        </m:r>
      </m:oMath>
      <w:r>
        <w:t xml:space="preserve">. This would cause the algorithm to search more carefully close to the location of the currently best known solution. </w:t>
      </w:r>
    </w:p>
    <w:p w:rsidR="005C5726" w:rsidRDefault="005C5726" w:rsidP="005C5726">
      <w:pPr>
        <w:pStyle w:val="Sub-sub-section-not-numbered"/>
      </w:pPr>
      <w:r>
        <w:t>Noisy gain function case</w:t>
      </w:r>
    </w:p>
    <w:p w:rsidR="00BD3F19" w:rsidRDefault="00892E40" w:rsidP="00D67552">
      <w:r>
        <w:t xml:space="preserve">When it comes to hill climbing algorithm and noisy gain function information, the methods that can be applied are analogical to those described in subsection </w:t>
      </w:r>
      <w:r w:rsidR="0053180D">
        <w:fldChar w:fldCharType="begin"/>
      </w:r>
      <w:r>
        <w:instrText xml:space="preserve"> REF _Ref282113474 \r \h </w:instrText>
      </w:r>
      <w:r w:rsidR="0053180D">
        <w:fldChar w:fldCharType="separate"/>
      </w:r>
      <w:r w:rsidR="00F97BC8">
        <w:t>2.2.3</w:t>
      </w:r>
      <w:r w:rsidR="0053180D">
        <w:fldChar w:fldCharType="end"/>
      </w:r>
      <w:r>
        <w:t xml:space="preserve"> for the case of a loc</w:t>
      </w:r>
      <w:r>
        <w:t>a</w:t>
      </w:r>
      <w:r>
        <w:t>lized random search</w:t>
      </w:r>
      <w:r w:rsidR="00DF5303">
        <w:t>: gain function evaluations averaging and acceptance threshold</w:t>
      </w:r>
      <w:r>
        <w:t>.</w:t>
      </w:r>
      <w:r w:rsidR="009E428A">
        <w:t xml:space="preserve"> </w:t>
      </w:r>
    </w:p>
    <w:p w:rsidR="005C5726" w:rsidRPr="005C5726" w:rsidRDefault="009E428A" w:rsidP="00D67552">
      <w:r>
        <w:t xml:space="preserve">Hill climbing, however, </w:t>
      </w:r>
      <w:r w:rsidR="004E4FC6">
        <w:t>unlike localized random search</w:t>
      </w:r>
      <w:r w:rsidR="00582C2F">
        <w:t>,</w:t>
      </w:r>
      <w:r w:rsidR="004E4FC6">
        <w:t xml:space="preserve"> </w:t>
      </w:r>
      <w:r>
        <w:t>is a local search algorithm trying to rather find the closest local maximum, which may allow it to find a good solution in rel</w:t>
      </w:r>
      <w:r>
        <w:t>a</w:t>
      </w:r>
      <w:r>
        <w:t>tively short</w:t>
      </w:r>
      <w:r w:rsidR="008D0D57">
        <w:t>er</w:t>
      </w:r>
      <w:r>
        <w:t xml:space="preserve"> time.</w:t>
      </w:r>
      <w:r w:rsidR="008D0D57">
        <w:t xml:space="preserve"> Therefore, if the number of evaluations is very high, like it is in case of optimization with noisy gain function, the hill climbing algorithm may prove to be </w:t>
      </w:r>
      <w:r w:rsidR="00B97A5A">
        <w:t xml:space="preserve">quite </w:t>
      </w:r>
      <w:r w:rsidR="008D0D57">
        <w:t>e</w:t>
      </w:r>
      <w:r w:rsidR="008D0D57">
        <w:t>f</w:t>
      </w:r>
      <w:r w:rsidR="008D0D57">
        <w:t>fective.</w:t>
      </w:r>
    </w:p>
    <w:p w:rsidR="00FE29A5" w:rsidRPr="00616875" w:rsidRDefault="00FE29A5" w:rsidP="004D1EF2"/>
    <w:p w:rsidR="00CA3A32" w:rsidRDefault="002A24A9" w:rsidP="00CA3A32">
      <w:pPr>
        <w:pStyle w:val="Nagwek3"/>
      </w:pPr>
      <w:bookmarkStart w:id="57" w:name="_Toc282375596"/>
      <w:r>
        <w:lastRenderedPageBreak/>
        <w:t>Finite-difference stochastic approximation</w:t>
      </w:r>
      <w:bookmarkEnd w:id="57"/>
    </w:p>
    <w:p w:rsidR="00D419F7" w:rsidRDefault="00D419F7" w:rsidP="00D419F7">
      <w:r>
        <w:t xml:space="preserve">A great variety of </w:t>
      </w:r>
      <w:r w:rsidR="00385A60">
        <w:t xml:space="preserve">deterministic optimization </w:t>
      </w:r>
      <w:r>
        <w:t>methods exist for problems with differenti</w:t>
      </w:r>
      <w:r>
        <w:t>a</w:t>
      </w:r>
      <w:r>
        <w:t>ble gain function.</w:t>
      </w:r>
      <w:r w:rsidR="00D150FA">
        <w:t xml:space="preserve"> Many of them are based on the gradient of the gain function: </w:t>
      </w:r>
    </w:p>
    <w:tbl>
      <w:tblPr>
        <w:tblStyle w:val="rwnania"/>
        <w:tblW w:w="0" w:type="auto"/>
        <w:tblLook w:val="04A0"/>
      </w:tblPr>
      <w:tblGrid>
        <w:gridCol w:w="959"/>
        <w:gridCol w:w="7087"/>
        <w:gridCol w:w="1166"/>
      </w:tblGrid>
      <w:tr w:rsidR="00D150FA" w:rsidTr="00D150FA">
        <w:tc>
          <w:tcPr>
            <w:tcW w:w="959" w:type="dxa"/>
          </w:tcPr>
          <w:p w:rsidR="00D150FA" w:rsidRDefault="00D150FA" w:rsidP="00005F88"/>
        </w:tc>
        <w:tc>
          <w:tcPr>
            <w:tcW w:w="7087" w:type="dxa"/>
          </w:tcPr>
          <w:p w:rsidR="00D150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p</m:t>
                                  </m:r>
                                </m:sub>
                              </m:sSub>
                            </m:den>
                          </m:f>
                        </m:e>
                      </m:mr>
                    </m:m>
                  </m:e>
                </m:d>
              </m:oMath>
            </m:oMathPara>
          </w:p>
        </w:tc>
        <w:tc>
          <w:tcPr>
            <w:tcW w:w="1166" w:type="dxa"/>
            <w:vAlign w:val="center"/>
          </w:tcPr>
          <w:p w:rsidR="00D150FA" w:rsidRDefault="00D150FA" w:rsidP="00D150FA">
            <w:pPr>
              <w:jc w:val="right"/>
            </w:pPr>
            <w:r>
              <w:t>(</w:t>
            </w:r>
            <w:fldSimple w:instr=" STYLEREF  &quot;Nagłówek 1&quot; \n  \* MERGEFORMAT ">
              <w:r w:rsidR="00F97BC8">
                <w:rPr>
                  <w:noProof/>
                </w:rPr>
                <w:t>2</w:t>
              </w:r>
            </w:fldSimple>
            <w:r>
              <w:t>.</w:t>
            </w:r>
            <w:fldSimple w:instr=" SEQ equations \* MERGEFORMAT  \* MERGEFORMAT ">
              <w:r w:rsidR="00F97BC8">
                <w:rPr>
                  <w:noProof/>
                </w:rPr>
                <w:t>15</w:t>
              </w:r>
            </w:fldSimple>
            <w:r>
              <w:t>)</w:t>
            </w:r>
          </w:p>
        </w:tc>
      </w:tr>
    </w:tbl>
    <w:p w:rsidR="00D150FA" w:rsidRDefault="00A83228" w:rsidP="00D419F7">
      <w:r>
        <w:t>One of such methods is called gradient ascending.</w:t>
      </w:r>
      <w:r w:rsidR="00CF33B4">
        <w:t xml:space="preserve"> Knowing the gradient of the noise-free gain function, we can find the local maximum by following the algorithm below:</w:t>
      </w:r>
    </w:p>
    <w:p w:rsidR="0049105C" w:rsidRDefault="0049105C" w:rsidP="0049105C">
      <w:pPr>
        <w:pStyle w:val="Sub-sub-section-not-numbered"/>
      </w:pPr>
      <w:bookmarkStart w:id="58" w:name="alg_gradient_ascending"/>
      <w:r>
        <w:t xml:space="preserve">Algorithm </w:t>
      </w:r>
      <w:fldSimple w:instr=" SEQ algorithm \* MERGEFORMAT ">
        <w:r w:rsidR="00F97BC8">
          <w:rPr>
            <w:noProof/>
          </w:rPr>
          <w:t>4</w:t>
        </w:r>
      </w:fldSimple>
      <w:bookmarkEnd w:id="58"/>
      <w:r>
        <w:t>: Gradient ascending</w:t>
      </w:r>
    </w:p>
    <w:p w:rsidR="0049105C" w:rsidRDefault="0049105C" w:rsidP="0049105C">
      <w:pPr>
        <w:pStyle w:val="Algorithmsteps"/>
        <w:numPr>
          <w:ilvl w:val="0"/>
          <w:numId w:val="35"/>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49105C" w:rsidRDefault="0049105C" w:rsidP="0049105C">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Pr>
          <w:rStyle w:val="HTML-kod"/>
        </w:rPr>
        <w:t>. Let</w:t>
      </w:r>
      <w:r>
        <w:rPr>
          <w:rStyle w:val="HTML-kod"/>
        </w:rPr>
        <w:t xml:space="preserve"> </w:t>
      </w:r>
      <m:oMath>
        <m:r>
          <w:rPr>
            <w:rStyle w:val="HTML-kod"/>
            <w:rFonts w:ascii="Cambria Math" w:hAnsi="Cambria Math"/>
          </w:rPr>
          <m:t>k=k+1</m:t>
        </m:r>
      </m:oMath>
      <w:r>
        <w:rPr>
          <w:rStyle w:val="HTML-kod"/>
        </w:rPr>
        <w:t>.</w:t>
      </w:r>
    </w:p>
    <w:p w:rsidR="0049105C" w:rsidRPr="000E092D" w:rsidRDefault="0049105C" w:rsidP="0049105C">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sidR="006E41DD">
        <w:rPr>
          <w:rStyle w:val="HTML-kod"/>
        </w:rPr>
        <w:t xml:space="preserve"> Otherwise go to step 2.</w:t>
      </w:r>
    </w:p>
    <w:p w:rsidR="00841412" w:rsidRDefault="00841412" w:rsidP="00D419F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a </w:t>
      </w:r>
      <w:r w:rsidRPr="00841412">
        <w:rPr>
          <w:i/>
        </w:rPr>
        <w:t>step size</w:t>
      </w:r>
      <w:r>
        <w:t>, that can be a constant</w:t>
      </w:r>
      <w:r w:rsidR="00325EFD">
        <w:t>, or</w:t>
      </w:r>
      <w:r>
        <w:t xml:space="preserve"> </w:t>
      </w:r>
      <w:r w:rsidR="009042D8">
        <w:t xml:space="preserve">an </w:t>
      </w:r>
      <w:r>
        <w:t>elemen</w:t>
      </w:r>
      <w:r w:rsidR="00235F13">
        <w:t>t of the predetermined s</w:t>
      </w:r>
      <w:r w:rsidR="00235F13">
        <w:t>e</w:t>
      </w:r>
      <w:r w:rsidR="00235F13">
        <w:t>quence</w:t>
      </w:r>
      <w:r w:rsidR="00325EFD">
        <w:t>,</w:t>
      </w:r>
      <w:r>
        <w:t xml:space="preserve"> or a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t xml:space="preserve">, called a </w:t>
      </w:r>
      <w:r w:rsidR="006000AB" w:rsidRPr="006000AB">
        <w:rPr>
          <w:i/>
        </w:rPr>
        <w:t>line search</w:t>
      </w:r>
      <w:r w:rsidR="00CD336C">
        <w:rPr>
          <w:i/>
        </w:rPr>
        <w:t xml:space="preserve"> </w:t>
      </w:r>
      <w:r w:rsidR="0053180D">
        <w:rPr>
          <w:i/>
        </w:rPr>
        <w:fldChar w:fldCharType="begin"/>
      </w:r>
      <w:r w:rsidR="00CD336C">
        <w:rPr>
          <w:i/>
        </w:rPr>
        <w:instrText xml:space="preserve"> ADDIN ZOTERO_ITEM {"sort":true,"citationItems":[{"position":1,"uri":["http://zotero.org/users/local/Op1rMxOJ/items/PXE4BAMN"]}]} </w:instrText>
      </w:r>
      <w:r w:rsidR="0053180D">
        <w:rPr>
          <w:i/>
        </w:rPr>
        <w:fldChar w:fldCharType="separate"/>
      </w:r>
      <w:r w:rsidR="000C1ACC" w:rsidRPr="000C1ACC">
        <w:rPr>
          <w:rFonts w:cs="Times New Roman"/>
        </w:rPr>
        <w:t>[20]</w:t>
      </w:r>
      <w:r w:rsidR="0053180D">
        <w:rPr>
          <w:i/>
        </w:rPr>
        <w:fldChar w:fldCharType="end"/>
      </w:r>
      <w:r w:rsidR="00581566">
        <w:t>.</w:t>
      </w:r>
    </w:p>
    <w:p w:rsidR="0049105C" w:rsidRDefault="002F4B8C" w:rsidP="00D419F7">
      <w:r>
        <w:t xml:space="preserve">Although the above algorithm is deterministic, many methods of stochastic optimization are inspired with it. The idea of the algorithm is simple: </w:t>
      </w:r>
      <w:r w:rsidR="00046FEB">
        <w:t xml:space="preserve">at each step </w:t>
      </w:r>
      <w:r>
        <w:t xml:space="preserve">modify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n such way, that </w:t>
      </w:r>
      <w:r w:rsidR="005F644C">
        <w:t xml:space="preserve">will move </w:t>
      </w:r>
      <w:r w:rsidR="004B4571">
        <w:t>the</w:t>
      </w:r>
      <w:r w:rsidR="005F644C">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t>.</w:t>
      </w:r>
      <w:r w:rsidR="00046FEB">
        <w:t xml:space="preserve"> </w:t>
      </w:r>
      <w:commentRangeStart w:id="59"/>
      <w:r w:rsidR="00046FEB">
        <w:t xml:space="preserve">If </w:t>
      </w:r>
      <w:commentRangeEnd w:id="59"/>
      <w:r w:rsidR="00046FEB">
        <w:rPr>
          <w:rStyle w:val="Odwoaniedokomentarza"/>
          <w:rFonts w:eastAsiaTheme="minorHAnsi"/>
        </w:rPr>
        <w:commentReference w:id="59"/>
      </w:r>
      <w:r w:rsidR="00046FEB">
        <w:t>the gradient is positive for given element, it means that the gain function is growing as the value of the given element increa</w:t>
      </w:r>
      <w:r w:rsidR="00046FEB">
        <w:t>s</w:t>
      </w:r>
      <w:r w:rsidR="00046FEB">
        <w:t>es. Therefore the element’s value will be increased. The case of negative gradient value is analogical.</w:t>
      </w:r>
    </w:p>
    <w:p w:rsidR="00551EE0" w:rsidRDefault="00551EE0" w:rsidP="00551EE0">
      <w:pPr>
        <w:pStyle w:val="Sub-sub-section-not-numbered"/>
      </w:pPr>
      <w:r>
        <w:t>Noisy gain function case</w:t>
      </w:r>
    </w:p>
    <w:p w:rsidR="00F745DF" w:rsidRDefault="00551EE0" w:rsidP="00E5007B">
      <w:r>
        <w:t xml:space="preserve">A </w:t>
      </w:r>
      <w:r w:rsidR="00E5007B">
        <w:t>stochastic</w:t>
      </w:r>
      <w:r>
        <w:t xml:space="preserve"> version of </w:t>
      </w:r>
      <w:r w:rsidR="0053180D">
        <w:fldChar w:fldCharType="begin"/>
      </w:r>
      <w:r>
        <w:instrText xml:space="preserve"> REF alg_gradient_ascending \h </w:instrText>
      </w:r>
      <w:r w:rsidR="0053180D">
        <w:fldChar w:fldCharType="separate"/>
      </w:r>
      <w:r w:rsidR="00F97BC8">
        <w:t xml:space="preserve">Algorithm </w:t>
      </w:r>
      <w:r w:rsidR="00F97BC8">
        <w:rPr>
          <w:noProof/>
        </w:rPr>
        <w:t>4</w:t>
      </w:r>
      <w:r w:rsidR="0053180D">
        <w:fldChar w:fldCharType="end"/>
      </w:r>
      <w:r>
        <w:t xml:space="preserve"> exists</w:t>
      </w:r>
      <w:r w:rsidR="00E5007B">
        <w:t xml:space="preserve">, called </w:t>
      </w:r>
      <w:r w:rsidR="00E5007B" w:rsidRPr="00E5007B">
        <w:rPr>
          <w:i/>
        </w:rPr>
        <w:t>stochastic approximation</w:t>
      </w:r>
      <w:r w:rsidR="00E5007B">
        <w:t xml:space="preserve"> method</w:t>
      </w:r>
      <w:r>
        <w:t xml:space="preserve">, that can be used in case of the noisy </w:t>
      </w:r>
      <w:r w:rsidR="00E5007B">
        <w:t>gradient</w:t>
      </w:r>
      <w:r>
        <w:t xml:space="preserve"> function</w:t>
      </w:r>
      <w:r w:rsidR="00E5007B">
        <w:t>.</w:t>
      </w:r>
      <w:r>
        <w:t xml:space="preserve"> </w:t>
      </w:r>
      <w:r w:rsidR="00E5007B">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Default="000A586B" w:rsidP="00E5007B">
      <w:r>
        <w:lastRenderedPageBreak/>
        <w:t>A</w:t>
      </w:r>
      <w:r w:rsidR="00551EE0">
        <w:t xml:space="preserve"> simple, bu</w:t>
      </w:r>
      <w:r w:rsidR="00E5007B">
        <w:t>t</w:t>
      </w:r>
      <w:r w:rsidR="00551EE0">
        <w:t xml:space="preserve"> yet effective method for gradient estimation is </w:t>
      </w:r>
      <w:r>
        <w:t xml:space="preserve">called </w:t>
      </w:r>
      <w:r w:rsidR="00551EE0">
        <w:t xml:space="preserve">a </w:t>
      </w:r>
      <w:r w:rsidR="00551EE0" w:rsidRPr="00551EE0">
        <w:rPr>
          <w:i/>
        </w:rPr>
        <w:t>finite-difference</w:t>
      </w:r>
      <w:r w:rsidR="00551EE0">
        <w:t xml:space="preserve"> m</w:t>
      </w:r>
      <w:r w:rsidR="00551EE0">
        <w:t>e</w:t>
      </w:r>
      <w:r w:rsidR="00551EE0">
        <w:t>thod.</w:t>
      </w:r>
      <w:r w:rsidR="00E5007B">
        <w:t xml:space="preserve"> </w:t>
      </w:r>
      <w:r>
        <w:t xml:space="preserve">Let’s denote the gradient estimation for step </w:t>
      </w:r>
      <m:oMath>
        <m:r>
          <w:rPr>
            <w:rFonts w:ascii="Cambria Math" w:hAnsi="Cambria Math"/>
          </w:rPr>
          <m:t>k</m:t>
        </m:r>
      </m:oMath>
      <w:r>
        <w:t xml:space="preserve"> and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t>. The finite difference gradient function estimation is defined as follows:</w:t>
      </w:r>
    </w:p>
    <w:tbl>
      <w:tblPr>
        <w:tblStyle w:val="rwnania"/>
        <w:tblW w:w="0" w:type="auto"/>
        <w:tblLook w:val="04A0"/>
      </w:tblPr>
      <w:tblGrid>
        <w:gridCol w:w="959"/>
        <w:gridCol w:w="7087"/>
        <w:gridCol w:w="1166"/>
      </w:tblGrid>
      <w:tr w:rsidR="000A586B" w:rsidTr="00C65CFB">
        <w:tc>
          <w:tcPr>
            <w:tcW w:w="959" w:type="dxa"/>
          </w:tcPr>
          <w:p w:rsidR="000A586B" w:rsidRDefault="000A586B" w:rsidP="00005F88"/>
        </w:tc>
        <w:tc>
          <w:tcPr>
            <w:tcW w:w="7087" w:type="dxa"/>
          </w:tcPr>
          <w:p w:rsidR="000A586B" w:rsidRDefault="0053180D"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Default="000A586B" w:rsidP="00C65CFB">
            <w:pPr>
              <w:jc w:val="right"/>
            </w:pPr>
            <w:bookmarkStart w:id="60" w:name="eq_gradient_estimation"/>
            <w:r>
              <w:t>(</w:t>
            </w:r>
            <w:fldSimple w:instr=" STYLEREF  &quot;Nagłówek 1&quot; \n  \* MERGEFORMAT ">
              <w:r w:rsidR="00F97BC8">
                <w:rPr>
                  <w:noProof/>
                </w:rPr>
                <w:t>2</w:t>
              </w:r>
            </w:fldSimple>
            <w:r>
              <w:t>.</w:t>
            </w:r>
            <w:fldSimple w:instr=" SEQ equations \* MERGEFORMAT  \* MERGEFORMAT ">
              <w:r w:rsidR="00F97BC8">
                <w:rPr>
                  <w:noProof/>
                </w:rPr>
                <w:t>16</w:t>
              </w:r>
            </w:fldSimple>
            <w:r>
              <w:t>)</w:t>
            </w:r>
            <w:bookmarkEnd w:id="60"/>
          </w:p>
        </w:tc>
      </w:tr>
    </w:tbl>
    <w:p w:rsidR="009310FE" w:rsidRDefault="00C65CFB" w:rsidP="00E5007B">
      <w:r>
        <w:t xml:space="preserve">Where </w:t>
      </w:r>
      <m:oMath>
        <m:r>
          <w:rPr>
            <w:rFonts w:ascii="Cambria Math" w:hAnsi="Cambria Math"/>
          </w:rPr>
          <m:t>y(</m:t>
        </m:r>
        <m:r>
          <m:rPr>
            <m:sty m:val="bi"/>
          </m:rPr>
          <w:rPr>
            <w:rFonts w:ascii="Cambria Math" w:hAnsi="Cambria Math"/>
          </w:rPr>
          <m:t>θ</m:t>
        </m:r>
        <m:r>
          <w:rPr>
            <w:rFonts w:ascii="Cambria Math" w:hAnsi="Cambria Math"/>
          </w:rPr>
          <m:t>)</m:t>
        </m:r>
      </m:oMath>
      <w:r>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t xml:space="preserve"> is a vector of </w:t>
      </w:r>
      <m:oMath>
        <m:r>
          <w:rPr>
            <w:rFonts w:ascii="Cambria Math" w:hAnsi="Cambria Math"/>
          </w:rPr>
          <m:t>p</m:t>
        </m:r>
      </m:oMath>
      <w:r w:rsidR="00910FE4">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zeros elsewhere</w:t>
      </w:r>
      <w:r w:rsidR="009310FE">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t xml:space="preserve"> is called a difference magnitude. </w:t>
      </w:r>
    </w:p>
    <w:p w:rsidR="00421ECA" w:rsidRDefault="009310FE" w:rsidP="00E5007B">
      <w:r>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t xml:space="preserve"> determines the sampling of the </w:t>
      </w:r>
      <m:oMath>
        <m:r>
          <w:rPr>
            <w:rFonts w:ascii="Cambria Math" w:hAnsi="Cambria Math"/>
          </w:rPr>
          <m:t>y(</m:t>
        </m:r>
        <m:r>
          <m:rPr>
            <m:sty m:val="bi"/>
          </m:rPr>
          <w:rPr>
            <w:rFonts w:ascii="Cambria Math" w:hAnsi="Cambria Math"/>
          </w:rPr>
          <m:t>θ</m:t>
        </m:r>
        <m:r>
          <w:rPr>
            <w:rFonts w:ascii="Cambria Math" w:hAnsi="Cambria Math"/>
          </w:rPr>
          <m:t>)</m:t>
        </m:r>
      </m:oMath>
      <w:r w:rsidR="00421ECA">
        <w:t xml:space="preserve"> when estimating its gradient. The finite-difference gradient estimation method can also be used in its one-sided form, when we sample just on the one side of the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t xml:space="preserve">. In one-sided form, the </w:t>
      </w:r>
      <m:oMath>
        <m:r>
          <w:rPr>
            <w:rFonts w:ascii="Cambria Math" w:hAnsi="Cambria Math"/>
          </w:rPr>
          <m:t>i</m:t>
        </m:r>
      </m:oMath>
      <w:r w:rsidR="00421ECA">
        <w:t>-th row of the gradient estim</w:t>
      </w:r>
      <w:r w:rsidR="00421ECA">
        <w:t>a</w:t>
      </w:r>
      <w:r w:rsidR="00421ECA">
        <w:t xml:space="preserve">tion would be  given with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t>.</w:t>
      </w:r>
    </w:p>
    <w:p w:rsidR="000A586B" w:rsidRDefault="009310FE" w:rsidP="00E5007B">
      <w:r>
        <w:t xml:space="preserve">The following algorithm, called </w:t>
      </w:r>
      <w:r>
        <w:rPr>
          <w:rStyle w:val="Wyrnieniedelikatne"/>
        </w:rPr>
        <w:t>finite-difference stochastic approximation</w:t>
      </w:r>
      <w:r>
        <w:t xml:space="preserve"> differs from </w:t>
      </w:r>
      <w:r w:rsidR="0053180D">
        <w:fldChar w:fldCharType="begin"/>
      </w:r>
      <w:r>
        <w:instrText xml:space="preserve"> REF alg_gradient_ascending \h </w:instrText>
      </w:r>
      <w:r w:rsidR="0053180D">
        <w:fldChar w:fldCharType="separate"/>
      </w:r>
      <w:r w:rsidR="00F97BC8">
        <w:t>A</w:t>
      </w:r>
      <w:r w:rsidR="00F97BC8">
        <w:t>l</w:t>
      </w:r>
      <w:r w:rsidR="00F97BC8">
        <w:t xml:space="preserve">gorithm </w:t>
      </w:r>
      <w:r w:rsidR="00F97BC8">
        <w:rPr>
          <w:noProof/>
        </w:rPr>
        <w:t>4</w:t>
      </w:r>
      <w:r w:rsidR="0053180D">
        <w:fldChar w:fldCharType="end"/>
      </w:r>
      <w:r>
        <w:t xml:space="preserve"> only in that it uses the gradient estimate instead of the gradient function</w:t>
      </w:r>
      <w:r w:rsidR="00005F88">
        <w:t xml:space="preserve">. However, it allows us to </w:t>
      </w:r>
      <w:r w:rsidR="00D86D5F">
        <w:t>apply the algorithm</w:t>
      </w:r>
      <w:r w:rsidR="00005F88">
        <w:t xml:space="preserve"> for a wider range of problems</w:t>
      </w:r>
      <w:r w:rsidR="00C92607">
        <w:t xml:space="preserve"> </w:t>
      </w:r>
      <w:fldSimple w:instr=" ADDIN ZOTERO_ITEM {&quot;sort&quot;:true,&quot;citationItems&quot;:[{&quot;position&quot;:2,&quot;uri&quot;:[&quot;http://zotero.org/users/local/Op1rMxOJ/items/PXE4BAMN&quot;]}]} ">
        <w:r w:rsidR="000C1ACC" w:rsidRPr="000C1ACC">
          <w:rPr>
            <w:rFonts w:cs="Times New Roman"/>
          </w:rPr>
          <w:t>[20]</w:t>
        </w:r>
      </w:fldSimple>
      <w:r>
        <w:t>.</w:t>
      </w:r>
    </w:p>
    <w:p w:rsidR="009310FE" w:rsidRDefault="009310FE" w:rsidP="009310FE">
      <w:pPr>
        <w:pStyle w:val="Sub-sub-section-not-numbered"/>
      </w:pPr>
      <w:r>
        <w:t xml:space="preserve">Algorithm </w:t>
      </w:r>
      <w:fldSimple w:instr=" SEQ algorithm \* MERGEFORMAT ">
        <w:r w:rsidR="00F97BC8">
          <w:rPr>
            <w:noProof/>
          </w:rPr>
          <w:t>5</w:t>
        </w:r>
      </w:fldSimple>
      <w:r>
        <w:t xml:space="preserve">: </w:t>
      </w:r>
      <w:r w:rsidR="00C92607">
        <w:t>Finite-difference stochastic approximation</w:t>
      </w:r>
    </w:p>
    <w:p w:rsidR="009310FE" w:rsidRDefault="009310FE" w:rsidP="009310FE">
      <w:pPr>
        <w:pStyle w:val="Algorithmsteps"/>
        <w:numPr>
          <w:ilvl w:val="0"/>
          <w:numId w:val="36"/>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9310FE" w:rsidRDefault="009310FE" w:rsidP="009310FE">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Let </w:t>
      </w:r>
      <m:oMath>
        <m:r>
          <w:rPr>
            <w:rStyle w:val="HTML-kod"/>
            <w:rFonts w:ascii="Cambria Math" w:hAnsi="Cambria Math"/>
          </w:rPr>
          <m:t>k=k+1</m:t>
        </m:r>
      </m:oMath>
      <w:r>
        <w:rPr>
          <w:rStyle w:val="HTML-kod"/>
        </w:rPr>
        <w:t>.</w:t>
      </w:r>
    </w:p>
    <w:p w:rsidR="009310FE" w:rsidRDefault="009310FE" w:rsidP="009310FE">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Pr>
          <w:rStyle w:val="HTML-kod"/>
        </w:rPr>
        <w:t xml:space="preserve"> Otherwise go to step 2.</w:t>
      </w:r>
    </w:p>
    <w:p w:rsidR="00C92607" w:rsidRDefault="00C231F7" w:rsidP="00C231F7">
      <w:r w:rsidRPr="00C231F7">
        <w:t xml:space="preserve">The </w:t>
      </w:r>
      <w:r w:rsidR="00D86D5F">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t xml:space="preserve"> </w:t>
      </w:r>
      <w:r w:rsidR="001A6229">
        <w:t xml:space="preserve">from </w:t>
      </w:r>
      <w:r w:rsidR="0053180D">
        <w:fldChar w:fldCharType="begin"/>
      </w:r>
      <w:r w:rsidR="001A6229">
        <w:instrText xml:space="preserve"> REF eq_gradient_estimation \h </w:instrText>
      </w:r>
      <w:r w:rsidR="0053180D">
        <w:fldChar w:fldCharType="separate"/>
      </w:r>
      <w:r w:rsidR="00F97BC8">
        <w:t>(</w:t>
      </w:r>
      <w:r w:rsidR="00F97BC8">
        <w:rPr>
          <w:noProof/>
        </w:rPr>
        <w:t>2</w:t>
      </w:r>
      <w:r w:rsidR="00F97BC8">
        <w:t>.</w:t>
      </w:r>
      <w:r w:rsidR="00F97BC8">
        <w:rPr>
          <w:noProof/>
        </w:rPr>
        <w:t>16</w:t>
      </w:r>
      <w:r w:rsidR="00F97BC8">
        <w:t>)</w:t>
      </w:r>
      <w:r w:rsidR="0053180D">
        <w:fldChar w:fldCharType="end"/>
      </w:r>
      <w:r w:rsidR="001A6229">
        <w:t xml:space="preserve"> </w:t>
      </w:r>
      <w:r w:rsidR="00D86D5F">
        <w:t xml:space="preserve">are called </w:t>
      </w:r>
      <w:r w:rsidR="00D86D5F" w:rsidRPr="00D86D5F">
        <w:rPr>
          <w:rStyle w:val="Wyrnieniedelikatne"/>
        </w:rPr>
        <w:t>gains</w:t>
      </w:r>
      <w:r w:rsidR="00D86D5F">
        <w:t xml:space="preserve"> of the algorithm.</w:t>
      </w:r>
      <w:r w:rsidR="005571DD">
        <w:t xml:space="preserve"> The theory of the convergence of finite-difference stochastic approximation algorithm to the local maximum expresses these parameters as follows:</w:t>
      </w:r>
    </w:p>
    <w:tbl>
      <w:tblPr>
        <w:tblStyle w:val="rwnania"/>
        <w:tblW w:w="0" w:type="auto"/>
        <w:tblLook w:val="04A0"/>
      </w:tblPr>
      <w:tblGrid>
        <w:gridCol w:w="959"/>
        <w:gridCol w:w="7087"/>
        <w:gridCol w:w="1166"/>
      </w:tblGrid>
      <w:tr w:rsidR="005571DD" w:rsidTr="005571DD">
        <w:tc>
          <w:tcPr>
            <w:tcW w:w="959" w:type="dxa"/>
          </w:tcPr>
          <w:p w:rsidR="005571DD" w:rsidRDefault="005571DD" w:rsidP="005065CD"/>
        </w:tc>
        <w:tc>
          <w:tcPr>
            <w:tcW w:w="7087" w:type="dxa"/>
          </w:tcPr>
          <w:p w:rsidR="005571DD" w:rsidRDefault="0053180D"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Default="0053180D"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Default="005571DD" w:rsidP="005571DD">
            <w:pPr>
              <w:jc w:val="right"/>
            </w:pPr>
            <w:r>
              <w:t>(</w:t>
            </w:r>
            <w:fldSimple w:instr=" STYLEREF  &quot;Nagłówek 1&quot; \n  \* MERGEFORMAT ">
              <w:r w:rsidR="00F97BC8">
                <w:rPr>
                  <w:noProof/>
                </w:rPr>
                <w:t>2</w:t>
              </w:r>
            </w:fldSimple>
            <w:r>
              <w:t>.</w:t>
            </w:r>
            <w:fldSimple w:instr=" SEQ equations \* MERGEFORMAT  \* MERGEFORMAT ">
              <w:r w:rsidR="00F97BC8">
                <w:rPr>
                  <w:noProof/>
                </w:rPr>
                <w:t>17</w:t>
              </w:r>
            </w:fldSimple>
            <w:r>
              <w:t>)</w:t>
            </w:r>
          </w:p>
        </w:tc>
      </w:tr>
    </w:tbl>
    <w:p w:rsidR="00AF6668" w:rsidRDefault="00AF6668" w:rsidP="00C231F7">
      <w:r>
        <w:t xml:space="preserve">Where </w:t>
      </w:r>
      <m:oMath>
        <m:r>
          <w:rPr>
            <w:rFonts w:ascii="Cambria Math" w:hAnsi="Cambria Math"/>
          </w:rPr>
          <m:t>a</m:t>
        </m:r>
      </m:oMath>
      <w:r>
        <w:t xml:space="preserve">, </w:t>
      </w:r>
      <m:oMath>
        <m:r>
          <w:rPr>
            <w:rFonts w:ascii="Cambria Math" w:hAnsi="Cambria Math"/>
          </w:rPr>
          <m:t>c</m:t>
        </m:r>
      </m:oMath>
      <w:r>
        <w:t xml:space="preserve">, </w:t>
      </w:r>
      <m:oMath>
        <m:r>
          <w:rPr>
            <w:rFonts w:ascii="Cambria Math" w:hAnsi="Cambria Math"/>
          </w:rPr>
          <m:t>α</m:t>
        </m:r>
      </m:oMath>
      <w:r>
        <w:t xml:space="preserve"> and </w:t>
      </w:r>
      <m:oMath>
        <m:r>
          <w:rPr>
            <w:rFonts w:ascii="Cambria Math" w:hAnsi="Cambria Math"/>
          </w:rPr>
          <m:t>γ</m:t>
        </m:r>
      </m:oMath>
      <w:r>
        <w:t xml:space="preserve"> are strictly positive constant parameters and </w:t>
      </w:r>
      <m:oMath>
        <m:r>
          <w:rPr>
            <w:rFonts w:ascii="Cambria Math" w:hAnsi="Cambria Math"/>
          </w:rPr>
          <m:t>A≥0</m:t>
        </m:r>
      </m:oMath>
      <w:r>
        <w:t xml:space="preserve"> is called a stability parameter and </w:t>
      </w:r>
      <m:oMath>
        <m:r>
          <w:rPr>
            <w:rFonts w:ascii="Cambria Math" w:hAnsi="Cambria Math"/>
          </w:rPr>
          <m:t>k</m:t>
        </m:r>
      </m:oMath>
      <w:r>
        <w:t xml:space="preserve"> is a number of algorithm iteration.</w:t>
      </w:r>
    </w:p>
    <w:p w:rsidR="005571DD" w:rsidRDefault="005571DD" w:rsidP="00C231F7">
      <w:r>
        <w:t>Under certain conditions and appropriate choice of above parameters, the algorithm will approximately surely converge to local maximum. However, in practice we can often use less rigorous gain setting than the one required by convergence theory</w:t>
      </w:r>
      <w:r w:rsidR="005065CD">
        <w:t>, which may prove to be more effective</w:t>
      </w:r>
      <w:r>
        <w:t xml:space="preserve">. </w:t>
      </w:r>
      <w:r w:rsidR="005065CD">
        <w:t xml:space="preserve">In </w:t>
      </w:r>
      <w:fldSimple w:instr=" ADDIN ZOTERO_ITEM {&quot;sort&quot;:true,&quot;citationItems&quot;:[{&quot;position&quot;:2,&quot;uri&quot;:[&quot;http://zotero.org/users/local/Op1rMxOJ/items/PXE4BAMN&quot;]}]} ">
        <w:r w:rsidR="000C1ACC" w:rsidRPr="000C1ACC">
          <w:rPr>
            <w:rFonts w:cs="Times New Roman"/>
          </w:rPr>
          <w:t>[20]</w:t>
        </w:r>
      </w:fldSimple>
      <w:r w:rsidR="005065CD">
        <w:t xml:space="preserve"> the following approach is proposed to choose the values of the gain parameters:</w:t>
      </w:r>
    </w:p>
    <w:p w:rsidR="005065CD" w:rsidRDefault="005065CD" w:rsidP="005065CD">
      <w:pPr>
        <w:pStyle w:val="Sub-sub-section-not-numbered"/>
      </w:pPr>
      <w:bookmarkStart w:id="61" w:name="alg_FDSA_semiautomatic_params_setting"/>
      <w:r>
        <w:t xml:space="preserve">Algorithm </w:t>
      </w:r>
      <w:fldSimple w:instr=" SEQ algorithm \* MERGEFORMAT ">
        <w:r w:rsidR="00F97BC8">
          <w:rPr>
            <w:noProof/>
          </w:rPr>
          <w:t>6</w:t>
        </w:r>
      </w:fldSimple>
      <w:bookmarkEnd w:id="61"/>
      <w:r>
        <w:t>: Semiautomatic gain parameters setting method</w:t>
      </w:r>
    </w:p>
    <w:p w:rsidR="005065CD" w:rsidRPr="005065CD" w:rsidRDefault="005065CD" w:rsidP="005065CD">
      <w:pPr>
        <w:pStyle w:val="Algorithmsteps"/>
        <w:numPr>
          <w:ilvl w:val="0"/>
          <w:numId w:val="38"/>
        </w:numPr>
        <w:rPr>
          <w:rStyle w:val="HTML-kod"/>
        </w:rPr>
      </w:pPr>
      <w:r>
        <w:rPr>
          <w:rStyle w:val="HTML-kod"/>
        </w:rPr>
        <w:t xml:space="preserve">Initially set </w:t>
      </w:r>
      <m:oMath>
        <m:r>
          <w:rPr>
            <w:rStyle w:val="HTML-kod"/>
            <w:rFonts w:ascii="Cambria Math" w:hAnsi="Cambria Math"/>
          </w:rPr>
          <m:t>α=0.602</m:t>
        </m:r>
      </m:oMath>
      <w:r>
        <w:rPr>
          <w:rStyle w:val="HTML-kod"/>
        </w:rPr>
        <w:t xml:space="preserve"> and </w:t>
      </w:r>
      <m:oMath>
        <m:r>
          <w:rPr>
            <w:rStyle w:val="HTML-kod"/>
            <w:rFonts w:ascii="Cambria Math" w:hAnsi="Cambria Math"/>
          </w:rPr>
          <m:t>γ=0.101</m:t>
        </m:r>
      </m:oMath>
    </w:p>
    <w:p w:rsidR="005065CD" w:rsidRPr="005065CD" w:rsidRDefault="005065CD" w:rsidP="005065CD">
      <w:pPr>
        <w:pStyle w:val="Algorithmsteps"/>
        <w:numPr>
          <w:ilvl w:val="0"/>
          <w:numId w:val="38"/>
        </w:numPr>
        <w:rPr>
          <w:rStyle w:val="HTML-kod"/>
        </w:rPr>
      </w:pPr>
      <w:r>
        <w:rPr>
          <w:rStyle w:val="HTML-kod"/>
        </w:rPr>
        <w:t xml:space="preserve">Estimate the standard deviation </w:t>
      </w:r>
      <m:oMath>
        <m:r>
          <w:rPr>
            <w:rStyle w:val="HTML-kod"/>
            <w:rFonts w:ascii="Cambria Math" w:hAnsi="Cambria Math"/>
          </w:rPr>
          <m:t>σ</m:t>
        </m:r>
      </m:oMath>
      <w:r>
        <w:rPr>
          <w:rStyle w:val="HTML-kod"/>
        </w:rPr>
        <w:t xml:space="preserve"> of the </w:t>
      </w:r>
      <w:r w:rsidR="00A416D2">
        <w:rPr>
          <w:rStyle w:val="HTML-kod"/>
        </w:rPr>
        <w:t xml:space="preserve">noisy </w:t>
      </w:r>
      <w:r>
        <w:rPr>
          <w:rStyle w:val="HTML-kod"/>
        </w:rPr>
        <w:t xml:space="preserve">gain function. Set </w:t>
      </w:r>
      <m:oMath>
        <m:r>
          <w:rPr>
            <w:rStyle w:val="HTML-kod"/>
            <w:rFonts w:ascii="Cambria Math" w:hAnsi="Cambria Math"/>
          </w:rPr>
          <m:t>c=σ</m:t>
        </m:r>
      </m:oMath>
      <w:r>
        <w:rPr>
          <w:rStyle w:val="HTML-kod"/>
        </w:rPr>
        <w:t>.</w:t>
      </w:r>
    </w:p>
    <w:p w:rsidR="005065CD" w:rsidRDefault="005065CD" w:rsidP="005065CD">
      <w:pPr>
        <w:pStyle w:val="Algorithmsteps"/>
        <w:rPr>
          <w:rStyle w:val="HTML-kod"/>
        </w:rPr>
      </w:pPr>
      <w:r>
        <w:rPr>
          <w:rStyle w:val="HTML-kod"/>
        </w:rPr>
        <w:t xml:space="preserve">Choose </w:t>
      </w:r>
      <m:oMath>
        <m:r>
          <w:rPr>
            <w:rStyle w:val="HTML-kod"/>
            <w:rFonts w:ascii="Cambria Math" w:hAnsi="Cambria Math"/>
          </w:rPr>
          <m:t>A</m:t>
        </m:r>
      </m:oMath>
      <w:r>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Pr>
          <w:rStyle w:val="HTML-kod"/>
        </w:rPr>
        <w:t>.</w:t>
      </w:r>
    </w:p>
    <w:p w:rsidR="005065CD" w:rsidRDefault="005065CD" w:rsidP="005065CD">
      <w:pPr>
        <w:pStyle w:val="Algorithmsteps"/>
        <w:rPr>
          <w:rStyle w:val="HTML-kod"/>
        </w:rPr>
      </w:pPr>
      <w:r>
        <w:rPr>
          <w:rStyle w:val="HTML-kod"/>
        </w:rPr>
        <w:t xml:space="preserve">For each </w:t>
      </w:r>
      <m:oMath>
        <m:r>
          <w:rPr>
            <w:rStyle w:val="HTML-kod"/>
            <w:rFonts w:ascii="Cambria Math" w:hAnsi="Cambria Math"/>
          </w:rPr>
          <m:t>i=1, 2, …, p</m:t>
        </m:r>
      </m:oMath>
      <w:r>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 i</m:t>
            </m:r>
          </m:sub>
        </m:sSub>
      </m:oMath>
      <w:r w:rsidR="00FC0D05">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Pr>
          <w:rStyle w:val="HTML-kod"/>
        </w:rPr>
        <w:t xml:space="preserve"> is approximately equal to the desired size of the step for element </w:t>
      </w:r>
      <m:oMath>
        <m:r>
          <w:rPr>
            <w:rStyle w:val="HTML-kod"/>
            <w:rFonts w:ascii="Cambria Math" w:hAnsi="Cambria Math"/>
          </w:rPr>
          <m:t>i</m:t>
        </m:r>
      </m:oMath>
      <w:r w:rsidR="00FC0D05">
        <w:rPr>
          <w:rStyle w:val="HTML-kod"/>
        </w:rPr>
        <w:t xml:space="preserve"> of the vector </w:t>
      </w:r>
      <m:oMath>
        <m:r>
          <m:rPr>
            <m:sty m:val="bi"/>
          </m:rPr>
          <w:rPr>
            <w:rStyle w:val="HTML-kod"/>
            <w:rFonts w:ascii="Cambria Math" w:hAnsi="Cambria Math"/>
          </w:rPr>
          <m:t>θ</m:t>
        </m:r>
      </m:oMath>
      <w:r w:rsidR="00FC0D05">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Pr>
          <w:rStyle w:val="HTML-kod"/>
        </w:rPr>
        <w:t>.</w:t>
      </w:r>
    </w:p>
    <w:p w:rsidR="009310FE" w:rsidRDefault="00325F5F" w:rsidP="00256D7F">
      <w:r>
        <w:t>In step 2, the standard deviation can be estimated on a possibly large number of evalu</w:t>
      </w:r>
      <w:r>
        <w:t>a</w:t>
      </w:r>
      <w:r>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 xml:space="preserve">. The setting of </w:t>
      </w:r>
      <m:oMath>
        <m:r>
          <w:rPr>
            <w:rFonts w:ascii="Cambria Math" w:hAnsi="Cambria Math"/>
          </w:rPr>
          <m:t>A</m:t>
        </m:r>
      </m:oMath>
      <w:r>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in step 3 is justified by the fact, that when </w:t>
      </w:r>
      <m:oMath>
        <m:r>
          <w:rPr>
            <w:rFonts w:ascii="Cambria Math" w:hAnsi="Cambria Math"/>
          </w:rPr>
          <m:t>k</m:t>
        </m:r>
      </m:oMath>
      <w:r>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then </w:t>
      </w:r>
      <m:oMath>
        <m:r>
          <w:rPr>
            <w:rFonts w:ascii="Cambria Math" w:hAnsi="Cambria Math"/>
          </w:rPr>
          <m:t>A</m:t>
        </m:r>
      </m:oMath>
      <w:r>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higher in the beginning of the o</w:t>
      </w:r>
      <w:r>
        <w:t>p</w:t>
      </w:r>
      <w:r>
        <w:t xml:space="preserve">timization and lower when the optimization </w:t>
      </w:r>
      <w:r w:rsidR="00AB43F4">
        <w:t>finishes</w:t>
      </w:r>
      <w:r>
        <w:t>.</w:t>
      </w:r>
      <w:r w:rsidR="009E59C7">
        <w:t xml:space="preserve"> Finally, in order to measure the gradient estimation reliably using noisy gain function in step 4, we need to perform more measur</w:t>
      </w:r>
      <w:r w:rsidR="009E59C7">
        <w:t>e</w:t>
      </w:r>
      <w:r w:rsidR="009E59C7">
        <w:t>ments and use the average result</w:t>
      </w:r>
      <w:r w:rsidR="007030B3">
        <w:t xml:space="preserve"> instead</w:t>
      </w:r>
      <w:r w:rsidR="009E59C7">
        <w:t>.</w:t>
      </w:r>
    </w:p>
    <w:p w:rsidR="00506C19" w:rsidRPr="00551EE0" w:rsidRDefault="00506C19" w:rsidP="00256D7F">
      <w: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radient estimation. Hill climbing algorithm</w:t>
      </w:r>
      <w:r w:rsidR="00C40014">
        <w:t xml:space="preserve"> (section </w:t>
      </w:r>
      <w:r w:rsidR="0053180D">
        <w:fldChar w:fldCharType="begin"/>
      </w:r>
      <w:r w:rsidR="00C40014">
        <w:instrText xml:space="preserve"> REF _Ref282204204 \r \h </w:instrText>
      </w:r>
      <w:r w:rsidR="0053180D">
        <w:fldChar w:fldCharType="separate"/>
      </w:r>
      <w:r w:rsidR="00F97BC8">
        <w:t>2.2.4</w:t>
      </w:r>
      <w:r w:rsidR="0053180D">
        <w:fldChar w:fldCharType="end"/>
      </w:r>
      <w:r w:rsidR="00C40014">
        <w:t>)</w:t>
      </w:r>
      <w:r>
        <w:t>, on the other hand</w:t>
      </w:r>
      <w:r w:rsidR="00C40014">
        <w:t>,</w:t>
      </w:r>
      <w:r>
        <w:t xml:space="preserve"> a</w:t>
      </w:r>
      <w:r>
        <w:t>d</w:t>
      </w:r>
      <w:r>
        <w:t xml:space="preserve">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t each iteration step.</w:t>
      </w:r>
      <w:r w:rsidR="004B181E">
        <w:t xml:space="preserve"> </w:t>
      </w:r>
      <w:r w:rsidR="00C40014">
        <w:t>F</w:t>
      </w:r>
      <w:r w:rsidR="004B181E">
        <w:t xml:space="preserve">inite-difference stochastic approximation </w:t>
      </w:r>
      <w:r w:rsidR="004B181E">
        <w:lastRenderedPageBreak/>
        <w:t xml:space="preserve">method also reduces the step size at each iteration, allowing the search to focus on smaller area close to </w:t>
      </w:r>
      <w:r w:rsidR="00C40014">
        <w:t xml:space="preserve">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t>.</w:t>
      </w:r>
    </w:p>
    <w:p w:rsidR="007125C4" w:rsidRDefault="007125C4" w:rsidP="00BC19CF">
      <w:pPr>
        <w:pStyle w:val="Nagwek3"/>
      </w:pPr>
      <w:bookmarkStart w:id="62" w:name="_Toc282375597"/>
      <w:r>
        <w:t>Simulated annealing</w:t>
      </w:r>
      <w:bookmarkEnd w:id="62"/>
    </w:p>
    <w:p w:rsidR="0018732D" w:rsidRDefault="00705058" w:rsidP="0018732D">
      <w:r>
        <w:t>In this subsection, the global</w:t>
      </w:r>
      <w:r w:rsidR="0018732D">
        <w:t xml:space="preserve"> optimization method basing on the </w:t>
      </w:r>
      <w:r w:rsidR="0018732D" w:rsidRPr="00705058">
        <w:rPr>
          <w:rStyle w:val="Wyrnieniedelikatne"/>
        </w:rPr>
        <w:t>annealing</w:t>
      </w:r>
      <w:r w:rsidR="0018732D">
        <w:t xml:space="preserve"> principle </w:t>
      </w:r>
      <w:r>
        <w:t>is ou</w:t>
      </w:r>
      <w:r>
        <w:t>t</w:t>
      </w:r>
      <w:r>
        <w:t>lined</w:t>
      </w:r>
      <w:r w:rsidR="0018732D">
        <w:t>. Essentially, annealing algorithms are reducing the magnitude of random perturbations used in a search process in a controlled manner. This helps them to avoid converging to a l</w:t>
      </w:r>
      <w:r w:rsidR="0018732D">
        <w:t>o</w:t>
      </w:r>
      <w:r w:rsidR="0018732D">
        <w:t>cal maximum in the early stages of the search</w:t>
      </w:r>
      <w:r w:rsidR="006E4494">
        <w:t xml:space="preserve"> process</w:t>
      </w:r>
      <w:r w:rsidR="0018732D">
        <w:t xml:space="preserve">. </w:t>
      </w:r>
    </w:p>
    <w:p w:rsidR="009E56DF" w:rsidRDefault="00F93471" w:rsidP="0018732D">
      <w:r>
        <w:t xml:space="preserve">The annealing principle and its name comes from the analogy to the </w:t>
      </w:r>
      <w:r w:rsidR="00517AFF">
        <w:t xml:space="preserve">process of controlled </w:t>
      </w:r>
      <w:r>
        <w:t xml:space="preserve">cooling of substances. At high temperatures, the </w:t>
      </w:r>
      <w:r w:rsidR="0087599C">
        <w:t xml:space="preserve">molecules of the substance move chaotically, having a high energy level . As the temperature decreases, the molecules slow down and at one point they </w:t>
      </w:r>
      <w:r w:rsidR="0087599C" w:rsidRPr="0087599C">
        <w:rPr>
          <w:rStyle w:val="Wyrnieniedelikatne"/>
        </w:rPr>
        <w:t>may</w:t>
      </w:r>
      <w:r w:rsidR="0087599C">
        <w:t xml:space="preserve"> start to align in a crystalline structure, that is their minimal energy state. However, if the rate at which the temperature decreases is too high, an amorphous state may be reached which is not a</w:t>
      </w:r>
      <w:r w:rsidR="00AF6ECD">
        <w:t xml:space="preserve"> desired</w:t>
      </w:r>
      <w:r w:rsidR="0087599C">
        <w:t xml:space="preserve"> minimal energy state.</w:t>
      </w:r>
      <w:r w:rsidR="00C75673">
        <w:t xml:space="preserve"> </w:t>
      </w:r>
    </w:p>
    <w:p w:rsidR="00F93471" w:rsidRDefault="00C75673" w:rsidP="0018732D">
      <w:r>
        <w:t xml:space="preserve">In analogy to optimization, the lowest energy state is the global optimum we are searching for, and the temperature is a factor that </w:t>
      </w:r>
      <w:r w:rsidR="008D694D">
        <w:t>specifies</w:t>
      </w:r>
      <w:r>
        <w:t xml:space="preserve"> the </w:t>
      </w:r>
      <w:r w:rsidR="008D694D">
        <w:t xml:space="preserve">magnitude </w:t>
      </w:r>
      <w:r>
        <w:t>of perturbations that appear while searching for the optimum.</w:t>
      </w:r>
      <w:r w:rsidR="001324B2">
        <w:t xml:space="preserve"> In statistical mechanics, when the substance cools down, it is possible for it to sometimes increase its energy level, as an effect of a random perturbation. Similarly, in the annealing principle based optimization algorithm it is possible that som</w:t>
      </w:r>
      <w:r w:rsidR="001324B2">
        <w:t>e</w:t>
      </w:r>
      <w:r w:rsidR="001324B2">
        <w:t xml:space="preserve">times </w:t>
      </w:r>
      <w:r w:rsidR="008D694D">
        <w:t>the</w:t>
      </w:r>
      <w:r w:rsidR="001324B2">
        <w:t xml:space="preserve"> worse solution </w:t>
      </w:r>
      <w:r w:rsidR="009E56DF">
        <w:t>is</w:t>
      </w:r>
      <w:r w:rsidR="001324B2">
        <w:t xml:space="preserve"> chosen</w:t>
      </w:r>
      <w:r w:rsidR="008D694D">
        <w:t xml:space="preserve"> instead of the better one</w:t>
      </w:r>
      <w:r w:rsidR="001324B2">
        <w:t xml:space="preserve">, especially </w:t>
      </w:r>
      <w:r w:rsidR="009E56DF">
        <w:t xml:space="preserve">in the beginning of the process, </w:t>
      </w:r>
      <w:r w:rsidR="001324B2">
        <w:t>when the temperature is high</w:t>
      </w:r>
      <w:r w:rsidR="009E56DF">
        <w:t>.</w:t>
      </w:r>
      <w:r w:rsidR="001324B2">
        <w:t xml:space="preserve"> This increases the search space exploration of the alg</w:t>
      </w:r>
      <w:r w:rsidR="001324B2">
        <w:t>o</w:t>
      </w:r>
      <w:r w:rsidR="001324B2">
        <w:t>rithm</w:t>
      </w:r>
      <w:r w:rsidR="00AB6518">
        <w:t>, which may result in finding the global optimum</w:t>
      </w:r>
      <w:r w:rsidR="000C1ACC">
        <w:t xml:space="preserve"> </w:t>
      </w:r>
      <w:fldSimple w:instr=" ADDIN ZOTERO_ITEM {&quot;sort&quot;:true,&quot;citationItems&quot;:[{&quot;uri&quot;:[&quot;http://zotero.org/users/local/Op1rMxOJ/items/A2ITDXW8&quot;]}]} ">
        <w:r w:rsidR="00D54B16" w:rsidRPr="00D54B16">
          <w:rPr>
            <w:rFonts w:cs="Times New Roman"/>
          </w:rPr>
          <w:t>[23]</w:t>
        </w:r>
      </w:fldSimple>
      <w:r w:rsidR="001324B2">
        <w:t>.</w:t>
      </w:r>
    </w:p>
    <w:p w:rsidR="00517AFF" w:rsidRDefault="00517AFF" w:rsidP="00517AFF">
      <w:pPr>
        <w:pStyle w:val="Sub-sub-section-not-numbered"/>
      </w:pPr>
      <w:r>
        <w:t>Metropolis criterion</w:t>
      </w:r>
    </w:p>
    <w:p w:rsidR="00517AFF" w:rsidRDefault="00517AFF" w:rsidP="00517AFF">
      <w:r>
        <w:t xml:space="preserve">Basing on the annealing principle and the Boltzmann-Gibbs probability distribution, the </w:t>
      </w:r>
      <w:r w:rsidRPr="00517AFF">
        <w:rPr>
          <w:rStyle w:val="Wyrnieniedelikatne"/>
        </w:rPr>
        <w:t>Metropolis criterion</w:t>
      </w:r>
      <w:r>
        <w:t xml:space="preserve">, was proposed to use in numerical analysis. </w:t>
      </w:r>
      <w:r w:rsidR="00AF3FB8">
        <w:t xml:space="preserve">The criterion states, that if the system is at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oMath>
      <w:r w:rsidR="00AF3FB8">
        <w:t xml:space="preserve">, and in a result of a random perturbation it is possible for a system to move to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t 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s given as fo</w:t>
      </w:r>
      <w:r w:rsidR="00AF3FB8">
        <w:t>l</w:t>
      </w:r>
      <w:r w:rsidR="00AF3FB8">
        <w:t>lows:</w:t>
      </w:r>
    </w:p>
    <w:tbl>
      <w:tblPr>
        <w:tblStyle w:val="rwnania"/>
        <w:tblW w:w="0" w:type="auto"/>
        <w:tblLook w:val="04A0"/>
      </w:tblPr>
      <w:tblGrid>
        <w:gridCol w:w="959"/>
        <w:gridCol w:w="7087"/>
        <w:gridCol w:w="1166"/>
      </w:tblGrid>
      <w:tr w:rsidR="00AF3FB8" w:rsidTr="007449D3">
        <w:tc>
          <w:tcPr>
            <w:tcW w:w="959" w:type="dxa"/>
          </w:tcPr>
          <w:p w:rsidR="00AF3FB8" w:rsidRDefault="00AF3FB8" w:rsidP="00C21398"/>
        </w:tc>
        <w:tc>
          <w:tcPr>
            <w:tcW w:w="7087" w:type="dxa"/>
          </w:tcPr>
          <w:p w:rsidR="00AF3FB8" w:rsidRDefault="0053180D"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 xml:space="preserve">choosin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Default="00AF3FB8" w:rsidP="007449D3">
            <w:pPr>
              <w:jc w:val="right"/>
            </w:pPr>
            <w:bookmarkStart w:id="63" w:name="eq_metropolis_criterion"/>
            <w:r>
              <w:t>(</w:t>
            </w:r>
            <w:fldSimple w:instr=" STYLEREF  &quot;Nagłówek 1&quot; \n  \* MERGEFORMAT ">
              <w:r w:rsidR="00F97BC8">
                <w:rPr>
                  <w:noProof/>
                </w:rPr>
                <w:t>2</w:t>
              </w:r>
            </w:fldSimple>
            <w:r>
              <w:t>.</w:t>
            </w:r>
            <w:fldSimple w:instr=" SEQ equations \* MERGEFORMAT  \* MERGEFORMAT ">
              <w:r w:rsidR="00F97BC8">
                <w:rPr>
                  <w:noProof/>
                </w:rPr>
                <w:t>18</w:t>
              </w:r>
            </w:fldSimple>
            <w:r>
              <w:t>)</w:t>
            </w:r>
            <w:bookmarkEnd w:id="63"/>
          </w:p>
        </w:tc>
      </w:tr>
    </w:tbl>
    <w:p w:rsidR="00AF3FB8" w:rsidRDefault="00AE2319" w:rsidP="00517AFF">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Boltzmann’s constant</w:t>
      </w:r>
      <w:r w:rsidR="005740E3">
        <w:t xml:space="preserve"> and </w:t>
      </w:r>
      <m:oMath>
        <m:r>
          <w:rPr>
            <w:rFonts w:ascii="Cambria Math" w:hAnsi="Cambria Math"/>
          </w:rPr>
          <m:t>T</m:t>
        </m:r>
      </m:oMath>
      <w:r w:rsidR="005740E3">
        <w:t xml:space="preserve"> is current system’s temperature</w:t>
      </w:r>
      <w:r>
        <w:t>.</w:t>
      </w:r>
    </w:p>
    <w:p w:rsidR="00D065CF" w:rsidRDefault="00EC7A4B" w:rsidP="00517AFF">
      <w:r>
        <w:t>Therefore, in Metropolis criterion, if the new solution has a higher energy state than the current energy state, there exists a non-zero probability, that the system will move to the hig</w:t>
      </w:r>
      <w:r>
        <w:t>h</w:t>
      </w:r>
      <w:r>
        <w:t xml:space="preserve">er energy state. </w:t>
      </w:r>
      <w:r w:rsidR="00D065CF">
        <w:t>Using the Metropolis criterion modified for the maximization</w:t>
      </w:r>
      <w:r w:rsidR="00DB5C5E">
        <w:t>, rather than m</w:t>
      </w:r>
      <w:r w:rsidR="00DB5C5E">
        <w:t>i</w:t>
      </w:r>
      <w:r w:rsidR="00DB5C5E">
        <w:t>nimization</w:t>
      </w:r>
      <w:r w:rsidR="00D065CF">
        <w:t xml:space="preserve"> problem</w:t>
      </w:r>
      <w:r>
        <w:t xml:space="preserve"> (to keep consistency with other algorithms described in this chapter)</w:t>
      </w:r>
      <w:r w:rsidR="00D065CF">
        <w:t xml:space="preserve">, we can outline the algorithm called </w:t>
      </w:r>
      <w:r w:rsidR="00D065CF" w:rsidRPr="00D065CF">
        <w:rPr>
          <w:rStyle w:val="Wyrnieniedelikatne"/>
        </w:rPr>
        <w:t>simulated annealing</w:t>
      </w:r>
      <w:r w:rsidR="00D065CF">
        <w:rPr>
          <w:rStyle w:val="Odwoanieprzypisudolnego"/>
          <w:i/>
          <w:iCs/>
        </w:rPr>
        <w:footnoteReference w:id="5"/>
      </w:r>
      <w:r w:rsidR="00D065CF">
        <w:t>:</w:t>
      </w:r>
    </w:p>
    <w:p w:rsidR="000E087C" w:rsidRDefault="000E087C" w:rsidP="000E087C">
      <w:pPr>
        <w:pStyle w:val="Sub-sub-section-not-numbered"/>
      </w:pPr>
      <w:bookmarkStart w:id="64" w:name="alg_sim_annealing"/>
      <w:r>
        <w:t xml:space="preserve">Algorithm </w:t>
      </w:r>
      <w:fldSimple w:instr=" SEQ algorithm \* MERGEFORMAT ">
        <w:r w:rsidR="00F97BC8">
          <w:rPr>
            <w:noProof/>
          </w:rPr>
          <w:t>7</w:t>
        </w:r>
      </w:fldSimple>
      <w:bookmarkEnd w:id="64"/>
      <w:r>
        <w:t xml:space="preserve">: </w:t>
      </w:r>
      <w:r w:rsidR="00DB5C5E">
        <w:t>Simulated annealing</w:t>
      </w:r>
    </w:p>
    <w:p w:rsidR="00B83610" w:rsidRDefault="00DB5C5E" w:rsidP="00DB5C5E">
      <w:pPr>
        <w:pStyle w:val="Algorithmsteps"/>
        <w:numPr>
          <w:ilvl w:val="0"/>
          <w:numId w:val="40"/>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p>
    <w:p w:rsidR="00DB5C5E" w:rsidRDefault="008B11AF" w:rsidP="00B83610">
      <w:pPr>
        <w:pStyle w:val="Algorithmsteps"/>
        <w:numPr>
          <w:ilvl w:val="0"/>
          <w:numId w:val="0"/>
        </w:numPr>
        <w:ind w:left="644"/>
        <w:rPr>
          <w:rStyle w:val="HTML-kod"/>
        </w:rPr>
      </w:pPr>
      <w:r>
        <w:rPr>
          <w:rStyle w:val="HTML-kod"/>
        </w:rPr>
        <w:t xml:space="preserve">Set </w:t>
      </w:r>
      <w:r w:rsidR="004E235C">
        <w:rPr>
          <w:rStyle w:val="HTML-kod"/>
        </w:rPr>
        <w:t>an</w:t>
      </w:r>
      <w:r>
        <w:rPr>
          <w:rStyle w:val="HTML-kod"/>
        </w:rPr>
        <w:t xml:space="preserve">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Pr>
          <w:rStyle w:val="HTML-kod"/>
        </w:rPr>
        <w:t xml:space="preserve">. </w:t>
      </w:r>
      <w:r w:rsidR="00DB5C5E">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Pr>
          <w:rStyle w:val="HTML-kod"/>
        </w:rPr>
        <w:t>.</w:t>
      </w:r>
    </w:p>
    <w:p w:rsidR="00DB5C5E" w:rsidRDefault="00DB5C5E" w:rsidP="00DB5C5E">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B11AF" w:rsidRDefault="00DB5C5E" w:rsidP="00DB5C5E">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Pr>
          <w:rStyle w:val="HTML-kod"/>
        </w:rPr>
        <w:t xml:space="preserve">. </w:t>
      </w:r>
    </w:p>
    <w:p w:rsidR="00A460FC" w:rsidRDefault="00DB5C5E" w:rsidP="00DB5C5E">
      <w:pPr>
        <w:pStyle w:val="Algorithmsteps"/>
        <w:rPr>
          <w:rStyle w:val="HTML-kod"/>
        </w:rPr>
      </w:pPr>
      <w:r>
        <w:rPr>
          <w:rStyle w:val="HTML-kod"/>
        </w:rPr>
        <w:t xml:space="preserve">If </w:t>
      </w:r>
      <m:oMath>
        <m:r>
          <w:rPr>
            <w:rStyle w:val="HTML-kod"/>
            <w:rFonts w:ascii="Cambria Math" w:hAnsi="Cambria Math"/>
          </w:rPr>
          <m:t>δ&l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w:t>
      </w:r>
      <w:r w:rsidR="00A460FC">
        <w:rPr>
          <w:rStyle w:val="HTML-kod"/>
        </w:rPr>
        <w:t>Else</w:t>
      </w:r>
      <w:r>
        <w:rPr>
          <w:rStyle w:val="HTML-kod"/>
        </w:rPr>
        <w:t xml:space="preserve"> if </w:t>
      </w:r>
      <m:oMath>
        <m:r>
          <w:rPr>
            <w:rStyle w:val="HTML-kod"/>
            <w:rFonts w:ascii="Cambria Math" w:hAnsi="Cambria Math"/>
          </w:rPr>
          <m:t>δ≥0</m:t>
        </m:r>
      </m:oMath>
      <w:r w:rsidR="00A460FC">
        <w:rPr>
          <w:rStyle w:val="HTML-kod"/>
        </w:rPr>
        <w:t xml:space="preserve"> and</w:t>
      </w:r>
      <w:r>
        <w:rPr>
          <w:rStyle w:val="HTML-kod"/>
        </w:rPr>
        <w:t xml:space="preserve"> </w:t>
      </w:r>
      <w:r w:rsidR="00A460FC">
        <w:rPr>
          <w:rStyle w:val="HTML-kod"/>
        </w:rPr>
        <w:t xml:space="preserve">uniform on </w:t>
      </w:r>
      <m:oMath>
        <m:d>
          <m:dPr>
            <m:begChr m:val="["/>
            <m:endChr m:val="]"/>
            <m:ctrlPr>
              <w:rPr>
                <w:rStyle w:val="HTML-kod"/>
                <w:rFonts w:ascii="Cambria Math" w:hAnsi="Cambria Math"/>
                <w:i/>
              </w:rPr>
            </m:ctrlPr>
          </m:dPr>
          <m:e>
            <m:r>
              <w:rPr>
                <w:rStyle w:val="HTML-kod"/>
                <w:rFonts w:ascii="Cambria Math" w:hAnsi="Cambria Math"/>
              </w:rPr>
              <m:t>0;1</m:t>
            </m:r>
          </m:e>
        </m:d>
      </m:oMath>
      <w:r w:rsidR="00A460FC">
        <w:rPr>
          <w:rStyle w:val="HTML-kod"/>
        </w:rPr>
        <w:t xml:space="preserve"> random variable </w:t>
      </w:r>
      <m:oMath>
        <m:r>
          <w:rPr>
            <w:rStyle w:val="HTML-kod"/>
            <w:rFonts w:ascii="Cambria Math" w:hAnsi="Cambria Math"/>
          </w:rPr>
          <m:t>U</m:t>
        </m:r>
      </m:oMath>
      <w:r w:rsidR="00A460FC">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w:t>
      </w:r>
      <w:r w:rsidR="00A460FC">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Pr>
          <w:rStyle w:val="HTML-kod"/>
        </w:rPr>
        <w:t>.</w:t>
      </w:r>
    </w:p>
    <w:p w:rsidR="008B11AF" w:rsidRDefault="003E7771" w:rsidP="00DB5C5E">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DB5C5E" w:rsidRDefault="00DB5C5E" w:rsidP="00DB5C5E">
      <w:pPr>
        <w:pStyle w:val="Algorithmsteps"/>
        <w:rPr>
          <w:rStyle w:val="HTML-kod"/>
        </w:rPr>
      </w:pPr>
      <w:r>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1</m:t>
        </m:r>
      </m:oMath>
      <w:r w:rsidR="00F92DD5">
        <w:rPr>
          <w:rStyle w:val="HTML-kod"/>
        </w:rPr>
        <w:t xml:space="preserve"> and decreasing the te</w:t>
      </w:r>
      <w:r w:rsidR="00F92DD5">
        <w:rPr>
          <w:rStyle w:val="HTML-kod"/>
        </w:rPr>
        <w:t>m</w:t>
      </w:r>
      <w:r w:rsidR="00F92DD5">
        <w:rPr>
          <w:rStyle w:val="HTML-kod"/>
        </w:rPr>
        <w:t xml:space="preserve">perature </w:t>
      </w:r>
      <m:oMath>
        <m:r>
          <w:rPr>
            <w:rStyle w:val="HTML-kod"/>
            <w:rFonts w:ascii="Cambria Math" w:hAnsi="Cambria Math"/>
          </w:rPr>
          <m:t>T</m:t>
        </m:r>
      </m:oMath>
      <w:r w:rsidR="00F92DD5">
        <w:rPr>
          <w:rStyle w:val="HTML-kod"/>
        </w:rPr>
        <w:t xml:space="preserve"> according to the annealing schedule</w:t>
      </w:r>
      <w:r>
        <w:rPr>
          <w:rStyle w:val="HTML-kod"/>
        </w:rPr>
        <w:t>.</w:t>
      </w:r>
    </w:p>
    <w:p w:rsidR="00AB426E" w:rsidRDefault="00D8088D" w:rsidP="00AB426E">
      <w:r>
        <w:t>We can</w:t>
      </w:r>
      <w:r w:rsidR="00C21398">
        <w:t xml:space="preserve"> notice, that at step 4, the Boltzmann constant was skipped, as we assume that we have a full control of temperature </w:t>
      </w:r>
      <m:oMath>
        <m:r>
          <w:rPr>
            <w:rFonts w:ascii="Cambria Math" w:hAnsi="Cambria Math"/>
          </w:rPr>
          <m:t>T</m:t>
        </m:r>
      </m:oMath>
      <w:r w:rsidR="00C21398">
        <w:t>.</w:t>
      </w:r>
      <w:r w:rsidR="00E058D6">
        <w:t xml:space="preserve"> Also, in step 5 the budget allocated for each temperature value is introduced. This allows us to choose how often the temperature </w:t>
      </w:r>
      <m:oMath>
        <m:r>
          <w:rPr>
            <w:rFonts w:ascii="Cambria Math" w:hAnsi="Cambria Math"/>
          </w:rPr>
          <m:t>T</m:t>
        </m:r>
      </m:oMath>
      <w:r w:rsidR="00E058D6">
        <w:t xml:space="preserve"> should change.</w:t>
      </w:r>
    </w:p>
    <w:p w:rsidR="00E058D6" w:rsidRDefault="00E058D6" w:rsidP="00AB426E">
      <w:r>
        <w:t>When using simulated annealing algorithm it is important to choose the appropriate coo</w:t>
      </w:r>
      <w:r>
        <w:t>l</w:t>
      </w:r>
      <w:r>
        <w:t>ing schedule, i.e. the sequence of values of the temperature.</w:t>
      </w:r>
      <w:r w:rsidR="00874EAD">
        <w:t xml:space="preserve"> There are many possibilities, like decreasing temperature </w:t>
      </w:r>
      <w:r w:rsidR="008A05B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t xml:space="preserve">, where </w:t>
      </w:r>
      <m:oMath>
        <m:r>
          <w:rPr>
            <w:rFonts w:ascii="Cambria Math" w:hAnsi="Cambria Math"/>
          </w:rPr>
          <m:t>λ∈[0;1]</m:t>
        </m:r>
      </m:oMath>
      <w:r w:rsidR="008A05BA">
        <w:t>, or on per-iteration b</w:t>
      </w:r>
      <w:r w:rsidR="008A05BA">
        <w:t>a</w:t>
      </w:r>
      <w:r w:rsidR="008A05BA">
        <w:t xml:space="preserve">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t>.</w:t>
      </w:r>
      <w:r w:rsidR="0008274E">
        <w:t xml:space="preserve"> Typically, we need to analyze how the system behaves during a small number of evaluations and</w:t>
      </w:r>
      <w:r w:rsidR="00C95986">
        <w:t xml:space="preserve"> try to</w:t>
      </w:r>
      <w:r w:rsidR="0008274E">
        <w:t xml:space="preserve"> set these parameters appropriately, using trial and error method.</w:t>
      </w:r>
    </w:p>
    <w:p w:rsidR="00D77732" w:rsidRDefault="00D77732" w:rsidP="00AB426E">
      <w:r>
        <w:lastRenderedPageBreak/>
        <w:t>Another important aspect that strongly influences the efficiency of the algorithm is the di</w:t>
      </w:r>
      <w:r>
        <w:t>s</w:t>
      </w:r>
      <w:r>
        <w:t xml:space="preserve">tribution using which th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chosen. </w:t>
      </w:r>
      <w:r w:rsidR="0063595E">
        <w:t>It should meet the same requirements as in case of localized random search (</w:t>
      </w:r>
      <w:r w:rsidR="0053180D">
        <w:fldChar w:fldCharType="begin"/>
      </w:r>
      <w:r w:rsidR="0063595E">
        <w:instrText xml:space="preserve"> REF alg_localized_rand_search \h </w:instrText>
      </w:r>
      <w:r w:rsidR="0053180D">
        <w:fldChar w:fldCharType="separate"/>
      </w:r>
      <w:r w:rsidR="00F97BC8">
        <w:t xml:space="preserve">Algorithm </w:t>
      </w:r>
      <w:r w:rsidR="00F97BC8">
        <w:rPr>
          <w:noProof/>
        </w:rPr>
        <w:t>1</w:t>
      </w:r>
      <w:r w:rsidR="0053180D">
        <w:fldChar w:fldCharType="end"/>
      </w:r>
      <w:r w:rsidR="0063595E">
        <w:t>) – the mean should be zero and the magnitude of pe</w:t>
      </w:r>
      <w:r w:rsidR="0063595E">
        <w:t>r</w:t>
      </w:r>
      <w:r w:rsidR="0063595E">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t xml:space="preserve"> should be consistent with the range that a corresponding el</w:t>
      </w:r>
      <w:r w:rsidR="0063595E">
        <w:t>e</w:t>
      </w:r>
      <w:r w:rsidR="0063595E">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t xml:space="preserve"> stays within.</w:t>
      </w:r>
    </w:p>
    <w:p w:rsidR="002B444B" w:rsidRDefault="00F642BF" w:rsidP="00F642BF">
      <w:pPr>
        <w:pStyle w:val="Sub-sub-section-not-numbered"/>
      </w:pPr>
      <w:r>
        <w:t>Noisy gain function case</w:t>
      </w:r>
    </w:p>
    <w:p w:rsidR="00F642BF" w:rsidRDefault="00B2638A" w:rsidP="005F7E1C">
      <w:r>
        <w:t xml:space="preserve">When the gain function contains a random noise, the methods that can be applied </w:t>
      </w:r>
      <w:r w:rsidR="00077C6E">
        <w:t>to m</w:t>
      </w:r>
      <w:r w:rsidR="00077C6E">
        <w:t>i</w:t>
      </w:r>
      <w:r w:rsidR="00077C6E">
        <w:t xml:space="preserve">nimize the impact of the noise </w:t>
      </w:r>
      <w:r>
        <w:t xml:space="preserve">are </w:t>
      </w:r>
      <w:r w:rsidR="000B7409">
        <w:t>similar</w:t>
      </w:r>
      <w:r>
        <w:t xml:space="preserve"> to those described in subsection </w:t>
      </w:r>
      <w:r w:rsidR="0053180D">
        <w:fldChar w:fldCharType="begin"/>
      </w:r>
      <w:r>
        <w:instrText xml:space="preserve"> REF _Ref282113474 \r \h </w:instrText>
      </w:r>
      <w:r w:rsidR="0053180D">
        <w:fldChar w:fldCharType="separate"/>
      </w:r>
      <w:r w:rsidR="00F97BC8">
        <w:t>2.2.3</w:t>
      </w:r>
      <w:r w:rsidR="0053180D">
        <w:fldChar w:fldCharType="end"/>
      </w:r>
      <w:r>
        <w:t xml:space="preserve"> for the case of a localized random search: gain function evaluations averaging and acceptance threshold.</w:t>
      </w:r>
      <w:r w:rsidR="000B7409">
        <w:t xml:space="preserve"> </w:t>
      </w:r>
    </w:p>
    <w:p w:rsidR="00535407" w:rsidRDefault="00EF14AD" w:rsidP="00535407">
      <w:r>
        <w:t xml:space="preserve">Whilst the gain function evaluations averaging can be introduced without any problems, the acceptance threshold requires us to change the </w:t>
      </w:r>
      <w:r w:rsidR="0053180D">
        <w:fldChar w:fldCharType="begin"/>
      </w:r>
      <w:r>
        <w:instrText xml:space="preserve"> REF alg_sim_annealing \h </w:instrText>
      </w:r>
      <w:r w:rsidR="0053180D">
        <w:fldChar w:fldCharType="separate"/>
      </w:r>
      <w:r w:rsidR="00F97BC8">
        <w:t xml:space="preserve">Algorithm </w:t>
      </w:r>
      <w:r w:rsidR="00F97BC8">
        <w:rPr>
          <w:noProof/>
        </w:rPr>
        <w:t>7</w:t>
      </w:r>
      <w:r w:rsidR="0053180D">
        <w:fldChar w:fldCharType="end"/>
      </w:r>
      <w:r>
        <w:t xml:space="preserve"> </w:t>
      </w:r>
      <w:r w:rsidR="005E510A">
        <w:t>a little more than just repla</w:t>
      </w:r>
      <w:r w:rsidR="005E510A">
        <w:t>c</w:t>
      </w:r>
      <w:r w:rsidR="005E510A">
        <w:t xml:space="preserve">ing the </w:t>
      </w:r>
      <m:oMath>
        <m:r>
          <w:rPr>
            <w:rFonts w:ascii="Cambria Math" w:hAnsi="Cambria Math"/>
          </w:rPr>
          <m:t>G(</m:t>
        </m:r>
        <m:r>
          <m:rPr>
            <m:sty m:val="bi"/>
          </m:rPr>
          <w:rPr>
            <w:rFonts w:ascii="Cambria Math" w:hAnsi="Cambria Math"/>
          </w:rPr>
          <m:t>θ</m:t>
        </m:r>
        <m:r>
          <w:rPr>
            <w:rFonts w:ascii="Cambria Math" w:hAnsi="Cambria Math"/>
          </w:rPr>
          <m:t>)</m:t>
        </m:r>
      </m:oMath>
      <w:r w:rsidR="005E510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t xml:space="preserve"> - we need to </w:t>
      </w:r>
      <w:r>
        <w:t xml:space="preserve">modify the way that </w:t>
      </w:r>
      <m:oMath>
        <m:r>
          <w:rPr>
            <w:rFonts w:ascii="Cambria Math" w:hAnsi="Cambria Math"/>
          </w:rPr>
          <m:t>δ</m:t>
        </m:r>
      </m:oMath>
      <w:r>
        <w:t xml:space="preserve"> is calculated in step 3:</w:t>
      </w:r>
    </w:p>
    <w:p w:rsidR="00C23683" w:rsidRDefault="00C23683" w:rsidP="00C23683">
      <w:pPr>
        <w:pStyle w:val="Sub-sub-section-not-numbered"/>
      </w:pPr>
      <w:r>
        <w:t xml:space="preserve">Algorithm </w:t>
      </w:r>
      <w:fldSimple w:instr=" SEQ algorithm \* MERGEFORMAT ">
        <w:r w:rsidR="00F97BC8">
          <w:rPr>
            <w:noProof/>
          </w:rPr>
          <w:t>8</w:t>
        </w:r>
      </w:fldSimple>
      <w:r>
        <w:t>: Simulated annealing</w:t>
      </w:r>
      <w:r w:rsidR="00E9075E">
        <w:t xml:space="preserve"> for a noisy gain function</w:t>
      </w:r>
    </w:p>
    <w:p w:rsidR="00C23683" w:rsidRDefault="00C23683" w:rsidP="00E9075E">
      <w:pPr>
        <w:pStyle w:val="Algorithmsteps"/>
        <w:numPr>
          <w:ilvl w:val="0"/>
          <w:numId w:val="42"/>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p>
    <w:p w:rsidR="00C23683" w:rsidRDefault="00C23683" w:rsidP="00C23683">
      <w:pPr>
        <w:pStyle w:val="Algorithmsteps"/>
        <w:numPr>
          <w:ilvl w:val="0"/>
          <w:numId w:val="0"/>
        </w:numPr>
        <w:ind w:left="644"/>
        <w:rPr>
          <w:rStyle w:val="HTML-kod"/>
        </w:rPr>
      </w:pPr>
      <w:r>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3683" w:rsidRDefault="00C23683" w:rsidP="00C23683">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C23683" w:rsidRDefault="00C23683" w:rsidP="00C23683">
      <w:pPr>
        <w:pStyle w:val="Algorithmsteps"/>
        <w:rPr>
          <w:rStyle w:val="HTML-kod"/>
        </w:rPr>
      </w:pPr>
      <w:r w:rsidRPr="00FE29A5">
        <w:rPr>
          <w:rStyle w:val="HTML-kod"/>
        </w:rPr>
        <w:t xml:space="preserve">Calculate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Pr>
          <w:rStyle w:val="HTML-kod"/>
        </w:rPr>
        <w:t xml:space="preserve">. </w:t>
      </w:r>
    </w:p>
    <w:p w:rsidR="00C23683" w:rsidRDefault="00C23683" w:rsidP="00C23683">
      <w:pPr>
        <w:pStyle w:val="Algorithmsteps"/>
        <w:rPr>
          <w:rStyle w:val="HTML-kod"/>
        </w:rPr>
      </w:pPr>
      <w:r>
        <w:rPr>
          <w:rStyle w:val="HTML-kod"/>
        </w:rPr>
        <w:t xml:space="preserve">If </w:t>
      </w:r>
      <m:oMath>
        <m:r>
          <w:rPr>
            <w:rStyle w:val="HTML-kod"/>
            <w:rFonts w:ascii="Cambria Math" w:hAnsi="Cambria Math"/>
          </w:rPr>
          <m:t>δ&l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Else if </w:t>
      </w:r>
      <m:oMath>
        <m:r>
          <w:rPr>
            <w:rStyle w:val="HTML-kod"/>
            <w:rFonts w:ascii="Cambria Math" w:hAnsi="Cambria Math"/>
          </w:rPr>
          <m:t>δ≥0</m:t>
        </m:r>
      </m:oMath>
      <w:r>
        <w:rPr>
          <w:rStyle w:val="HTML-kod"/>
        </w:rPr>
        <w:t xml:space="preserve"> and uniform on </w:t>
      </w:r>
      <m:oMath>
        <m:d>
          <m:dPr>
            <m:begChr m:val="["/>
            <m:endChr m:val="]"/>
            <m:ctrlPr>
              <w:rPr>
                <w:rStyle w:val="HTML-kod"/>
                <w:rFonts w:ascii="Cambria Math" w:hAnsi="Cambria Math"/>
                <w:i/>
              </w:rPr>
            </m:ctrlPr>
          </m:dPr>
          <m:e>
            <m:r>
              <w:rPr>
                <w:rStyle w:val="HTML-kod"/>
                <w:rFonts w:ascii="Cambria Math" w:hAnsi="Cambria Math"/>
              </w:rPr>
              <m:t>0;1</m:t>
            </m:r>
          </m:e>
        </m:d>
      </m:oMath>
      <w:r>
        <w:rPr>
          <w:rStyle w:val="HTML-kod"/>
        </w:rPr>
        <w:t xml:space="preserve"> random variable </w:t>
      </w:r>
      <m:oMath>
        <m:r>
          <w:rPr>
            <w:rStyle w:val="HTML-kod"/>
            <w:rFonts w:ascii="Cambria Math" w:hAnsi="Cambria Math"/>
          </w:rPr>
          <m:t>U</m:t>
        </m:r>
      </m:oMath>
      <w:r>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Pr>
          <w:rStyle w:val="HTML-kod"/>
        </w:rPr>
        <w:t>.</w:t>
      </w:r>
    </w:p>
    <w:p w:rsidR="00C23683" w:rsidRDefault="00C23683" w:rsidP="00C23683">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C23683" w:rsidRDefault="00C23683" w:rsidP="00C23683">
      <w:pPr>
        <w:pStyle w:val="Algorithmsteps"/>
        <w:rPr>
          <w:rStyle w:val="HTML-kod"/>
        </w:rPr>
      </w:pPr>
      <w:r>
        <w:rPr>
          <w:rStyle w:val="HTML-kod"/>
        </w:rPr>
        <w:t>Stop if the maximum number of evaluations has been reached, or</w:t>
      </w:r>
      <m:oMath>
        <m:r>
          <w:rPr>
            <w:rStyle w:val="HTML-kod"/>
            <w:rFonts w:ascii="Cambria Math" w:hAnsi="Cambria Math"/>
          </w:rPr>
          <m:t xml:space="preserve"> 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1</m:t>
        </m:r>
      </m:oMath>
      <w:r>
        <w:rPr>
          <w:rStyle w:val="HTML-kod"/>
        </w:rPr>
        <w:t xml:space="preserve"> and decreasing the te</w:t>
      </w:r>
      <w:r>
        <w:rPr>
          <w:rStyle w:val="HTML-kod"/>
        </w:rPr>
        <w:t>m</w:t>
      </w:r>
      <w:r>
        <w:rPr>
          <w:rStyle w:val="HTML-kod"/>
        </w:rPr>
        <w:t xml:space="preserve">perature </w:t>
      </w:r>
      <m:oMath>
        <m:r>
          <w:rPr>
            <w:rStyle w:val="HTML-kod"/>
            <w:rFonts w:ascii="Cambria Math" w:hAnsi="Cambria Math"/>
          </w:rPr>
          <m:t>T</m:t>
        </m:r>
      </m:oMath>
      <w:r>
        <w:rPr>
          <w:rStyle w:val="HTML-kod"/>
        </w:rPr>
        <w:t xml:space="preserve"> according to the annealing schedule.</w:t>
      </w:r>
    </w:p>
    <w:p w:rsidR="00C23683" w:rsidRDefault="00953E1A" w:rsidP="00535407">
      <w:r>
        <w:t xml:space="preserve">The </w:t>
      </w:r>
      <m:oMath>
        <m:r>
          <w:rPr>
            <w:rFonts w:ascii="Cambria Math" w:hAnsi="Cambria Math"/>
          </w:rPr>
          <m:t>τ</m:t>
        </m:r>
      </m:oMath>
      <w:r>
        <w:t xml:space="preserve"> in this case can be either positive or negative. </w:t>
      </w:r>
      <w:r w:rsidR="00084DEA">
        <w:t>When it is negative, then only new s</w:t>
      </w:r>
      <w:r w:rsidR="00084DEA">
        <w:t>o</w:t>
      </w:r>
      <w:r w:rsidR="00084DEA">
        <w:t xml:space="preserve">lutions that are having significantly higher noisy gain function value will satisfy the condition </w:t>
      </w:r>
      <m:oMath>
        <m:r>
          <w:rPr>
            <w:rFonts w:ascii="Cambria Math" w:hAnsi="Cambria Math"/>
          </w:rPr>
          <m:t>δ&lt;0</m:t>
        </m:r>
      </m:oMath>
      <w:r w:rsidR="00084DEA">
        <w:t xml:space="preserve"> and will be chosen as a new best known solution. Otherwise, if </w:t>
      </w:r>
      <m:oMath>
        <m:r>
          <w:rPr>
            <w:rFonts w:ascii="Cambria Math" w:hAnsi="Cambria Math"/>
          </w:rPr>
          <m:t>δ≥0</m:t>
        </m:r>
      </m:oMath>
      <w:r w:rsidR="00084DEA">
        <w:t>, the worse sol</w:t>
      </w:r>
      <w:r w:rsidR="00084DEA">
        <w:t>u</w:t>
      </w:r>
      <w:r w:rsidR="00084DEA">
        <w:t xml:space="preserve">tion will be chosen with less probability. The </w:t>
      </w:r>
      <m:oMath>
        <m:r>
          <w:rPr>
            <w:rFonts w:ascii="Cambria Math" w:hAnsi="Cambria Math"/>
          </w:rPr>
          <m:t>τ&lt;0</m:t>
        </m:r>
      </m:oMath>
      <w:r w:rsidR="00084DEA">
        <w:t xml:space="preserve"> may be useful in case of gain functions in which we suspect the number of local maximums is low – we are less willing to give up our currently best known solution, unless the gain is big enough. </w:t>
      </w:r>
    </w:p>
    <w:p w:rsidR="00E454E2" w:rsidRDefault="00084DEA" w:rsidP="00E454E2">
      <w:r>
        <w:lastRenderedPageBreak/>
        <w:t xml:space="preserve">On the other hand, the </w:t>
      </w:r>
      <w:r w:rsidR="009D3798">
        <w:t xml:space="preserve">positive value of </w:t>
      </w:r>
      <m:oMath>
        <m:r>
          <w:rPr>
            <w:rFonts w:ascii="Cambria Math" w:hAnsi="Cambria Math"/>
          </w:rPr>
          <m:t>τ</m:t>
        </m:r>
      </m:oMath>
      <w:r w:rsidR="009D3798">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t xml:space="preserve">still may </w:t>
      </w:r>
      <w:r w:rsidR="009D3798">
        <w:t xml:space="preserve">be chosen with a little higher probability than in case of </w:t>
      </w:r>
      <m:oMath>
        <m:r>
          <w:rPr>
            <w:rFonts w:ascii="Cambria Math" w:hAnsi="Cambria Math"/>
          </w:rPr>
          <m:t>τ=0</m:t>
        </m:r>
      </m:oMath>
      <w:r w:rsidR="009D3798">
        <w:t>.</w:t>
      </w:r>
      <w:r w:rsidR="00E454E2">
        <w:t xml:space="preserve"> </w:t>
      </w:r>
    </w:p>
    <w:p w:rsidR="00E454E2" w:rsidRDefault="00E454E2" w:rsidP="00E454E2">
      <w:r>
        <w:t xml:space="preserve">In both cases it is useful to </w:t>
      </w:r>
      <w:r w:rsidR="00C00C45">
        <w:t>set</w:t>
      </w:r>
      <w:r>
        <w:t xml:space="preserve"> </w:t>
      </w:r>
      <m:oMath>
        <m:r>
          <w:rPr>
            <w:rFonts w:ascii="Cambria Math" w:hAnsi="Cambria Math"/>
          </w:rPr>
          <m:t>τ≈±σ</m:t>
        </m:r>
      </m:oMath>
      <w:r>
        <w:t xml:space="preserve">, where </w:t>
      </w:r>
      <m:oMath>
        <m:r>
          <w:rPr>
            <w:rFonts w:ascii="Cambria Math" w:hAnsi="Cambria Math"/>
          </w:rPr>
          <m:t>σ</m:t>
        </m:r>
      </m:oMath>
      <w:r>
        <w:t xml:space="preserve"> is a standard deviation of the noisy gain function.</w:t>
      </w:r>
    </w:p>
    <w:p w:rsidR="009A6F45" w:rsidRDefault="009A6F45" w:rsidP="009A6F45">
      <w:pPr>
        <w:pStyle w:val="Nagwek3"/>
      </w:pPr>
      <w:bookmarkStart w:id="65" w:name="_Toc282375598"/>
      <w:r>
        <w:t>Other techniques</w:t>
      </w:r>
      <w:bookmarkEnd w:id="65"/>
    </w:p>
    <w:p w:rsidR="009A6F45" w:rsidRPr="00B57170" w:rsidRDefault="009A6F45" w:rsidP="00B57170">
      <w:pPr>
        <w:pStyle w:val="Akapitzlist"/>
        <w:numPr>
          <w:ilvl w:val="0"/>
          <w:numId w:val="18"/>
        </w:numPr>
      </w:pPr>
      <w:commentRangeStart w:id="66"/>
      <w:r>
        <w:t>GA</w:t>
      </w:r>
      <w:commentRangeEnd w:id="66"/>
      <w:r w:rsidR="001269FB">
        <w:rPr>
          <w:rStyle w:val="Odwoaniedokomentarza"/>
          <w:rFonts w:eastAsiaTheme="minorHAnsi"/>
        </w:rPr>
        <w:commentReference w:id="66"/>
      </w:r>
    </w:p>
    <w:p w:rsidR="009328F8" w:rsidRPr="00C067CE" w:rsidRDefault="009328F8" w:rsidP="00AA5A26">
      <w:pPr>
        <w:pStyle w:val="Nagwek2"/>
      </w:pPr>
      <w:bookmarkStart w:id="67" w:name="_Toc282375599"/>
      <w:r w:rsidRPr="00C067CE">
        <w:t>Quake II and QASE API</w:t>
      </w:r>
      <w:bookmarkEnd w:id="67"/>
    </w:p>
    <w:p w:rsidR="009328F8" w:rsidRDefault="008E4E5E" w:rsidP="00AA5A26">
      <w:pPr>
        <w:pStyle w:val="Nagwek3"/>
      </w:pPr>
      <w:bookmarkStart w:id="68" w:name="_Toc282375600"/>
      <w:r>
        <w:t>Quake II overview</w:t>
      </w:r>
      <w:bookmarkEnd w:id="68"/>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D54B16" w:rsidRPr="00D54B16">
          <w:rPr>
            <w:rFonts w:cs="Times New Roman"/>
          </w:rPr>
          <w:t>[24]</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69"/>
      <w:r w:rsidR="00AE75FE">
        <w:t xml:space="preserve">hippocampus </w:t>
      </w:r>
      <w:commentRangeEnd w:id="69"/>
      <w:r w:rsidR="00DE0B53">
        <w:rPr>
          <w:rStyle w:val="Odwoaniedokomentarza"/>
          <w:rFonts w:eastAsiaTheme="minorHAnsi"/>
        </w:rPr>
        <w:commentReference w:id="69"/>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D54B16" w:rsidRPr="00D54B16">
          <w:rPr>
            <w:rFonts w:cs="Times New Roman"/>
          </w:rPr>
          <w:t>[25]</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Furthermore, we can directly observe interaction of our agent with human players during a game</w:t>
      </w:r>
      <w:r w:rsidR="00EA4FA5">
        <w:t>-</w:t>
      </w:r>
      <w:r w:rsidR="00496B32">
        <w:t>play</w:t>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53180D">
        <w:fldChar w:fldCharType="begin"/>
      </w:r>
      <w:r w:rsidR="00402E8A">
        <w:instrText xml:space="preserve"> REF _Ref280545489 \r \h </w:instrText>
      </w:r>
      <w:r w:rsidR="0053180D">
        <w:fldChar w:fldCharType="separate"/>
      </w:r>
      <w:r w:rsidR="00F97BC8">
        <w:t>2.1.1</w:t>
      </w:r>
      <w:r w:rsidR="0053180D">
        <w:fldChar w:fldCharType="end"/>
      </w:r>
      <w:r w:rsidR="00402E8A">
        <w:t>.</w:t>
      </w:r>
    </w:p>
    <w:p w:rsidR="00E75FAC" w:rsidRDefault="00E75FAC" w:rsidP="00E75FAC">
      <w:pPr>
        <w:pStyle w:val="Nagwek3"/>
      </w:pPr>
      <w:bookmarkStart w:id="70" w:name="_Toc282375601"/>
      <w:r>
        <w:t>Quake II deathmatch</w:t>
      </w:r>
      <w:bookmarkEnd w:id="70"/>
    </w:p>
    <w:p w:rsidR="0047322B" w:rsidRDefault="00BD259F" w:rsidP="00BD259F">
      <w:r>
        <w:t xml:space="preserve">The basic game mode in Quake II is so-called </w:t>
      </w:r>
      <w:commentRangeStart w:id="71"/>
      <w:r w:rsidRPr="008D091A">
        <w:rPr>
          <w:rStyle w:val="Wyrnieniedelikatne"/>
        </w:rPr>
        <w:t>deathmatch</w:t>
      </w:r>
      <w:commentRangeEnd w:id="71"/>
      <w:r w:rsidR="0027136E">
        <w:rPr>
          <w:rStyle w:val="Odwoaniedokomentarza"/>
          <w:rFonts w:eastAsiaTheme="minorHAnsi"/>
        </w:rPr>
        <w:commentReference w:id="71"/>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w:t>
      </w:r>
      <w:r>
        <w:lastRenderedPageBreak/>
        <w:t xml:space="preserve">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61486E">
        <w:rPr>
          <w:rStyle w:val="Wyrnieniedelikatne"/>
        </w:rPr>
        <w:t>items</w:t>
      </w:r>
      <w:r w:rsidR="00503DD9">
        <w:t xml:space="preserve"> which are distributed on the </w:t>
      </w:r>
      <w:r w:rsidR="00503DD9" w:rsidRPr="008D091A">
        <w:rPr>
          <w:rStyle w:val="Wyrnieniedelikatne"/>
        </w:rPr>
        <w:t>map</w:t>
      </w:r>
      <w:r w:rsidR="00503DD9">
        <w:t xml:space="preserve">. There are four main categories of </w:t>
      </w:r>
      <w:r w:rsidR="0061486E">
        <w:rPr>
          <w:rStyle w:val="Wyrnieniedelikatne"/>
        </w:rPr>
        <w:t>item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 xml:space="preserve">health </w:t>
      </w:r>
      <w:r w:rsidR="0061486E">
        <w:rPr>
          <w:i/>
        </w:rPr>
        <w:t>item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72"/>
      <w:r w:rsidR="00503DD9" w:rsidRPr="0047322B">
        <w:rPr>
          <w:i/>
        </w:rPr>
        <w:t>weapons</w:t>
      </w:r>
      <w:commentRangeEnd w:id="72"/>
      <w:r w:rsidR="00503DD9">
        <w:rPr>
          <w:rStyle w:val="Odwoaniedokomentarza"/>
          <w:rFonts w:eastAsiaTheme="minorHAnsi"/>
        </w:rPr>
        <w:commentReference w:id="72"/>
      </w:r>
      <w:r w:rsidR="00A4620F">
        <w:t>. There are 6 types of a</w:t>
      </w:r>
      <w:r w:rsidR="00A4620F">
        <w:t>m</w:t>
      </w:r>
      <w:r w:rsidR="00A4620F">
        <w:t xml:space="preserve">munition </w:t>
      </w:r>
      <w:r w:rsidR="00594E4E">
        <w:t>in Quake II.</w:t>
      </w:r>
    </w:p>
    <w:p w:rsidR="00BD259F" w:rsidRPr="004624D6" w:rsidRDefault="0061486E" w:rsidP="0047322B">
      <w:r w:rsidRPr="0061486E">
        <w:rPr>
          <w:rStyle w:val="Wyrnieniedelikatne"/>
          <w:i w:val="0"/>
        </w:rPr>
        <w:t>Items</w:t>
      </w:r>
      <w:r w:rsidR="004624D6">
        <w:t xml:space="preserve"> also </w:t>
      </w:r>
      <w:r w:rsidR="004624D6" w:rsidRPr="008D091A">
        <w:rPr>
          <w:rStyle w:val="Wyrnieniedelikatne"/>
        </w:rPr>
        <w:t>respawn</w:t>
      </w:r>
      <w:r w:rsidR="004624D6">
        <w:t xml:space="preserve"> after they have been picked up by</w:t>
      </w:r>
      <w:r w:rsidR="0047322B">
        <w:t xml:space="preserve"> a</w:t>
      </w:r>
      <w:r w:rsidR="004624D6">
        <w:t xml:space="preserve"> player, but not immediately – each </w:t>
      </w:r>
      <w:r>
        <w:rPr>
          <w:rStyle w:val="Wyrnieniedelikatne"/>
          <w:i w:val="0"/>
        </w:rPr>
        <w:t>item</w:t>
      </w:r>
      <w:r w:rsidR="004624D6">
        <w:t xml:space="preserve"> reappears after some</w:t>
      </w:r>
      <w:r w:rsidR="0047322B">
        <w:t xml:space="preserve"> specific</w:t>
      </w:r>
      <w:r w:rsidR="004624D6">
        <w:t xml:space="preserve"> threshold </w:t>
      </w:r>
      <w:r w:rsidR="0047322B">
        <w:t xml:space="preserve">of </w:t>
      </w:r>
      <w:commentRangeStart w:id="73"/>
      <w:r w:rsidR="004624D6">
        <w:t>time</w:t>
      </w:r>
      <w:commentRangeEnd w:id="73"/>
      <w:r w:rsidR="004624D6">
        <w:rPr>
          <w:rStyle w:val="Odwoaniedokomentarza"/>
          <w:rFonts w:eastAsiaTheme="minorHAnsi"/>
        </w:rPr>
        <w:commentReference w:id="73"/>
      </w:r>
      <w:r w:rsidR="004624D6">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F97BC8">
          <w:rPr>
            <w:noProof/>
          </w:rPr>
          <w:t>4</w:t>
        </w:r>
      </w:fldSimple>
      <w:r>
        <w:t>: The Quake II game environment</w:t>
      </w:r>
      <w:r>
        <w:rPr>
          <w:noProof/>
        </w:rPr>
        <w:t>.</w:t>
      </w:r>
    </w:p>
    <w:p w:rsidR="00F108A0" w:rsidRDefault="00F108A0" w:rsidP="00F108A0">
      <w:pPr>
        <w:pStyle w:val="Nagwek3"/>
      </w:pPr>
      <w:bookmarkStart w:id="74" w:name="_Ref280636500"/>
      <w:bookmarkStart w:id="75" w:name="_Toc282375602"/>
      <w:r>
        <w:t>Quake II client-server communication</w:t>
      </w:r>
      <w:bookmarkEnd w:id="74"/>
      <w:bookmarkEnd w:id="75"/>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76"/>
      <w:r>
        <w:t xml:space="preserve"> </w:t>
      </w:r>
      <w:commentRangeEnd w:id="76"/>
      <w:r w:rsidR="00D92313">
        <w:rPr>
          <w:rStyle w:val="Odwoaniedokomentarza"/>
          <w:rFonts w:eastAsiaTheme="minorHAnsi"/>
        </w:rPr>
        <w:commentReference w:id="76"/>
      </w:r>
    </w:p>
    <w:p w:rsidR="009328F8" w:rsidRDefault="009328F8" w:rsidP="00AA5A26">
      <w:pPr>
        <w:pStyle w:val="Nagwek3"/>
      </w:pPr>
      <w:bookmarkStart w:id="77" w:name="_Ref280556580"/>
      <w:bookmarkStart w:id="78" w:name="_Ref280636413"/>
      <w:bookmarkStart w:id="79" w:name="_Toc282375603"/>
      <w:r w:rsidRPr="00C067CE">
        <w:t>QASE API</w:t>
      </w:r>
      <w:bookmarkEnd w:id="77"/>
      <w:bookmarkEnd w:id="78"/>
      <w:bookmarkEnd w:id="79"/>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lastRenderedPageBreak/>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53180D">
        <w:fldChar w:fldCharType="begin"/>
      </w:r>
      <w:r>
        <w:instrText xml:space="preserve"> REF _Ref280554889 \r \h </w:instrText>
      </w:r>
      <w:r w:rsidR="0053180D">
        <w:fldChar w:fldCharType="separate"/>
      </w:r>
      <w:r w:rsidR="00F97BC8">
        <w:t>2.1.3</w:t>
      </w:r>
      <w:r w:rsidR="0053180D">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A73299" w:rsidRDefault="00A73299" w:rsidP="00FD1016">
      <w:pPr>
        <w:pStyle w:val="Nagwek2"/>
      </w:pPr>
      <w:bookmarkStart w:id="80" w:name="_Ref282374958"/>
      <w:bookmarkStart w:id="81" w:name="_Toc282375604"/>
      <w:r>
        <w:t>Eraser bot</w:t>
      </w:r>
      <w:bookmarkEnd w:id="80"/>
      <w:bookmarkEnd w:id="81"/>
    </w:p>
    <w:p w:rsidR="00FE69B1" w:rsidRDefault="00FE69B1" w:rsidP="003B41C8">
      <w:r>
        <w:t>Since</w:t>
      </w:r>
      <w:r w:rsidR="005C300E">
        <w:t xml:space="preserve"> the Quake II game was first released in 1997, the number of internet users has grown over 28 times </w:t>
      </w:r>
      <w:fldSimple w:instr=" ADDIN ZOTERO_ITEM {&quot;sort&quot;:true,&quot;citationItems&quot;:[{&quot;uri&quot;:[&quot;http://zotero.org/users/local/Op1rMxOJ/items/PXIINHVT&quot;]}]} ">
        <w:r w:rsidR="00D54B16" w:rsidRPr="00D54B16">
          <w:rPr>
            <w:rFonts w:cs="Times New Roman"/>
          </w:rPr>
          <w:t>[26]</w:t>
        </w:r>
      </w:fldSimple>
      <w:r w:rsidR="005C300E">
        <w:t>. Therefore</w:t>
      </w:r>
      <w:r>
        <w:t>,</w:t>
      </w:r>
      <w:r w:rsidR="005C300E">
        <w:t xml:space="preserve"> it is not surprising that many players who did not have constant access to internet</w:t>
      </w:r>
      <w:r>
        <w:t xml:space="preserve"> in that time</w:t>
      </w:r>
      <w:r w:rsidR="005C300E">
        <w:t xml:space="preserve"> were using artificial players that could be run without the ne</w:t>
      </w:r>
      <w:r w:rsidR="005C300E">
        <w:t>t</w:t>
      </w:r>
      <w:r w:rsidR="005C300E">
        <w:t>work.</w:t>
      </w:r>
      <w:r>
        <w:t xml:space="preserve"> Bots were quite popular way of exercising and playing the game without other human opponents. There are over 14 popular Quake II bots. EraserBot is one of them, by many co</w:t>
      </w:r>
      <w:r>
        <w:t>n</w:t>
      </w:r>
      <w:r>
        <w:t xml:space="preserve">sidered to be the best available </w:t>
      </w:r>
      <w:r w:rsidR="00D54B16">
        <w:t xml:space="preserve">Quake II agent </w:t>
      </w:r>
      <w:fldSimple w:instr=" ADDIN ZOTERO_ITEM {&quot;sort&quot;:true,&quot;citationItems&quot;:[{&quot;uri&quot;:[&quot;http://zotero.org/users/local/Op1rMxOJ/items/QTWTAX8U&quot;]}]} ">
        <w:r w:rsidR="00D54B16" w:rsidRPr="00D54B16">
          <w:rPr>
            <w:rFonts w:cs="Times New Roman"/>
          </w:rPr>
          <w:t>[27]</w:t>
        </w:r>
      </w:fldSimple>
      <w:r w:rsidR="00D54B16">
        <w:t>:</w:t>
      </w:r>
      <w:r w:rsidR="003B41C8">
        <w:t xml:space="preserve"> “</w:t>
      </w:r>
      <w:r w:rsidRPr="003B41C8">
        <w:rPr>
          <w:rStyle w:val="Wyrnieniedelikatne"/>
        </w:rPr>
        <w:t>Of course nothing can ever replace playing those real, human opponents; but the Eraser bot comes as close to simulating that as anything can.</w:t>
      </w:r>
      <w:r>
        <w:t>”</w:t>
      </w:r>
      <w:r w:rsidR="003B41C8">
        <w:t>.</w:t>
      </w:r>
    </w:p>
    <w:p w:rsidR="00D72D75" w:rsidRDefault="00D72D75" w:rsidP="003B41C8">
      <w:r>
        <w:t>Among many other features, the EraserBot is capable of learning the navigation on new maps from human players</w:t>
      </w:r>
      <w:r w:rsidR="00E87A56">
        <w:t xml:space="preserve"> example</w:t>
      </w:r>
      <w: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5C300E" w:rsidRDefault="00E87A56" w:rsidP="003B41C8">
      <w:r>
        <w:t>The EraserBot will be used in this thesis to compare it with the developed solution.</w:t>
      </w:r>
    </w:p>
    <w:p w:rsidR="002F11D3" w:rsidRDefault="009328F8" w:rsidP="00FD1016">
      <w:pPr>
        <w:pStyle w:val="Nagwek2"/>
      </w:pPr>
      <w:bookmarkStart w:id="82" w:name="_Toc282375605"/>
      <w:commentRangeStart w:id="83"/>
      <w:r w:rsidRPr="00C067CE">
        <w:t>Related work</w:t>
      </w:r>
      <w:commentRangeEnd w:id="83"/>
      <w:r w:rsidR="00455ED7">
        <w:rPr>
          <w:rStyle w:val="Odwoaniedokomentarza"/>
          <w:rFonts w:eastAsiaTheme="minorHAnsi"/>
          <w:smallCaps w:val="0"/>
        </w:rPr>
        <w:commentReference w:id="83"/>
      </w:r>
      <w:bookmarkEnd w:id="82"/>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lastRenderedPageBreak/>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Pr>
        <w:pStyle w:val="Nagwek1"/>
      </w:pPr>
      <w:bookmarkStart w:id="84" w:name="_Toc282375606"/>
      <w:commentRangeStart w:id="85"/>
      <w:r w:rsidRPr="00C067CE">
        <w:lastRenderedPageBreak/>
        <w:t>Project requirements</w:t>
      </w:r>
      <w:commentRangeEnd w:id="85"/>
      <w:r w:rsidR="003E25D9">
        <w:rPr>
          <w:rStyle w:val="Odwoaniedokomentarza"/>
          <w:rFonts w:eastAsiaTheme="minorHAnsi"/>
          <w:smallCaps w:val="0"/>
          <w:spacing w:val="0"/>
        </w:rPr>
        <w:commentReference w:id="85"/>
      </w:r>
      <w:bookmarkEnd w:id="84"/>
    </w:p>
    <w:p w:rsidR="00AA5A26" w:rsidRPr="00C067CE" w:rsidRDefault="00AA5A26" w:rsidP="00AA5A26">
      <w:pPr>
        <w:pStyle w:val="Nagwek2"/>
      </w:pPr>
      <w:bookmarkStart w:id="86" w:name="_Toc282375607"/>
      <w:r w:rsidRPr="00C067CE">
        <w:t>Project scope</w:t>
      </w:r>
      <w:bookmarkEnd w:id="86"/>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Design and develop</w:t>
      </w:r>
      <w:r w:rsidR="00C02445">
        <w:t xml:space="preserve"> an autonomous</w:t>
      </w:r>
      <w:r w:rsidRPr="00C067CE">
        <w:t xml:space="preserve"> Quake II </w:t>
      </w:r>
      <w:r w:rsidR="00C02445">
        <w:t>agent</w:t>
      </w:r>
      <w:r w:rsidRPr="00C067CE">
        <w:t xml:space="preserve"> that is able to compete with </w:t>
      </w:r>
      <w:r w:rsidR="00472C48">
        <w:t>other</w:t>
      </w:r>
      <w:r w:rsidRPr="00C067CE">
        <w:t xml:space="preserve"> </w:t>
      </w:r>
      <w:commentRangeStart w:id="87"/>
      <w:r w:rsidRPr="00C067CE">
        <w:t>players</w:t>
      </w:r>
      <w:commentRangeEnd w:id="87"/>
      <w:r w:rsidR="000C57BA">
        <w:rPr>
          <w:rStyle w:val="Odwoaniedokomentarza"/>
          <w:rFonts w:eastAsiaTheme="minorHAnsi"/>
        </w:rPr>
        <w:commentReference w:id="87"/>
      </w:r>
      <w:r w:rsidRPr="00C067CE">
        <w:t xml:space="preserve">. </w:t>
      </w:r>
    </w:p>
    <w:p w:rsidR="00AA5A26" w:rsidRPr="00C067CE" w:rsidRDefault="004404D5" w:rsidP="00AA5A26">
      <w:pPr>
        <w:pStyle w:val="Akapitzlist"/>
        <w:numPr>
          <w:ilvl w:val="0"/>
          <w:numId w:val="3"/>
        </w:numPr>
      </w:pPr>
      <w:r>
        <w:t>Improve the developed solution using optimization methods</w:t>
      </w:r>
      <w:r w:rsidR="00CC658B">
        <w:t xml:space="preserve"> and</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 xml:space="preserve">The first </w:t>
      </w:r>
      <w:r w:rsidR="00CC658B">
        <w:t>objective</w:t>
      </w:r>
      <w:r w:rsidRPr="00C067CE">
        <w:t xml:space="preserv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w:t>
      </w:r>
      <w:r w:rsidR="00CC658B">
        <w:t>their</w:t>
      </w:r>
      <w:r w:rsidRPr="00C067CE">
        <w:t xml:space="preserve"> implementing and testing complexity, which is </w:t>
      </w:r>
      <w:r w:rsidR="00860AEC">
        <w:t>of special interest</w:t>
      </w:r>
      <w:commentRangeStart w:id="88"/>
      <w:r w:rsidRPr="00C067CE">
        <w:t xml:space="preserve"> </w:t>
      </w:r>
      <w:commentRangeEnd w:id="88"/>
      <w:r w:rsidRPr="00C067CE">
        <w:rPr>
          <w:rStyle w:val="Odwoaniedokomentarza"/>
        </w:rPr>
        <w:commentReference w:id="88"/>
      </w:r>
      <w:r w:rsidR="008036D8">
        <w:t>from</w:t>
      </w:r>
      <w:r w:rsidRPr="00C067CE">
        <w:t xml:space="preserve"> commercial game developers</w:t>
      </w:r>
      <w:r w:rsidR="008036D8">
        <w:t>’ point of view</w:t>
      </w:r>
      <w:r w:rsidRPr="00C067CE">
        <w:t>.</w:t>
      </w:r>
    </w:p>
    <w:p w:rsidR="00AA5A26" w:rsidRPr="00C067CE" w:rsidRDefault="00AA5A26" w:rsidP="00AA5A26">
      <w:r w:rsidRPr="00C067CE">
        <w:t>Whether a bot is able to compete with human players and third-party bots will be verified with an experiment under conditions similar to a typical Quake II match</w:t>
      </w:r>
      <w:r w:rsidR="004E5F65">
        <w:t xml:space="preserve"> (chapter </w:t>
      </w:r>
      <w:r w:rsidR="0053180D">
        <w:fldChar w:fldCharType="begin"/>
      </w:r>
      <w:r w:rsidR="004E5F65">
        <w:instrText xml:space="preserve"> REF _Ref282373654 \r \h </w:instrText>
      </w:r>
      <w:r w:rsidR="0053180D">
        <w:fldChar w:fldCharType="separate"/>
      </w:r>
      <w:r w:rsidR="00F97BC8">
        <w:t>5</w:t>
      </w:r>
      <w:r w:rsidR="0053180D">
        <w:fldChar w:fldCharType="end"/>
      </w:r>
      <w:r w:rsidR="004E5F65">
        <w:t>)</w:t>
      </w:r>
      <w:r w:rsidRPr="00C067CE">
        <w:t>.</w:t>
      </w:r>
    </w:p>
    <w:p w:rsidR="00AA5A26" w:rsidRPr="00C067CE" w:rsidRDefault="00AA5A26" w:rsidP="00AA5A26">
      <w:pPr>
        <w:pStyle w:val="Nagwek2"/>
      </w:pPr>
      <w:bookmarkStart w:id="89" w:name="_Toc282375608"/>
      <w:r w:rsidRPr="00C067CE">
        <w:t>Assumptions</w:t>
      </w:r>
      <w:bookmarkEnd w:id="89"/>
    </w:p>
    <w:p w:rsidR="00D67D10" w:rsidRDefault="00D67D10" w:rsidP="00AA5A26">
      <w:r w:rsidRPr="00C067CE">
        <w:t xml:space="preserve">It is assumed that this thesis will focus on </w:t>
      </w:r>
      <w:r>
        <w:t xml:space="preserve">creating rather efficient than entertaining </w:t>
      </w:r>
      <w:commentRangeStart w:id="90"/>
      <w:r>
        <w:t xml:space="preserve">agent </w:t>
      </w:r>
      <w:commentRangeEnd w:id="90"/>
      <w:r>
        <w:rPr>
          <w:rStyle w:val="Odwoaniedokomentarza"/>
          <w:rFonts w:eastAsiaTheme="minorHAnsi"/>
        </w:rPr>
        <w:commentReference w:id="90"/>
      </w:r>
      <w:r w:rsidRPr="00C067CE">
        <w:t>.</w:t>
      </w:r>
    </w:p>
    <w:p w:rsidR="00AA5A26" w:rsidRPr="00C067CE" w:rsidRDefault="00AA5A26" w:rsidP="00D67D10">
      <w:r w:rsidRPr="00C067CE">
        <w:t xml:space="preserve">QASE API (described in </w:t>
      </w:r>
      <w:r w:rsidR="003801F7">
        <w:t xml:space="preserve">section </w:t>
      </w:r>
      <w:r w:rsidR="0053180D">
        <w:fldChar w:fldCharType="begin"/>
      </w:r>
      <w:r w:rsidR="003801F7">
        <w:instrText xml:space="preserve"> REF _Ref280636413 \r \h </w:instrText>
      </w:r>
      <w:r w:rsidR="0053180D">
        <w:fldChar w:fldCharType="separate"/>
      </w:r>
      <w:r w:rsidR="00F97BC8">
        <w:t>2.3.4</w:t>
      </w:r>
      <w:r w:rsidR="0053180D">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2"/>
      </w:pPr>
      <w:bookmarkStart w:id="91" w:name="_Toc282375609"/>
      <w:r w:rsidRPr="00C067CE">
        <w:t>Limitations</w:t>
      </w:r>
      <w:bookmarkEnd w:id="91"/>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53180D">
        <w:fldChar w:fldCharType="begin"/>
      </w:r>
      <w:r w:rsidR="0038503C">
        <w:instrText xml:space="preserve"> REF _Ref280636500 \r \h </w:instrText>
      </w:r>
      <w:r w:rsidR="0053180D">
        <w:fldChar w:fldCharType="separate"/>
      </w:r>
      <w:r w:rsidR="00F97BC8">
        <w:t>2.3.3</w:t>
      </w:r>
      <w:r w:rsidR="0053180D">
        <w:fldChar w:fldCharType="end"/>
      </w:r>
      <w:r w:rsidR="0038503C">
        <w:t xml:space="preserve">, </w:t>
      </w:r>
      <w:r w:rsidRPr="00C067CE">
        <w:t xml:space="preserve">Quake II server in order to keep all the clients up to date with the world information sends new messages to each client every 100 milliseconds. This creates a delay between bot’s perception and actions execution. For instance, if bot receives </w:t>
      </w:r>
      <w:r w:rsidRPr="00C067CE">
        <w:lastRenderedPageBreak/>
        <w:t xml:space="preserve">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r w:rsidR="00A92CA8">
        <w:t xml:space="preserve"> </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92"/>
      <w:r w:rsidRPr="00C067CE">
        <w:t xml:space="preserve">map, which again, makes </w:t>
      </w:r>
      <w:commentRangeEnd w:id="92"/>
      <w:r w:rsidRPr="00C067CE">
        <w:rPr>
          <w:rStyle w:val="Odwoaniedokomentarza"/>
        </w:rPr>
        <w:commentReference w:id="92"/>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EraserBot </w:t>
      </w:r>
      <w:r w:rsidR="00F47BA8">
        <w:t xml:space="preserve">(described in section </w:t>
      </w:r>
      <w:r w:rsidR="0053180D">
        <w:fldChar w:fldCharType="begin"/>
      </w:r>
      <w:r w:rsidR="00F47BA8">
        <w:instrText xml:space="preserve"> REF _Ref282374958 \r \h </w:instrText>
      </w:r>
      <w:r w:rsidR="0053180D">
        <w:fldChar w:fldCharType="separate"/>
      </w:r>
      <w:r w:rsidR="00F97BC8">
        <w:t>2.4</w:t>
      </w:r>
      <w:r w:rsidR="0053180D">
        <w:fldChar w:fldCharType="end"/>
      </w:r>
      <w:r w:rsidR="00F47BA8">
        <w:t xml:space="preserve">) </w:t>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rsidR="00556C38">
        <w:t>, therefore will be used in this thesis.</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Default="00EC440B" w:rsidP="00A040E2">
      <w:pPr>
        <w:pStyle w:val="Nagwek1"/>
      </w:pPr>
      <w:bookmarkStart w:id="93" w:name="_Toc282375610"/>
      <w:commentRangeStart w:id="94"/>
      <w:r>
        <w:lastRenderedPageBreak/>
        <w:t xml:space="preserve">Developed solutions </w:t>
      </w:r>
      <w:commentRangeEnd w:id="94"/>
      <w:r>
        <w:rPr>
          <w:rStyle w:val="Odwoaniedokomentarza"/>
        </w:rPr>
        <w:commentReference w:id="94"/>
      </w:r>
      <w:bookmarkEnd w:id="93"/>
    </w:p>
    <w:p w:rsidR="002778DE" w:rsidRDefault="002778DE" w:rsidP="002778DE">
      <w:pPr>
        <w:pStyle w:val="Nagwek2"/>
      </w:pPr>
      <w:bookmarkStart w:id="95" w:name="_Toc282375611"/>
      <w:r>
        <w:t>Introduction</w:t>
      </w:r>
      <w:bookmarkEnd w:id="95"/>
    </w:p>
    <w:p w:rsidR="004227A7" w:rsidRPr="0085189E" w:rsidRDefault="002778DE" w:rsidP="007B197A">
      <w:r>
        <w:t xml:space="preserve">In this chapter </w:t>
      </w:r>
      <w:r w:rsidR="001A59B2">
        <w:t>all the crucial decision making algorithms used by the agent that was deve</w:t>
      </w:r>
      <w:r w:rsidR="001A59B2">
        <w:t>l</w:t>
      </w:r>
      <w:r w:rsidR="001A59B2">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6"/>
      <w:r w:rsidR="001A59B2">
        <w:t>firing</w:t>
      </w:r>
      <w:commentRangeEnd w:id="96"/>
      <w:r w:rsidR="00354FAF">
        <w:rPr>
          <w:rStyle w:val="Odwoaniedokomentarza"/>
          <w:rFonts w:eastAsiaTheme="minorHAnsi"/>
        </w:rPr>
        <w:commentReference w:id="96"/>
      </w:r>
      <w:r w:rsidR="001A59B2">
        <w:t>.</w:t>
      </w:r>
    </w:p>
    <w:p w:rsidR="00A040E2" w:rsidRDefault="00630F5F" w:rsidP="008654F5">
      <w:pPr>
        <w:pStyle w:val="Nagwek2"/>
      </w:pPr>
      <w:bookmarkStart w:id="97" w:name="_Toc282375612"/>
      <w:r>
        <w:t>Creating</w:t>
      </w:r>
      <w:r w:rsidR="00A040E2">
        <w:t xml:space="preserve"> a bot </w:t>
      </w:r>
      <w:r>
        <w:t xml:space="preserve">using </w:t>
      </w:r>
      <w:r w:rsidR="00A040E2">
        <w:t>QASE</w:t>
      </w:r>
      <w:r>
        <w:t xml:space="preserve"> API</w:t>
      </w:r>
      <w:bookmarkEnd w:id="97"/>
    </w:p>
    <w:p w:rsidR="009560D1" w:rsidRDefault="003F63FE" w:rsidP="00B370D7">
      <w:r>
        <w:t xml:space="preserve">Using the features mentioned in section </w:t>
      </w:r>
      <w:r w:rsidR="0053180D">
        <w:fldChar w:fldCharType="begin"/>
      </w:r>
      <w:r>
        <w:instrText xml:space="preserve"> REF _Ref280556580 \r \h </w:instrText>
      </w:r>
      <w:r w:rsidR="0053180D">
        <w:fldChar w:fldCharType="separate"/>
      </w:r>
      <w:r w:rsidR="00F97BC8">
        <w:t>2.3.4</w:t>
      </w:r>
      <w:r w:rsidR="0053180D">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114FF0">
        <w:t xml:space="preserve">method </w:t>
      </w:r>
      <w:r w:rsidR="00491B19">
        <w:t>itself</w:t>
      </w:r>
      <w:r w:rsidR="009560D1">
        <w:t>,</w:t>
      </w:r>
      <w:r w:rsidR="00491B19">
        <w:t xml:space="preserve"> we can conduct n</w:t>
      </w:r>
      <w:r w:rsidR="00491B19">
        <w:t>e</w:t>
      </w:r>
      <w:r w:rsidR="00491B19">
        <w:t xml:space="preserve">cessary computation and set bot movement, firing or any other available action that will be performed in the next </w:t>
      </w:r>
      <w:r w:rsidR="00491B19" w:rsidRPr="00491B19">
        <w:t>step</w:t>
      </w:r>
      <w:r w:rsidR="00491B19">
        <w:t>.</w:t>
      </w:r>
      <w:r w:rsidR="00114FF0">
        <w:t xml:space="preserve"> </w:t>
      </w:r>
    </w:p>
    <w:p w:rsidR="00B370D7" w:rsidRPr="00491B19" w:rsidRDefault="00114FF0" w:rsidP="00B370D7">
      <w:r>
        <w:t>The content of th</w:t>
      </w:r>
      <w:r w:rsidR="009560D1">
        <w:t xml:space="preserve">e </w:t>
      </w:r>
      <w:r w:rsidR="009560D1" w:rsidRPr="009560D1">
        <w:rPr>
          <w:rStyle w:val="Wyrnieniedelikatne"/>
        </w:rPr>
        <w:t>runAI</w:t>
      </w:r>
      <w:r w:rsidR="009560D1">
        <w:t xml:space="preserve"> method</w:t>
      </w:r>
      <w:r>
        <w:t xml:space="preserve"> will determine entire behavior of our agent, so all we need to do now is to implement the algorithm that will keep our agent alive for as long as possible, while eliminating as many opponents as it can. However, implementing such an a</w:t>
      </w:r>
      <w:r>
        <w:t>l</w:t>
      </w:r>
      <w:r>
        <w:t xml:space="preserve">gorithm, as QASE API </w:t>
      </w:r>
      <w:r w:rsidR="004A13B9">
        <w:t>authors</w:t>
      </w:r>
      <w:r w:rsidR="00FB4081">
        <w:t xml:space="preserve"> </w:t>
      </w:r>
      <w:r>
        <w:t>state</w:t>
      </w:r>
      <w:r w:rsidR="00FB4081">
        <w:t xml:space="preserve"> </w:t>
      </w:r>
      <w:r w:rsidR="004A13B9">
        <w:t xml:space="preserve">themselves </w:t>
      </w:r>
      <w:r>
        <w:t>“is quite a challenge both from the perspe</w:t>
      </w:r>
      <w:r>
        <w:t>c</w:t>
      </w:r>
      <w:r>
        <w:t xml:space="preserve">tive of auto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t>.</w:t>
      </w:r>
    </w:p>
    <w:p w:rsidR="00A040E2" w:rsidRDefault="00A040E2" w:rsidP="008654F5">
      <w:pPr>
        <w:pStyle w:val="Nagwek2"/>
      </w:pPr>
      <w:bookmarkStart w:id="98" w:name="_Ref280644676"/>
      <w:bookmarkStart w:id="99" w:name="_Toc282375613"/>
      <w:r>
        <w:t>Knowledge representation</w:t>
      </w:r>
      <w:bookmarkEnd w:id="98"/>
      <w:bookmarkEnd w:id="99"/>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w:t>
      </w:r>
      <w:r w:rsidR="00205897">
        <w:lastRenderedPageBreak/>
        <w:t xml:space="preserve">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FE112C">
        <w:rPr>
          <w:rStyle w:val="Wyrnieniedelikatne"/>
          <w:i w:val="0"/>
        </w:rPr>
        <w:t>item</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53180D">
        <w:fldChar w:fldCharType="begin"/>
      </w:r>
      <w:r w:rsidR="007D726F">
        <w:instrText xml:space="preserve"> REF _Ref280641715 \r \h </w:instrText>
      </w:r>
      <w:r w:rsidR="0053180D">
        <w:fldChar w:fldCharType="separate"/>
      </w:r>
      <w:r w:rsidR="00F97BC8">
        <w:t>4.6</w:t>
      </w:r>
      <w:r w:rsidR="0053180D">
        <w:fldChar w:fldCharType="end"/>
      </w:r>
      <w:r w:rsidR="007D726F">
        <w:t>.</w:t>
      </w:r>
    </w:p>
    <w:p w:rsidR="00A040E2" w:rsidRDefault="006151D8" w:rsidP="007D726F">
      <w:pPr>
        <w:pStyle w:val="Sub-sub-section-not-numbered"/>
      </w:pPr>
      <w:r>
        <w:t>Items</w:t>
      </w:r>
    </w:p>
    <w:p w:rsidR="0069085A" w:rsidRDefault="007D726F" w:rsidP="007D726F">
      <w:r>
        <w:t xml:space="preserve">Knowing that </w:t>
      </w:r>
      <w:r w:rsidR="003857D3" w:rsidRPr="003857D3">
        <w:rPr>
          <w:rStyle w:val="Wyrnieniedelikatne"/>
          <w:i w:val="0"/>
        </w:rPr>
        <w:t>item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003857D3" w:rsidRPr="003857D3">
        <w:rPr>
          <w:rStyle w:val="Wyrnieniedelikatne"/>
          <w:i w:val="0"/>
        </w:rPr>
        <w:t>items</w:t>
      </w:r>
      <w:r w:rsidR="003857D3">
        <w:t xml:space="preserve"> </w:t>
      </w:r>
      <w:r>
        <w:t xml:space="preserve">was seen at its </w:t>
      </w:r>
      <w:r w:rsidRPr="008D091A">
        <w:rPr>
          <w:rStyle w:val="Wyrnieniedelikatne"/>
        </w:rPr>
        <w:t>spawn</w:t>
      </w:r>
      <w:r>
        <w:t xml:space="preserve"> position.</w:t>
      </w:r>
      <w:r w:rsidR="00256812">
        <w:t xml:space="preserve"> </w:t>
      </w:r>
    </w:p>
    <w:p w:rsidR="007D726F" w:rsidRDefault="00256812" w:rsidP="007D726F">
      <w:r>
        <w:t xml:space="preserve">If the agent doesn’t see the </w:t>
      </w:r>
      <w:r w:rsidR="003857D3" w:rsidRPr="003857D3">
        <w:rPr>
          <w:rStyle w:val="Wyrnieniedelikatne"/>
          <w:i w:val="0"/>
        </w:rPr>
        <w:t>item</w:t>
      </w:r>
      <w:r w:rsidR="003857D3">
        <w:t xml:space="preserve"> </w:t>
      </w:r>
      <w:r>
        <w:t xml:space="preserve">at the expected position, it can compute when, in the worst case, the </w:t>
      </w:r>
      <w:r w:rsidR="003857D3" w:rsidRPr="003857D3">
        <w:rPr>
          <w:rStyle w:val="Wyrnieniedelikatne"/>
          <w:i w:val="0"/>
        </w:rPr>
        <w:t>item</w:t>
      </w:r>
      <w:r w:rsidR="003857D3">
        <w:t xml:space="preserve"> </w:t>
      </w:r>
      <w:r>
        <w:t xml:space="preserve">should reappear there. This is very useful when choosing which remote </w:t>
      </w:r>
      <w:r w:rsidR="003857D3" w:rsidRPr="003857D3">
        <w:rPr>
          <w:rStyle w:val="Wyrnieniedelikatne"/>
          <w:i w:val="0"/>
        </w:rPr>
        <w:t>item</w:t>
      </w:r>
      <w:r w:rsidR="003857D3">
        <w:rPr>
          <w:rStyle w:val="Wyrnieniedelikatne"/>
          <w:i w:val="0"/>
        </w:rPr>
        <w:t xml:space="preserve">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003857D3" w:rsidRPr="003857D3">
        <w:rPr>
          <w:rStyle w:val="Wyrnieniedelikatne"/>
          <w:i w:val="0"/>
        </w:rPr>
        <w:t>item</w:t>
      </w:r>
      <w:r w:rsidR="003857D3">
        <w:rPr>
          <w:rStyle w:val="Wyrnieniedelikatne"/>
          <w:i w:val="0"/>
        </w:rPr>
        <w:t xml:space="preserve"> </w:t>
      </w:r>
      <w:r>
        <w:t xml:space="preserve">is reachable for the agent or not. Not all the </w:t>
      </w:r>
      <w:r w:rsidR="003857D3" w:rsidRPr="003857D3">
        <w:rPr>
          <w:rStyle w:val="Wyrnieniedelikatne"/>
          <w:i w:val="0"/>
        </w:rPr>
        <w:t>item</w:t>
      </w:r>
      <w:r w:rsidR="003857D3">
        <w:rPr>
          <w:rStyle w:val="Wyrnieniedelikatne"/>
          <w:i w:val="0"/>
        </w:rPr>
        <w:t xml:space="preserve">s </w:t>
      </w:r>
      <w:r>
        <w:t xml:space="preserve">that the agent can see it can actually pick up, as some of them may be </w:t>
      </w:r>
      <w:r>
        <w:lastRenderedPageBreak/>
        <w:t>placed</w:t>
      </w:r>
      <w:r w:rsidR="00AF0FFF">
        <w:t>,</w:t>
      </w:r>
      <w:r>
        <w:t xml:space="preserve"> for instance</w:t>
      </w:r>
      <w:r w:rsidR="00AF0FFF">
        <w:t xml:space="preserve">, behind a </w:t>
      </w:r>
      <w:commentRangeStart w:id="100"/>
      <w:r w:rsidR="00AF0FFF">
        <w:t>wide gap</w:t>
      </w:r>
      <w:commentRangeEnd w:id="100"/>
      <w:r w:rsidR="004255F2">
        <w:rPr>
          <w:rStyle w:val="Odwoaniedokomentarza"/>
          <w:rFonts w:eastAsiaTheme="minorHAnsi"/>
        </w:rPr>
        <w:commentReference w:id="100"/>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w:t>
      </w:r>
      <w:r w:rsidR="003857D3" w:rsidRPr="003857D3">
        <w:rPr>
          <w:rStyle w:val="Wyrnieniedelikatne"/>
          <w:i w:val="0"/>
        </w:rPr>
        <w:t>item</w:t>
      </w:r>
      <w:r w:rsidR="003857D3">
        <w:rPr>
          <w:rStyle w:val="Wyrnieniedelikatne"/>
          <w:i w:val="0"/>
        </w:rPr>
        <w:t xml:space="preserve"> </w:t>
      </w:r>
      <w:r w:rsidR="00BF4824">
        <w:t xml:space="preserve">is reachable. To do so, we need to access the world geometry information stored in </w:t>
      </w:r>
      <w:commentRangeStart w:id="101"/>
      <w:r w:rsidR="00BF4824">
        <w:t xml:space="preserve">Binary Space Partition Tree </w:t>
      </w:r>
      <w:commentRangeEnd w:id="101"/>
      <w:r w:rsidR="004255F2">
        <w:rPr>
          <w:rStyle w:val="Odwoaniedokomentarza"/>
          <w:rFonts w:eastAsiaTheme="minorHAnsi"/>
        </w:rPr>
        <w:commentReference w:id="101"/>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 xml:space="preserve">between our current position and the </w:t>
      </w:r>
      <w:r w:rsidR="003857D3" w:rsidRPr="003857D3">
        <w:rPr>
          <w:rStyle w:val="Wyrnieniedelikatne"/>
          <w:i w:val="0"/>
        </w:rPr>
        <w:t>item</w:t>
      </w:r>
      <w:r w:rsidR="003857D3">
        <w:rPr>
          <w:rStyle w:val="Wyrnieniedelikatne"/>
          <w:i w:val="0"/>
        </w:rPr>
        <w:t xml:space="preserve"> </w:t>
      </w:r>
      <w:r w:rsidR="00AF0FFF">
        <w:t>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102" w:name="_Toc282375614"/>
      <w:r>
        <w:t xml:space="preserve">The </w:t>
      </w:r>
      <w:r w:rsidR="00450DCA">
        <w:t>main concept</w:t>
      </w:r>
      <w:bookmarkEnd w:id="102"/>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w:t>
      </w:r>
      <w:commentRangeStart w:id="103"/>
      <w:r>
        <w:t xml:space="preserve">Reference </w:t>
      </w:r>
      <w:commentRangeEnd w:id="103"/>
      <w:r w:rsidR="00060BC8">
        <w:rPr>
          <w:rStyle w:val="Odwoaniedokomentarza"/>
          <w:rFonts w:eastAsiaTheme="minorHAnsi"/>
        </w:rPr>
        <w:commentReference w:id="103"/>
      </w:r>
      <w:r>
        <w:t xml:space="preserve">bot. At every moment of the game, the bot is either on its way to pick up some </w:t>
      </w:r>
      <w:r w:rsidR="003857D3" w:rsidRPr="003857D3">
        <w:rPr>
          <w:rStyle w:val="Wyrnieniedelikatne"/>
          <w:i w:val="0"/>
        </w:rPr>
        <w:t>item</w:t>
      </w:r>
      <w:r w:rsidR="003857D3">
        <w:rPr>
          <w:rStyle w:val="Wyrnieniedelikatne"/>
          <w:i w:val="0"/>
        </w:rPr>
        <w:t xml:space="preserve"> </w:t>
      </w:r>
      <w:r>
        <w:t xml:space="preserve">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421D48" w:rsidRPr="003857D3">
        <w:rPr>
          <w:rStyle w:val="Wyrnieniedelikatne"/>
          <w:i w:val="0"/>
        </w:rPr>
        <w:t>item</w:t>
      </w:r>
      <w:r w:rsidR="00421D48">
        <w:rPr>
          <w:rStyle w:val="Wyrnieniedelikatne"/>
          <w:i w:val="0"/>
        </w:rPr>
        <w:t xml:space="preserve"> </w:t>
      </w:r>
      <w:r w:rsidR="00B7395F">
        <w:t xml:space="preserve">the agent wants to pick up, obtaining a path using the way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execution frame</w:t>
      </w:r>
      <w:r w:rsidR="00E821F2">
        <w:t>:</w:t>
      </w:r>
    </w:p>
    <w:p w:rsidR="00060BC8" w:rsidRPr="00B7395F" w:rsidRDefault="00060BC8" w:rsidP="00060BC8">
      <w:pPr>
        <w:pStyle w:val="Sub-sub-section-not-numbered"/>
      </w:pPr>
      <w:r>
        <w:t xml:space="preserve">Algorithm </w:t>
      </w:r>
      <w:commentRangeStart w:id="104"/>
      <w:r w:rsidR="0053180D">
        <w:fldChar w:fldCharType="begin"/>
      </w:r>
      <w:r>
        <w:instrText xml:space="preserve"> SEQ algorithm \* MERGEFORMAT </w:instrText>
      </w:r>
      <w:r w:rsidR="0053180D">
        <w:fldChar w:fldCharType="separate"/>
      </w:r>
      <w:r w:rsidR="00F97BC8">
        <w:rPr>
          <w:noProof/>
        </w:rPr>
        <w:t>9</w:t>
      </w:r>
      <w:r w:rsidR="0053180D">
        <w:fldChar w:fldCharType="end"/>
      </w:r>
      <w:commentRangeEnd w:id="104"/>
      <w:r w:rsidR="00230A43">
        <w:rPr>
          <w:rStyle w:val="Odwoaniedokomentarza"/>
          <w:rFonts w:eastAsiaTheme="minorHAnsi"/>
          <w:b w:val="0"/>
          <w:iCs w:val="0"/>
          <w:spacing w:val="0"/>
        </w:rPr>
        <w:commentReference w:id="104"/>
      </w:r>
      <w:r>
        <w:t xml:space="preserve">: </w:t>
      </w:r>
    </w:p>
    <w:p w:rsidR="00A040E2" w:rsidRPr="00230A43" w:rsidRDefault="00A040E2" w:rsidP="003F0E2D">
      <w:pPr>
        <w:pStyle w:val="Akapitzlist"/>
        <w:numPr>
          <w:ilvl w:val="0"/>
          <w:numId w:val="24"/>
        </w:numPr>
        <w:rPr>
          <w:rStyle w:val="HTML-kod"/>
        </w:rPr>
      </w:pPr>
      <w:r w:rsidRPr="00230A43">
        <w:rPr>
          <w:rStyle w:val="HTML-kod"/>
        </w:rPr>
        <w:t xml:space="preserve">Update </w:t>
      </w:r>
      <w:r w:rsidR="00366BE9" w:rsidRPr="00230A43">
        <w:rPr>
          <w:rStyle w:val="HTML-kod"/>
        </w:rPr>
        <w:t xml:space="preserve">the </w:t>
      </w:r>
      <w:r w:rsidRPr="00230A43">
        <w:rPr>
          <w:rStyle w:val="HTML-kod"/>
        </w:rPr>
        <w:t>knowledge base</w:t>
      </w:r>
      <w:r w:rsidR="00E821F2" w:rsidRPr="00230A43">
        <w:rPr>
          <w:rStyle w:val="HTML-kod"/>
        </w:rPr>
        <w:t xml:space="preserve"> – this step updates the information described in </w:t>
      </w:r>
      <w:r w:rsidR="00684B5A" w:rsidRPr="00230A43">
        <w:rPr>
          <w:rStyle w:val="HTML-kod"/>
        </w:rPr>
        <w:t>section</w:t>
      </w:r>
      <w:r w:rsidR="00E821F2" w:rsidRPr="00230A43">
        <w:rPr>
          <w:rStyle w:val="HTML-kod"/>
        </w:rPr>
        <w:t xml:space="preserve"> </w:t>
      </w:r>
      <w:fldSimple w:instr=" REF _Ref280644676 \r \h  \* MERGEFORMAT ">
        <w:r w:rsidR="00F97BC8">
          <w:rPr>
            <w:rStyle w:val="HTML-kod"/>
          </w:rPr>
          <w:t>4.3</w:t>
        </w:r>
      </w:fldSimple>
      <w:r w:rsidR="00E821F2" w:rsidRPr="00230A43">
        <w:rPr>
          <w:rStyle w:val="HTML-kod"/>
        </w:rPr>
        <w:t>. with a new information about the world given to the bot at current frame.</w:t>
      </w:r>
    </w:p>
    <w:p w:rsidR="00A040E2" w:rsidRPr="00230A43" w:rsidRDefault="00A040E2" w:rsidP="003F0E2D">
      <w:pPr>
        <w:pStyle w:val="Akapitzlist"/>
        <w:numPr>
          <w:ilvl w:val="0"/>
          <w:numId w:val="24"/>
        </w:numPr>
        <w:rPr>
          <w:rStyle w:val="HTML-kod"/>
        </w:rPr>
      </w:pPr>
      <w:r w:rsidRPr="00230A43">
        <w:rPr>
          <w:rStyle w:val="HTML-kod"/>
        </w:rPr>
        <w:t xml:space="preserve">Establish navigation </w:t>
      </w:r>
      <w:r w:rsidR="00E1237A" w:rsidRPr="00230A43">
        <w:rPr>
          <w:rStyle w:val="HTML-kod"/>
        </w:rPr>
        <w:t xml:space="preserve">plan – in this step either the old navigation plan is continued or the new plan is established. If the new plan needs to be established, the destination </w:t>
      </w:r>
      <w:r w:rsidR="00F5077B" w:rsidRPr="00230A43">
        <w:rPr>
          <w:rStyle w:val="HTML-kod"/>
        </w:rPr>
        <w:t xml:space="preserve">item </w:t>
      </w:r>
      <w:r w:rsidR="00E1237A" w:rsidRPr="00230A43">
        <w:rPr>
          <w:rStyle w:val="HTML-kod"/>
        </w:rPr>
        <w:t xml:space="preserve">is chosen basing on current bot’s state and situation in the environment. Then the path from current bot position to chosen </w:t>
      </w:r>
      <w:r w:rsidR="00F5077B" w:rsidRPr="00230A43">
        <w:rPr>
          <w:rStyle w:val="HTML-kod"/>
        </w:rPr>
        <w:t xml:space="preserve">item </w:t>
      </w:r>
      <w:r w:rsidR="00E1237A" w:rsidRPr="00230A43">
        <w:rPr>
          <w:rStyle w:val="HTML-kod"/>
        </w:rPr>
        <w:t>is obtained using the waypoint map.</w:t>
      </w:r>
    </w:p>
    <w:p w:rsidR="00A040E2" w:rsidRPr="00230A43" w:rsidRDefault="00A040E2" w:rsidP="003F0E2D">
      <w:pPr>
        <w:pStyle w:val="Akapitzlist"/>
        <w:numPr>
          <w:ilvl w:val="0"/>
          <w:numId w:val="24"/>
        </w:numPr>
        <w:rPr>
          <w:rStyle w:val="HTML-kod"/>
        </w:rPr>
      </w:pPr>
      <w:r w:rsidRPr="00230A43">
        <w:rPr>
          <w:rStyle w:val="HTML-kod"/>
        </w:rPr>
        <w:t>Get navigation instructions</w:t>
      </w:r>
      <w:r w:rsidR="003F0E2D" w:rsidRPr="00230A43">
        <w:rPr>
          <w:rStyle w:val="HTML-kod"/>
        </w:rPr>
        <w:t xml:space="preserve"> – basing on currently executed navigation plan</w:t>
      </w:r>
      <w:r w:rsidR="00A87AB1" w:rsidRPr="00230A43">
        <w:rPr>
          <w:rStyle w:val="HTML-kod"/>
        </w:rPr>
        <w:t xml:space="preserve">, the path that it </w:t>
      </w:r>
      <w:r w:rsidR="0071155C" w:rsidRPr="00230A43">
        <w:rPr>
          <w:rStyle w:val="HTML-kod"/>
        </w:rPr>
        <w:t>provides</w:t>
      </w:r>
      <w:r w:rsidR="00A87AB1" w:rsidRPr="00230A43">
        <w:rPr>
          <w:rStyle w:val="HTML-kod"/>
        </w:rPr>
        <w:t xml:space="preserve"> and bot’s current position</w:t>
      </w:r>
      <w:r w:rsidR="003F0E2D" w:rsidRPr="00230A43">
        <w:rPr>
          <w:rStyle w:val="HTML-kod"/>
        </w:rPr>
        <w:t>, the direction of the</w:t>
      </w:r>
      <w:r w:rsidR="00A87AB1" w:rsidRPr="00230A43">
        <w:rPr>
          <w:rStyle w:val="HTML-kod"/>
        </w:rPr>
        <w:t xml:space="preserve"> bot</w:t>
      </w:r>
      <w:r w:rsidR="003F0E2D" w:rsidRPr="00230A43">
        <w:rPr>
          <w:rStyle w:val="HTML-kod"/>
        </w:rPr>
        <w:t xml:space="preserve"> movement</w:t>
      </w:r>
      <w:r w:rsidR="00A87AB1" w:rsidRPr="00230A43">
        <w:rPr>
          <w:rStyle w:val="HTML-kod"/>
        </w:rPr>
        <w:t xml:space="preserve"> for the next execution frame is </w:t>
      </w:r>
      <w:r w:rsidR="002669F4" w:rsidRPr="00230A43">
        <w:rPr>
          <w:rStyle w:val="HTML-kod"/>
        </w:rPr>
        <w:t>computed.</w:t>
      </w:r>
    </w:p>
    <w:p w:rsidR="00A040E2" w:rsidRPr="00230A43" w:rsidRDefault="00A040E2" w:rsidP="003F0E2D">
      <w:pPr>
        <w:pStyle w:val="Akapitzlist"/>
        <w:numPr>
          <w:ilvl w:val="0"/>
          <w:numId w:val="24"/>
        </w:numPr>
        <w:rPr>
          <w:rStyle w:val="HTML-kod"/>
        </w:rPr>
      </w:pPr>
      <w:r w:rsidRPr="00230A43">
        <w:rPr>
          <w:rStyle w:val="HTML-kod"/>
        </w:rPr>
        <w:lastRenderedPageBreak/>
        <w:t>Establish firing decision</w:t>
      </w:r>
      <w:r w:rsidR="00BF77C2" w:rsidRPr="00230A43">
        <w:rPr>
          <w:rStyle w:val="HTML-kod"/>
        </w:rPr>
        <w:t xml:space="preserve"> – in this step, the bot decides </w:t>
      </w:r>
      <w:r w:rsidR="00AE56BF" w:rsidRPr="00230A43">
        <w:rPr>
          <w:rStyle w:val="HTML-kod"/>
        </w:rPr>
        <w:t>using</w:t>
      </w:r>
      <w:r w:rsidR="00BF77C2" w:rsidRPr="00230A43">
        <w:rPr>
          <w:rStyle w:val="HTML-kod"/>
        </w:rPr>
        <w:t xml:space="preserve"> which weapon and at which visible ene</w:t>
      </w:r>
      <w:r w:rsidR="00AE56BF" w:rsidRPr="00230A43">
        <w:rPr>
          <w:rStyle w:val="HTML-kod"/>
        </w:rPr>
        <w:t>my</w:t>
      </w:r>
      <w:r w:rsidR="00BF77C2" w:rsidRPr="00230A43">
        <w:rPr>
          <w:rStyle w:val="HTML-kod"/>
        </w:rPr>
        <w:t xml:space="preserve"> it should fire.</w:t>
      </w:r>
      <w:r w:rsidR="008654F5" w:rsidRPr="00230A43">
        <w:rPr>
          <w:rStyle w:val="HTML-kod"/>
        </w:rPr>
        <w:t xml:space="preserve"> If there are no visible enemies, the firing decision will be empty.</w:t>
      </w:r>
    </w:p>
    <w:p w:rsidR="00A040E2" w:rsidRPr="00230A43" w:rsidRDefault="00A040E2" w:rsidP="003F0E2D">
      <w:pPr>
        <w:pStyle w:val="Akapitzlist"/>
        <w:numPr>
          <w:ilvl w:val="0"/>
          <w:numId w:val="24"/>
        </w:numPr>
        <w:rPr>
          <w:rStyle w:val="HTML-kod"/>
        </w:rPr>
      </w:pPr>
      <w:r w:rsidRPr="00230A43">
        <w:rPr>
          <w:rStyle w:val="HTML-kod"/>
        </w:rPr>
        <w:t>Get firing instructions</w:t>
      </w:r>
      <w:r w:rsidR="00BF77C2" w:rsidRPr="00230A43">
        <w:rPr>
          <w:rStyle w:val="HTML-kod"/>
        </w:rPr>
        <w:t xml:space="preserve"> – the bot basing on its</w:t>
      </w:r>
      <w:r w:rsidR="00047B80" w:rsidRPr="00230A43">
        <w:rPr>
          <w:rStyle w:val="HTML-kod"/>
        </w:rPr>
        <w:t xml:space="preserve"> own</w:t>
      </w:r>
      <w:r w:rsidR="00BF77C2" w:rsidRPr="00230A43">
        <w:rPr>
          <w:rStyle w:val="HTML-kod"/>
        </w:rPr>
        <w:t xml:space="preserve"> and enemies current position, the weapon the bot</w:t>
      </w:r>
      <w:r w:rsidR="00732621" w:rsidRPr="00230A43">
        <w:rPr>
          <w:rStyle w:val="HTML-kod"/>
        </w:rPr>
        <w:t xml:space="preserve"> decided to</w:t>
      </w:r>
      <w:r w:rsidR="00BF77C2" w:rsidRPr="00230A43">
        <w:rPr>
          <w:rStyle w:val="HTML-kod"/>
        </w:rPr>
        <w:t xml:space="preserve"> use and its characteristics, </w:t>
      </w:r>
      <w:r w:rsidR="003C1413" w:rsidRPr="00230A43">
        <w:rPr>
          <w:rStyle w:val="HTML-kod"/>
        </w:rPr>
        <w:t xml:space="preserve">it </w:t>
      </w:r>
      <w:r w:rsidR="00BF77C2" w:rsidRPr="00230A43">
        <w:rPr>
          <w:rStyle w:val="HTML-kod"/>
        </w:rPr>
        <w:t xml:space="preserve">calculates the angles at which it should fire the gun in order to </w:t>
      </w:r>
      <w:r w:rsidR="001515D8" w:rsidRPr="00230A43">
        <w:rPr>
          <w:rStyle w:val="HTML-kod"/>
        </w:rPr>
        <w:t xml:space="preserve">hit </w:t>
      </w:r>
      <w:r w:rsidR="00BF77C2" w:rsidRPr="00230A43">
        <w:rPr>
          <w:rStyle w:val="HTML-kod"/>
        </w:rPr>
        <w:t>the opponent.</w:t>
      </w:r>
    </w:p>
    <w:p w:rsidR="00A040E2" w:rsidRPr="00230A43" w:rsidRDefault="00A040E2" w:rsidP="003F0E2D">
      <w:pPr>
        <w:pStyle w:val="Akapitzlist"/>
        <w:numPr>
          <w:ilvl w:val="0"/>
          <w:numId w:val="24"/>
        </w:numPr>
        <w:rPr>
          <w:rStyle w:val="HTML-kod"/>
        </w:rPr>
      </w:pPr>
      <w:r w:rsidRPr="00230A43">
        <w:rPr>
          <w:rStyle w:val="HTML-kod"/>
        </w:rPr>
        <w:t>Execute instructions</w:t>
      </w:r>
      <w:r w:rsidR="00BF77C2" w:rsidRPr="00230A43">
        <w:rPr>
          <w:rStyle w:val="HTML-kod"/>
        </w:rPr>
        <w:t xml:space="preserve"> – the movement and firing instructions are passed to QASE API</w:t>
      </w:r>
      <w:r w:rsidR="0048741F" w:rsidRPr="00230A43">
        <w:rPr>
          <w:rStyle w:val="HTML-kod"/>
        </w:rPr>
        <w:t xml:space="preserve"> which sends them to the game server</w:t>
      </w:r>
      <w:r w:rsidR="00BF77C2" w:rsidRPr="00230A43">
        <w:rPr>
          <w:rStyle w:val="HTML-kod"/>
        </w:rPr>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105" w:name="_Ref281740768"/>
      <w:bookmarkStart w:id="106" w:name="_Ref281740862"/>
      <w:bookmarkStart w:id="107" w:name="_Toc282375615"/>
      <w:r>
        <w:t xml:space="preserve">Navigation </w:t>
      </w:r>
      <w:r w:rsidR="00516F57">
        <w:t>p</w:t>
      </w:r>
      <w:r w:rsidR="00FA4F12">
        <w:t>lan</w:t>
      </w:r>
      <w:bookmarkEnd w:id="105"/>
      <w:bookmarkEnd w:id="106"/>
      <w:bookmarkEnd w:id="107"/>
    </w:p>
    <w:p w:rsidR="00B15F5A" w:rsidRPr="00B15F5A" w:rsidRDefault="00B15F5A" w:rsidP="00B15F5A">
      <w:pPr>
        <w:pStyle w:val="Nagwek3"/>
      </w:pPr>
      <w:bookmarkStart w:id="108" w:name="_Toc282375616"/>
      <w:r>
        <w:t>Types of navigation plans</w:t>
      </w:r>
      <w:bookmarkEnd w:id="108"/>
    </w:p>
    <w:p w:rsidR="00943DC4" w:rsidRDefault="00D947FE" w:rsidP="00943DC4">
      <w:r>
        <w:t xml:space="preserve">The navigation plan essentially consists of a destination </w:t>
      </w:r>
      <w:r w:rsidR="00A45B16" w:rsidRPr="003857D3">
        <w:rPr>
          <w:rStyle w:val="Wyrnieniedelikatne"/>
          <w:i w:val="0"/>
        </w:rPr>
        <w:t>item</w:t>
      </w:r>
      <w:r w:rsidR="00A45B16">
        <w:rPr>
          <w:rStyle w:val="Wyrnieniedelikatne"/>
          <w:i w:val="0"/>
        </w:rPr>
        <w:t xml:space="preserve"> </w:t>
      </w:r>
      <w:r>
        <w:t>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t>Th</w:t>
      </w:r>
      <w:r w:rsidR="00D605D3">
        <w:t xml:space="preserve">e </w:t>
      </w:r>
      <w:r w:rsidR="002E622B">
        <w:t xml:space="preserve">kind of </w:t>
      </w:r>
      <w:r w:rsidR="00D605D3">
        <w:t>plan described above</w:t>
      </w:r>
      <w:r>
        <w:t xml:space="preserve"> is </w:t>
      </w:r>
      <w:r w:rsidR="00D605D3">
        <w:t xml:space="preserve">called </w:t>
      </w:r>
      <w:r>
        <w:t xml:space="preserve">a </w:t>
      </w:r>
      <w:r w:rsidRPr="00913889">
        <w:rPr>
          <w:rStyle w:val="Wyrnienieintensywne"/>
        </w:rPr>
        <w:t>regular plan</w:t>
      </w:r>
      <w:r>
        <w:t xml:space="preserve">. </w:t>
      </w:r>
      <w:r w:rsidR="002E622B">
        <w:t>Due to a dynamic nature of the game, it is important to reconsider the plan often enough, to make sure our agent is responsive to changes of its state and environment. At the same time establish</w:t>
      </w:r>
      <w:r w:rsidR="008E3162">
        <w:t>ing</w:t>
      </w:r>
      <w:r w:rsidR="002E622B">
        <w:t xml:space="preserve"> a new plan at every execution frame</w:t>
      </w:r>
      <w:r w:rsidR="008E3162">
        <w:t xml:space="preserve"> could lead to indecisive behavior, where agent changes the decision too o</w:t>
      </w:r>
      <w:r w:rsidR="008E3162">
        <w:t>f</w:t>
      </w:r>
      <w:r w:rsidR="008E3162">
        <w:t>ten</w:t>
      </w:r>
      <w:r w:rsidR="002E622B">
        <w:t>.</w:t>
      </w:r>
      <w:r w:rsidR="00993FDB">
        <w:t xml:space="preserve"> To </w:t>
      </w:r>
      <w:r w:rsidR="008E3162">
        <w:t>address</w:t>
      </w:r>
      <w:r w:rsidR="00993FDB">
        <w:t xml:space="preserve">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 xml:space="preserve">After the time limit has passed, a new plan is being created, but in most of the cases, the new plan will have the same destination </w:t>
      </w:r>
      <w:r w:rsidR="00CA51A5" w:rsidRPr="003857D3">
        <w:rPr>
          <w:rStyle w:val="Wyrnieniedelikatne"/>
          <w:i w:val="0"/>
        </w:rPr>
        <w:t>item</w:t>
      </w:r>
      <w:r w:rsidR="00CA51A5">
        <w:rPr>
          <w:rStyle w:val="Wyrnieniedelikatne"/>
          <w:i w:val="0"/>
        </w:rPr>
        <w:t xml:space="preserve"> </w:t>
      </w:r>
      <w:r w:rsidR="009270C1">
        <w:t>as a previous one. This is b</w:t>
      </w:r>
      <w:r w:rsidR="009270C1">
        <w:t>e</w:t>
      </w:r>
      <w:r w:rsidR="009270C1">
        <w:t xml:space="preserve">cause the algorithm tries to choose the best available destination </w:t>
      </w:r>
      <w:r w:rsidR="000B0778" w:rsidRPr="003857D3">
        <w:rPr>
          <w:rStyle w:val="Wyrnieniedelikatne"/>
          <w:i w:val="0"/>
        </w:rPr>
        <w:t>item</w:t>
      </w:r>
      <w:r w:rsidR="009270C1">
        <w:t xml:space="preserve">, and unless something </w:t>
      </w:r>
      <w:r w:rsidR="00955924">
        <w:lastRenderedPageBreak/>
        <w:t xml:space="preserve">important </w:t>
      </w:r>
      <w:r w:rsidR="009270C1">
        <w:t xml:space="preserve">has changed in bot’s or environment’s state, the same destination </w:t>
      </w:r>
      <w:r w:rsidR="00DF1710" w:rsidRPr="003857D3">
        <w:rPr>
          <w:rStyle w:val="Wyrnieniedelikatne"/>
          <w:i w:val="0"/>
        </w:rPr>
        <w:t>item</w:t>
      </w:r>
      <w:r w:rsidR="00DF1710">
        <w:rPr>
          <w:rStyle w:val="Wyrnieniedelikatne"/>
          <w:i w:val="0"/>
        </w:rPr>
        <w:t xml:space="preserve"> </w:t>
      </w:r>
      <w:r w:rsidR="009270C1">
        <w:t>should be chosen.</w:t>
      </w:r>
    </w:p>
    <w:p w:rsidR="00943DC4" w:rsidRDefault="00943DC4" w:rsidP="00943DC4">
      <w:r>
        <w:t xml:space="preserve">There can also exist so-called </w:t>
      </w:r>
      <w:r w:rsidRPr="00913889">
        <w:rPr>
          <w:rStyle w:val="Wyrnienieintensywne"/>
        </w:rPr>
        <w:t>spontaneous plans</w:t>
      </w:r>
      <w:r>
        <w:t xml:space="preserve">. These plans are created when the agent is in the middle of execution of a regular plan, and there is a good opportunity to pick up some </w:t>
      </w:r>
      <w:r w:rsidR="00F71D28" w:rsidRPr="003857D3">
        <w:rPr>
          <w:rStyle w:val="Wyrnieniedelikatne"/>
          <w:i w:val="0"/>
        </w:rPr>
        <w:t>item</w:t>
      </w:r>
      <w:r w:rsidR="00F71D28">
        <w:rPr>
          <w:rStyle w:val="Wyrnieniedelikatne"/>
          <w:i w:val="0"/>
        </w:rPr>
        <w:t xml:space="preserve"> </w:t>
      </w:r>
      <w:r>
        <w:t>– it is reachable and close to the agent’s current position. In that case, the spont</w:t>
      </w:r>
      <w:r>
        <w:t>a</w:t>
      </w:r>
      <w:r>
        <w:t xml:space="preserve">neous plan is created and the agent executes it for a short period of time, picks up the desired </w:t>
      </w:r>
      <w:r w:rsidR="00D83BFF" w:rsidRPr="003857D3">
        <w:rPr>
          <w:rStyle w:val="Wyrnieniedelikatne"/>
          <w:i w:val="0"/>
        </w:rPr>
        <w:t>item</w:t>
      </w:r>
      <w:r w:rsidR="00D83BFF">
        <w:rPr>
          <w:rStyle w:val="Wyrnieniedelikatne"/>
          <w:i w:val="0"/>
        </w:rPr>
        <w:t xml:space="preserve"> </w:t>
      </w:r>
      <w:r>
        <w:t xml:space="preserve">and then continues with a previous regular plan. This allows </w:t>
      </w:r>
      <w:r w:rsidR="00D605D3">
        <w:t>our</w:t>
      </w:r>
      <w:r>
        <w:t xml:space="preserve"> agent to use the oppo</w:t>
      </w:r>
      <w:r>
        <w:t>r</w:t>
      </w:r>
      <w:r>
        <w:t>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913889">
        <w:rPr>
          <w:rStyle w:val="Wyrnienieintensywne"/>
        </w:rPr>
        <w:t>enemy engaging plan</w:t>
      </w:r>
      <w:r>
        <w:t xml:space="preserve">. This kind of plan is established in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 xml:space="preserve">plaining how the agent chooses the destination </w:t>
      </w:r>
      <w:r w:rsidR="000C2ED1" w:rsidRPr="003857D3">
        <w:rPr>
          <w:rStyle w:val="Wyrnieniedelikatne"/>
          <w:i w:val="0"/>
        </w:rPr>
        <w:t>item</w:t>
      </w:r>
      <w:r w:rsidR="000C2ED1">
        <w:rPr>
          <w:rStyle w:val="Wyrnieniedelikatne"/>
          <w:i w:val="0"/>
        </w:rPr>
        <w:t xml:space="preserve"> </w:t>
      </w:r>
      <w:r w:rsidR="002E622B">
        <w:t>for a regular navigation plan.</w:t>
      </w:r>
    </w:p>
    <w:p w:rsidR="009C7089" w:rsidRDefault="00717541" w:rsidP="009C7089">
      <w:pPr>
        <w:pStyle w:val="Nagwek3"/>
      </w:pPr>
      <w:bookmarkStart w:id="109" w:name="_Toc282375617"/>
      <w:r>
        <w:t xml:space="preserve">Criteria </w:t>
      </w:r>
      <w:r w:rsidR="00064949">
        <w:t>for</w:t>
      </w:r>
      <w:r>
        <w:t xml:space="preserve"> c</w:t>
      </w:r>
      <w:r w:rsidR="009C7089">
        <w:t>hoosing</w:t>
      </w:r>
      <w:r w:rsidR="00DE19D9">
        <w:t xml:space="preserve"> </w:t>
      </w:r>
      <w:r>
        <w:t xml:space="preserve">destination </w:t>
      </w:r>
      <w:r w:rsidR="00B54F37" w:rsidRPr="003857D3">
        <w:rPr>
          <w:rStyle w:val="Wyrnieniedelikatne"/>
          <w:i/>
        </w:rPr>
        <w:t>item</w:t>
      </w:r>
      <w:bookmarkEnd w:id="109"/>
    </w:p>
    <w:p w:rsidR="002E622B" w:rsidRDefault="002E622B" w:rsidP="00943DC4">
      <w:r>
        <w:t xml:space="preserve">When agent decides to create a new regular plan, it creates a ranking of all known </w:t>
      </w:r>
      <w:r w:rsidR="00454973" w:rsidRPr="003857D3">
        <w:rPr>
          <w:rStyle w:val="Wyrnieniedelikatne"/>
          <w:i w:val="0"/>
        </w:rPr>
        <w:t>item</w:t>
      </w:r>
      <w:r w:rsidR="00454973">
        <w:rPr>
          <w:rStyle w:val="Wyrnieniedelikatne"/>
          <w:i w:val="0"/>
        </w:rPr>
        <w:t xml:space="preserve">s </w:t>
      </w:r>
      <w:r>
        <w:t xml:space="preserve">that are </w:t>
      </w:r>
      <w:commentRangeStart w:id="110"/>
      <w:r w:rsidR="009E556A">
        <w:t>possible</w:t>
      </w:r>
      <w:r>
        <w:t xml:space="preserve"> to pick up</w:t>
      </w:r>
      <w:commentRangeEnd w:id="110"/>
      <w:r w:rsidR="00E11BDD">
        <w:rPr>
          <w:rStyle w:val="Odwoaniedokomentarza"/>
          <w:rFonts w:eastAsiaTheme="minorHAnsi"/>
        </w:rPr>
        <w:commentReference w:id="110"/>
      </w:r>
      <w:r>
        <w:t xml:space="preserve">, where each </w:t>
      </w:r>
      <w:r w:rsidR="00D97BEC" w:rsidRPr="003857D3">
        <w:rPr>
          <w:rStyle w:val="Wyrnieniedelikatne"/>
          <w:i w:val="0"/>
        </w:rPr>
        <w:t>item</w:t>
      </w:r>
      <w:r w:rsidR="00D97BEC">
        <w:rPr>
          <w:rStyle w:val="Wyrnieniedelikatne"/>
          <w:i w:val="0"/>
        </w:rPr>
        <w:t xml:space="preserve"> </w:t>
      </w:r>
      <w:r w:rsidR="009E556A">
        <w:t xml:space="preserve">has assigned a </w:t>
      </w:r>
      <w:r w:rsidR="00334612">
        <w:t xml:space="preserve">fuzzy </w:t>
      </w:r>
      <w:r w:rsidR="00D94828">
        <w:t xml:space="preserve">membership </w:t>
      </w:r>
      <w:r w:rsidR="00334612">
        <w:t>value that e</w:t>
      </w:r>
      <w:r w:rsidR="00334612">
        <w:t>x</w:t>
      </w:r>
      <w:r w:rsidR="00334612">
        <w:t>presses the degree at which the bot wants to pick up given item</w:t>
      </w:r>
      <w:r w:rsidR="009E556A">
        <w:t xml:space="preserve">. The </w:t>
      </w:r>
      <w:r w:rsidR="00A80676" w:rsidRPr="003857D3">
        <w:rPr>
          <w:rStyle w:val="Wyrnieniedelikatne"/>
          <w:i w:val="0"/>
        </w:rPr>
        <w:t>item</w:t>
      </w:r>
      <w:r w:rsidR="00A80676">
        <w:rPr>
          <w:rStyle w:val="Wyrnieniedelikatne"/>
          <w:i w:val="0"/>
        </w:rPr>
        <w:t xml:space="preserve"> </w:t>
      </w:r>
      <w:r w:rsidR="009E556A">
        <w:t xml:space="preserve">with </w:t>
      </w:r>
      <w:r w:rsidR="00334612">
        <w:t>the highest value</w:t>
      </w:r>
      <w:r w:rsidR="009E556A">
        <w:t xml:space="preserve"> is chosen.</w:t>
      </w:r>
      <w:r w:rsidR="0084026B">
        <w:t xml:space="preserve"> Below are </w:t>
      </w:r>
      <w:r w:rsidR="00D94828">
        <w:t>explained all the</w:t>
      </w:r>
      <w:r w:rsidR="0084026B">
        <w:t xml:space="preserve"> factors that are used in the formula for calculating each </w:t>
      </w:r>
      <w:r w:rsidR="00C02ADF" w:rsidRPr="003857D3">
        <w:rPr>
          <w:rStyle w:val="Wyrnieniedelikatne"/>
          <w:i w:val="0"/>
        </w:rPr>
        <w:t>item</w:t>
      </w:r>
      <w:r w:rsidR="0084026B">
        <w:t xml:space="preserve">’s </w:t>
      </w:r>
      <w:r w:rsidR="00A55A52">
        <w:t>fuzzy</w:t>
      </w:r>
      <w:r w:rsidR="0084026B">
        <w:t xml:space="preserve"> value</w:t>
      </w:r>
      <w:r w:rsidR="00A55A52">
        <w:t>:</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53180D"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F97BC8">
                <w:rPr>
                  <w:noProof/>
                </w:rPr>
                <w:t>4</w:t>
              </w:r>
            </w:fldSimple>
            <w:r>
              <w:t>.</w:t>
            </w:r>
            <w:fldSimple w:instr=" SEQ equations \* MERGEFORMAT \r 1 \* MERGEFORMAT ">
              <w:r w:rsidR="00F97BC8">
                <w:rPr>
                  <w:noProof/>
                </w:rPr>
                <w:t>1</w:t>
              </w:r>
            </w:fldSimple>
            <w:r>
              <w:t>)</w:t>
            </w:r>
          </w:p>
        </w:tc>
      </w:tr>
    </w:tbl>
    <w:p w:rsidR="006A752E" w:rsidRDefault="006A752E" w:rsidP="008D091A">
      <w:r>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lastRenderedPageBreak/>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53180D"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ach weapon has assigned a certain weight. The more efficient the weapon, the greater its weight 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53180D"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bookmarkStart w:id="111" w:name="eq_wp_deficiency"/>
            <w:r>
              <w:t>(</w:t>
            </w:r>
            <w:fldSimple w:instr=" STYLEREF  &quot;Nagłówek 1&quot; \n  \* MERGEFORMAT ">
              <w:r w:rsidR="00F97BC8">
                <w:rPr>
                  <w:noProof/>
                </w:rPr>
                <w:t>4</w:t>
              </w:r>
            </w:fldSimple>
            <w:r>
              <w:t>.</w:t>
            </w:r>
            <w:fldSimple w:instr=" SEQ equations \* MERGEFORMAT  \* MERGEFORMAT ">
              <w:r w:rsidR="00F97BC8">
                <w:rPr>
                  <w:noProof/>
                </w:rPr>
                <w:t>3</w:t>
              </w:r>
            </w:fldSimple>
            <w:r>
              <w:t>)</w:t>
            </w:r>
            <w:bookmarkEnd w:id="111"/>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53180D"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bookmarkStart w:id="112" w:name="eq_ammo_deficiency"/>
            <w:r>
              <w:t>(</w:t>
            </w:r>
            <w:fldSimple w:instr=" STYLEREF  &quot;Nagłówek 1&quot; \n  \* MERGEFORMAT ">
              <w:r w:rsidR="00F97BC8">
                <w:rPr>
                  <w:noProof/>
                </w:rPr>
                <w:t>4</w:t>
              </w:r>
            </w:fldSimple>
            <w:r>
              <w:t>.</w:t>
            </w:r>
            <w:fldSimple w:instr=" SEQ equations \* MERGEFORMAT  \* MERGEFORMAT ">
              <w:r w:rsidR="00F97BC8">
                <w:rPr>
                  <w:noProof/>
                </w:rPr>
                <w:t>4</w:t>
              </w:r>
            </w:fldSimple>
            <w:r>
              <w:t>)</w:t>
            </w:r>
            <w:bookmarkEnd w:id="112"/>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w:t>
      </w:r>
      <w:r w:rsidR="00CF62CA">
        <w:lastRenderedPageBreak/>
        <w:t xml:space="preserve">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r>
        <w:t xml:space="preserve">Item’s </w:t>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0;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rPr>
            </m:ctrlPr>
          </m:dPr>
          <m:e>
            <m:r>
              <w:rPr>
                <w:rFonts w:ascii="Cambria Math" w:hAnsi="Cambria Math"/>
              </w:rPr>
              <m:t>0;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lastRenderedPageBreak/>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D94828">
      <w:pPr>
        <w:pStyle w:val="Nagwek3"/>
      </w:pPr>
      <w:bookmarkStart w:id="113" w:name="_Toc282375618"/>
      <w:r>
        <w:t>F</w:t>
      </w:r>
      <w:r w:rsidR="008F6B64">
        <w:t>uzzy logic</w:t>
      </w:r>
      <w:r>
        <w:t xml:space="preserve"> application</w:t>
      </w:r>
      <w:bookmarkEnd w:id="113"/>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F97BC8">
          <w:t xml:space="preserve">Table </w:t>
        </w:r>
        <w:r w:rsidR="00F97BC8">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p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lastRenderedPageBreak/>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53180D"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53180D"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a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i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rous</w:t>
            </w:r>
            <w:r>
              <w:t xml:space="preserve"> for a bot. </w:t>
            </w:r>
          </w:p>
        </w:tc>
      </w:tr>
    </w:tbl>
    <w:p w:rsidR="00A87B05" w:rsidRDefault="00A645FA" w:rsidP="00A645FA">
      <w:pPr>
        <w:pStyle w:val="Legenda"/>
      </w:pPr>
      <w:bookmarkStart w:id="114" w:name="_Ref281576773"/>
      <w:r>
        <w:t xml:space="preserve">Table </w:t>
      </w:r>
      <w:fldSimple w:instr=" SEQ Table \* ARABIC ">
        <w:r w:rsidR="00F97BC8">
          <w:rPr>
            <w:noProof/>
          </w:rPr>
          <w:t>1</w:t>
        </w:r>
      </w:fldSimple>
      <w:bookmarkEnd w:id="114"/>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53180D">
        <w:fldChar w:fldCharType="begin"/>
      </w:r>
      <w:r w:rsidR="000964E2">
        <w:instrText xml:space="preserve"> REF _Ref281576773 \h </w:instrText>
      </w:r>
      <w:r w:rsidR="0053180D">
        <w:fldChar w:fldCharType="separate"/>
      </w:r>
      <w:r w:rsidR="00F97BC8">
        <w:t xml:space="preserve">Table </w:t>
      </w:r>
      <w:r w:rsidR="00F97BC8">
        <w:rPr>
          <w:noProof/>
        </w:rPr>
        <w:t>1</w:t>
      </w:r>
      <w:r w:rsidR="0053180D">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e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s, i)</m:t>
        </m:r>
      </m:oMath>
      <w:r>
        <w:t>.</w:t>
      </w:r>
      <w:r w:rsidR="0085024D">
        <w:t xml:space="preserve"> </w:t>
      </w:r>
      <w:r>
        <w:t xml:space="preserve"> The fuzzy value of the </w:t>
      </w:r>
      <m:oMath>
        <m:r>
          <w:rPr>
            <w:rFonts w:ascii="Cambria Math" w:hAnsi="Cambria Math"/>
          </w:rPr>
          <m:t>ψ(s, i)</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53180D">
        <w:fldChar w:fldCharType="begin"/>
      </w:r>
      <w:r w:rsidR="00121338">
        <w:instrText xml:space="preserve"> REF def_fuzzy_probability_operators \h </w:instrText>
      </w:r>
      <w:r w:rsidR="0053180D">
        <w:fldChar w:fldCharType="separate"/>
      </w:r>
      <w:r w:rsidR="00F97BC8">
        <w:t xml:space="preserve">Definition </w:t>
      </w:r>
      <w:r w:rsidR="00F97BC8">
        <w:rPr>
          <w:noProof/>
        </w:rPr>
        <w:t>4</w:t>
      </w:r>
      <w:r w:rsidR="0053180D">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15" w:name="eq_bad_psi_ranking_no_weights"/>
            <w:r>
              <w:t>(</w:t>
            </w:r>
            <w:fldSimple w:instr=" STYLEREF  &quot;Nagłówek 1&quot; \n  \* MERGEFORMAT ">
              <w:r w:rsidR="00F97BC8">
                <w:rPr>
                  <w:noProof/>
                </w:rPr>
                <w:t>4</w:t>
              </w:r>
            </w:fldSimple>
            <w:r>
              <w:t>.</w:t>
            </w:r>
            <w:fldSimple w:instr=" SEQ equations \* MERGEFORMAT  \* MERGEFORMAT ">
              <w:r w:rsidR="00F97BC8">
                <w:rPr>
                  <w:noProof/>
                </w:rPr>
                <w:t>10</w:t>
              </w:r>
            </w:fldSimple>
            <w:r>
              <w:t>)</w:t>
            </w:r>
            <w:bookmarkEnd w:id="115"/>
          </w:p>
        </w:tc>
      </w:tr>
    </w:tbl>
    <w:p w:rsidR="00780ED0" w:rsidRDefault="00733A29" w:rsidP="00A645FA">
      <w:r>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53180D">
        <w:fldChar w:fldCharType="begin"/>
      </w:r>
      <w:r w:rsidR="00AA585F">
        <w:instrText xml:space="preserve"> REF def_fuzzy_complement_operator \h </w:instrText>
      </w:r>
      <w:r w:rsidR="0053180D">
        <w:fldChar w:fldCharType="separate"/>
      </w:r>
      <w:r w:rsidR="00F97BC8">
        <w:t xml:space="preserve">Definition </w:t>
      </w:r>
      <w:r w:rsidR="00F97BC8">
        <w:rPr>
          <w:noProof/>
        </w:rPr>
        <w:t>2</w:t>
      </w:r>
      <w:r w:rsidR="0053180D">
        <w:fldChar w:fldCharType="end"/>
      </w:r>
      <w:r w:rsidR="00AA585F">
        <w:t xml:space="preserve">, and the Yager’s intersection operator </w:t>
      </w:r>
      <m:oMath>
        <m:r>
          <w:rPr>
            <w:rFonts w:ascii="Cambria Math" w:hAnsi="Cambria Math"/>
          </w:rPr>
          <m:t>∧</m:t>
        </m:r>
      </m:oMath>
      <w:r w:rsidR="00AA585F">
        <w:t xml:space="preserve"> is defined as in </w:t>
      </w:r>
      <w:r w:rsidR="0053180D">
        <w:fldChar w:fldCharType="begin"/>
      </w:r>
      <w:r w:rsidR="00AA585F">
        <w:instrText xml:space="preserve"> REF def_fuzzy_probability_operators \h </w:instrText>
      </w:r>
      <w:r w:rsidR="0053180D">
        <w:fldChar w:fldCharType="separate"/>
      </w:r>
      <w:r w:rsidR="00F97BC8">
        <w:t xml:space="preserve">Definition </w:t>
      </w:r>
      <w:r w:rsidR="00F97BC8">
        <w:rPr>
          <w:noProof/>
        </w:rPr>
        <w:t>4</w:t>
      </w:r>
      <w:r w:rsidR="0053180D">
        <w:fldChar w:fldCharType="end"/>
      </w:r>
      <w:r w:rsidR="00AA585F">
        <w:t xml:space="preserve">, with parameter </w:t>
      </w:r>
      <m:oMath>
        <m:r>
          <w:rPr>
            <w:rFonts w:ascii="Cambria Math" w:hAnsi="Cambria Math"/>
          </w:rPr>
          <m:t>w=5</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53180D">
        <w:fldChar w:fldCharType="begin"/>
      </w:r>
      <w:r w:rsidR="006A0E6F">
        <w:instrText xml:space="preserve"> REF eq_bad_psi_ranking_no_weights \h </w:instrText>
      </w:r>
      <w:r w:rsidR="0053180D">
        <w:fldChar w:fldCharType="separate"/>
      </w:r>
      <w:r w:rsidR="00F97BC8">
        <w:t>(</w:t>
      </w:r>
      <w:r w:rsidR="00F97BC8">
        <w:rPr>
          <w:noProof/>
        </w:rPr>
        <w:t>4</w:t>
      </w:r>
      <w:r w:rsidR="00F97BC8">
        <w:t>.</w:t>
      </w:r>
      <w:r w:rsidR="00F97BC8">
        <w:rPr>
          <w:noProof/>
        </w:rPr>
        <w:t>10</w:t>
      </w:r>
      <w:r w:rsidR="00F97BC8">
        <w:t>)</w:t>
      </w:r>
      <w:r w:rsidR="0053180D">
        <w:fldChar w:fldCharType="end"/>
      </w:r>
      <w:r w:rsidR="006A0E6F">
        <w:t>: the importance of each rel</w:t>
      </w:r>
      <w:r w:rsidR="006A0E6F">
        <w:t>a</w:t>
      </w:r>
      <w:r w:rsidR="006A0E6F">
        <w:lastRenderedPageBreak/>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llows:</w:t>
      </w:r>
    </w:p>
    <w:tbl>
      <w:tblPr>
        <w:tblStyle w:val="rwnania"/>
        <w:tblW w:w="0" w:type="auto"/>
        <w:tblLook w:val="04A0"/>
      </w:tblPr>
      <w:tblGrid>
        <w:gridCol w:w="959"/>
        <w:gridCol w:w="7229"/>
        <w:gridCol w:w="1024"/>
      </w:tblGrid>
      <w:tr w:rsidR="00D236C8" w:rsidTr="00B82BF8">
        <w:tc>
          <w:tcPr>
            <w:tcW w:w="959" w:type="dxa"/>
          </w:tcPr>
          <w:p w:rsidR="00D236C8" w:rsidRDefault="00D236C8" w:rsidP="007A4555">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w:t>
      </w:r>
      <w:commentRangeStart w:id="116"/>
      <w:r w:rsidR="00130F6B">
        <w:rPr>
          <w:szCs w:val="24"/>
        </w:rPr>
        <w:t>operators</w:t>
      </w:r>
      <w:commentRangeEnd w:id="116"/>
      <w:r w:rsidR="00FA10E3">
        <w:rPr>
          <w:rStyle w:val="Odwoaniedokomentarza"/>
          <w:rFonts w:eastAsiaTheme="minorHAnsi"/>
        </w:rPr>
        <w:commentReference w:id="116"/>
      </w:r>
      <w:r w:rsidR="00130F6B">
        <w:rPr>
          <w:szCs w:val="24"/>
        </w:rPr>
        <w:t>.</w:t>
      </w:r>
    </w:p>
    <w:p w:rsidR="00124252" w:rsidRDefault="008E3162" w:rsidP="00D94828">
      <w:pPr>
        <w:pStyle w:val="Nagwek3"/>
      </w:pPr>
      <w:bookmarkStart w:id="117" w:name="_Toc282375619"/>
      <w:r>
        <w:t>Enemy engaging plan</w:t>
      </w:r>
      <w:bookmarkEnd w:id="117"/>
    </w:p>
    <w:p w:rsidR="007A4555" w:rsidRDefault="007A4555" w:rsidP="007A4555">
      <w:r>
        <w:t>As mentioned earlier, when agent’s state is considered to be good enough, the enemy e</w:t>
      </w:r>
      <w:r>
        <w:t>n</w:t>
      </w:r>
      <w:r>
        <w:t xml:space="preserve">gaging  plan is created, that will lead the bot to a random position close to the enemy in order to attack it. The quality of current bot’s state can be expressed </w:t>
      </w:r>
      <w:r w:rsidR="00EE5F51">
        <w:t>averaging</w:t>
      </w:r>
      <w:r>
        <w:t xml:space="preserve"> </w:t>
      </w:r>
      <w:r w:rsidR="00EE5F51">
        <w:t xml:space="preserve">bot’s </w:t>
      </w:r>
      <w:r>
        <w:t>weighted</w:t>
      </w:r>
      <w:r w:rsidR="00EE5F51">
        <w:t xml:space="preserve"> </w:t>
      </w:r>
      <w:r>
        <w:t>def</w:t>
      </w:r>
      <w:r>
        <w:t>i</w:t>
      </w:r>
      <w:r>
        <w:t>ciencies for each item category:</w:t>
      </w:r>
    </w:p>
    <w:tbl>
      <w:tblPr>
        <w:tblStyle w:val="rwnania"/>
        <w:tblW w:w="0" w:type="auto"/>
        <w:tblLook w:val="04A0"/>
      </w:tblPr>
      <w:tblGrid>
        <w:gridCol w:w="959"/>
        <w:gridCol w:w="7229"/>
        <w:gridCol w:w="1024"/>
      </w:tblGrid>
      <w:tr w:rsidR="007A4555" w:rsidTr="007A4555">
        <w:tc>
          <w:tcPr>
            <w:tcW w:w="959" w:type="dxa"/>
          </w:tcPr>
          <w:p w:rsidR="007A4555" w:rsidRDefault="007A4555" w:rsidP="007A4555">
            <w:pPr>
              <w:ind w:firstLine="0"/>
            </w:pPr>
          </w:p>
        </w:tc>
        <w:tc>
          <w:tcPr>
            <w:tcW w:w="7229" w:type="dxa"/>
          </w:tcPr>
          <w:p w:rsidR="007A4555" w:rsidRDefault="0097600A" w:rsidP="0097600A">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δ</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den>
                </m:f>
              </m:oMath>
            </m:oMathPara>
          </w:p>
        </w:tc>
        <w:tc>
          <w:tcPr>
            <w:tcW w:w="1024" w:type="dxa"/>
          </w:tcPr>
          <w:p w:rsidR="007A4555" w:rsidRDefault="007A4555"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12</w:t>
              </w:r>
            </w:fldSimple>
            <w:r>
              <w:t>)</w:t>
            </w:r>
          </w:p>
        </w:tc>
      </w:tr>
    </w:tbl>
    <w:p w:rsidR="00FA3429" w:rsidRDefault="00FA3429" w:rsidP="007A4555">
      <w:r>
        <w:t xml:space="preserve">When bot’s state is considered to be good – the bot’s deficiencies are low, the </w:t>
      </w:r>
      <m:oMath>
        <m:r>
          <m:rPr>
            <m:sty m:val="p"/>
          </m:rPr>
          <w:rPr>
            <w:rFonts w:ascii="Cambria Math" w:hAnsi="Cambria Math"/>
            <w:szCs w:val="24"/>
          </w:rPr>
          <m:t>Δ</m:t>
        </m:r>
        <m:r>
          <w:rPr>
            <w:rFonts w:ascii="Cambria Math" w:hAnsi="Cambria Math"/>
          </w:rPr>
          <m:t>(s)</m:t>
        </m:r>
      </m:oMath>
      <w:r>
        <w:t xml:space="preserve"> is close to </w:t>
      </w:r>
      <m:oMath>
        <m:r>
          <w:rPr>
            <w:rFonts w:ascii="Cambria Math" w:hAnsi="Cambria Math"/>
          </w:rPr>
          <m:t>0</m:t>
        </m:r>
      </m:oMath>
      <w:r>
        <w:t xml:space="preserve">, whilst if bot’s deficiencies are high, the </w:t>
      </w:r>
      <m:oMath>
        <m:r>
          <m:rPr>
            <m:sty m:val="p"/>
          </m:rPr>
          <w:rPr>
            <w:rFonts w:ascii="Cambria Math" w:hAnsi="Cambria Math"/>
            <w:szCs w:val="24"/>
          </w:rPr>
          <m:t>Δ</m:t>
        </m:r>
        <m:r>
          <w:rPr>
            <w:rFonts w:ascii="Cambria Math" w:hAnsi="Cambria Math"/>
          </w:rPr>
          <m:t>(s)</m:t>
        </m:r>
      </m:oMath>
      <w:r>
        <w:t xml:space="preserve"> is close to </w:t>
      </w:r>
      <w:r w:rsidR="0097600A">
        <w:t>1</w:t>
      </w:r>
      <w:r>
        <w:t>.</w:t>
      </w:r>
    </w:p>
    <w:p w:rsidR="002A785D" w:rsidRPr="00027976" w:rsidRDefault="007A4555" w:rsidP="009A1FEC">
      <w:r>
        <w:t>Now, if at current bot</w:t>
      </w:r>
      <w:r w:rsidR="00EE5F51">
        <w:t>’s</w:t>
      </w:r>
      <w:r>
        <w:t xml:space="preserve"> state </w:t>
      </w:r>
      <m:oMath>
        <m:r>
          <w:rPr>
            <w:rFonts w:ascii="Cambria Math" w:hAnsi="Cambria Math"/>
          </w:rPr>
          <m:t>s</m:t>
        </m:r>
      </m:oMath>
      <w:r>
        <w:t xml:space="preserve"> there are known positions of </w:t>
      </w:r>
      <w:r w:rsidR="00FA3429">
        <w:t>the</w:t>
      </w:r>
      <w:r>
        <w:t xml:space="preserve"> enemies, </w:t>
      </w:r>
      <w:r w:rsidR="00FA3429">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t xml:space="preserve"> is </w:t>
      </w:r>
      <w:r w:rsidR="005E5B63">
        <w:t xml:space="preserve">lower than a parameter called </w:t>
      </w:r>
      <w:r w:rsidR="005E5B63" w:rsidRPr="005E5B63">
        <w:rPr>
          <w:rStyle w:val="Wyrnieniedelikatne"/>
        </w:rPr>
        <w:t>aggressiveness</w:t>
      </w:r>
      <w:r w:rsidR="005E5B63">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t xml:space="preserve">), </w:t>
      </w:r>
      <w:r w:rsidR="00DC30DA">
        <w:t>the bot will create a</w:t>
      </w:r>
      <w:r w:rsidR="005E5B63">
        <w:t xml:space="preserve"> new enemy engaging plan leading to the </w:t>
      </w:r>
      <w:r w:rsidR="00DC30DA">
        <w:t xml:space="preserve">surroundings of the </w:t>
      </w:r>
      <w:r w:rsidR="005E5B63">
        <w:t>closest enemy.</w:t>
      </w:r>
      <w:r w:rsidR="00B363C5">
        <w:t xml:space="preserve"> If the </w:t>
      </w:r>
      <w:r w:rsidR="00136FD7">
        <w:t>weights</w:t>
      </w:r>
      <w:r w:rsidR="00B363C5">
        <w:t xml:space="preserve"> </w:t>
      </w:r>
      <w:r w:rsidR="00136FD7">
        <w:t>are</w:t>
      </w:r>
      <w:r w:rsidR="00B363C5">
        <w:t xml:space="preserve"> adjusted properly, the agent should search for the enemies </w:t>
      </w:r>
      <w:r w:rsidR="00DC30DA">
        <w:t xml:space="preserve">only </w:t>
      </w:r>
      <w:r w:rsidR="00B363C5">
        <w:t xml:space="preserve">when it’s state is </w:t>
      </w:r>
      <w:r w:rsidR="00136FD7">
        <w:t>good enough to enter into the fight.</w:t>
      </w:r>
    </w:p>
    <w:p w:rsidR="009A1FEC" w:rsidRPr="009A1FEC" w:rsidRDefault="005153FB" w:rsidP="005153FB">
      <w:r>
        <w:lastRenderedPageBreak/>
        <w:t>Having chosen the navigation plan, the agent can now follow the established path by tur</w:t>
      </w:r>
      <w:r>
        <w:t>n</w:t>
      </w:r>
      <w:r>
        <w:t>ing itself towards the next waypoint on the path and moving forward. Once the waypoint is reached, the bot moves towards the next waypoint from the path.</w:t>
      </w:r>
    </w:p>
    <w:p w:rsidR="00A040E2" w:rsidRDefault="00A040E2" w:rsidP="008654F5">
      <w:pPr>
        <w:pStyle w:val="Nagwek2"/>
      </w:pPr>
      <w:bookmarkStart w:id="118" w:name="_Ref280641715"/>
      <w:bookmarkStart w:id="119" w:name="_Toc282375620"/>
      <w:r>
        <w:t>Firing decision</w:t>
      </w:r>
      <w:bookmarkEnd w:id="118"/>
      <w:r w:rsidR="00FA4F12">
        <w:t xml:space="preserve"> and instructions</w:t>
      </w:r>
      <w:bookmarkEnd w:id="119"/>
    </w:p>
    <w:p w:rsidR="008654F5" w:rsidRDefault="008654F5" w:rsidP="008654F5">
      <w:pPr>
        <w:pStyle w:val="Nagwek3"/>
      </w:pPr>
      <w:bookmarkStart w:id="120" w:name="_Toc282375621"/>
      <w:r>
        <w:t xml:space="preserve">weapon </w:t>
      </w:r>
      <w:r w:rsidR="002D4AC6">
        <w:t xml:space="preserve">and enemy </w:t>
      </w:r>
      <w:r>
        <w:t>choice</w:t>
      </w:r>
      <w:bookmarkEnd w:id="120"/>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commentRangeStart w:id="121"/>
      <w:r w:rsidR="00B45C82">
        <w:t xml:space="preserve">conducted </w:t>
      </w:r>
      <w:r>
        <w:t xml:space="preserve">experiments </w:t>
      </w:r>
      <w:commentRangeEnd w:id="121"/>
      <w:r w:rsidR="008B42EC">
        <w:rPr>
          <w:rStyle w:val="Odwoaniedokomentarza"/>
          <w:rFonts w:eastAsiaTheme="minorHAnsi"/>
        </w:rPr>
        <w:commentReference w:id="121"/>
      </w:r>
      <w:r>
        <w:t xml:space="preserve">have proven that the simple strategy of always choosing the best weapon the bot possesses gives best results. </w:t>
      </w:r>
      <w:r w:rsidR="00B45C82">
        <w:t xml:space="preserve">One of the reasons for that may be a good aiming skill the bot has </w:t>
      </w:r>
      <w:r w:rsidR="008B42EC">
        <w:t>or</w:t>
      </w:r>
      <w:r w:rsidR="00B45C82">
        <w:t xml:space="preserve">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w:t>
      </w:r>
      <w:r w:rsidR="008B42EC">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t xml:space="preserve">, where </w:t>
      </w:r>
      <m:oMath>
        <m:r>
          <w:rPr>
            <w:rFonts w:ascii="Cambria Math" w:hAnsi="Cambria Math"/>
          </w:rPr>
          <m:t>i</m:t>
        </m:r>
      </m:oMath>
      <w:r w:rsidR="008B42EC">
        <w:t xml:space="preserve"> is a weapon item</w:t>
      </w:r>
      <w:r>
        <w:t>.</w:t>
      </w:r>
      <w:r w:rsidR="008B42EC">
        <w:t xml:space="preserve"> These same weights where used in equations </w:t>
      </w:r>
      <w:r w:rsidR="0053180D">
        <w:fldChar w:fldCharType="begin"/>
      </w:r>
      <w:r w:rsidR="008B42EC">
        <w:instrText xml:space="preserve"> REF eq_wp_deficiency \h </w:instrText>
      </w:r>
      <w:r w:rsidR="0053180D">
        <w:fldChar w:fldCharType="separate"/>
      </w:r>
      <w:r w:rsidR="00F97BC8">
        <w:t>(</w:t>
      </w:r>
      <w:r w:rsidR="00F97BC8">
        <w:rPr>
          <w:noProof/>
        </w:rPr>
        <w:t>4</w:t>
      </w:r>
      <w:r w:rsidR="00F97BC8">
        <w:t>.</w:t>
      </w:r>
      <w:r w:rsidR="00F97BC8">
        <w:rPr>
          <w:noProof/>
        </w:rPr>
        <w:t>3</w:t>
      </w:r>
      <w:r w:rsidR="00F97BC8">
        <w:t>)</w:t>
      </w:r>
      <w:r w:rsidR="0053180D">
        <w:fldChar w:fldCharType="end"/>
      </w:r>
      <w:r w:rsidR="008B42EC">
        <w:t xml:space="preserve"> and </w:t>
      </w:r>
      <w:r w:rsidR="0053180D">
        <w:fldChar w:fldCharType="begin"/>
      </w:r>
      <w:r w:rsidR="008B42EC">
        <w:instrText xml:space="preserve"> REF eq_ammo_deficiency \h </w:instrText>
      </w:r>
      <w:r w:rsidR="0053180D">
        <w:fldChar w:fldCharType="separate"/>
      </w:r>
      <w:r w:rsidR="00F97BC8">
        <w:t>(</w:t>
      </w:r>
      <w:r w:rsidR="00F97BC8">
        <w:rPr>
          <w:noProof/>
        </w:rPr>
        <w:t>4</w:t>
      </w:r>
      <w:r w:rsidR="00F97BC8">
        <w:t>.</w:t>
      </w:r>
      <w:r w:rsidR="00F97BC8">
        <w:rPr>
          <w:noProof/>
        </w:rPr>
        <w:t>4</w:t>
      </w:r>
      <w:r w:rsidR="00F97BC8">
        <w:t>)</w:t>
      </w:r>
      <w:r w:rsidR="0053180D">
        <w:fldChar w:fldCharType="end"/>
      </w:r>
      <w:r w:rsidR="008B42EC">
        <w:t>.</w:t>
      </w:r>
      <w:r>
        <w:t xml:space="preserve"> The</w:t>
      </w:r>
      <w:r w:rsidR="008B42EC">
        <w:t xml:space="preserve"> bot always chooses the</w:t>
      </w:r>
      <w:r>
        <w:t xml:space="preserve"> weapon</w:t>
      </w:r>
      <w:r w:rsidR="00B45C82">
        <w:t xml:space="preserve"> with the highest weight</w:t>
      </w:r>
      <w:r w:rsidR="008B42EC">
        <w:t xml:space="preserve"> it owns</w:t>
      </w:r>
      <w:r w:rsidR="00B45C82">
        <w:t>.</w:t>
      </w:r>
    </w:p>
    <w:p w:rsidR="009455B5" w:rsidRDefault="009455B5" w:rsidP="008654F5">
      <w:r>
        <w:t>The enemy choice has also</w:t>
      </w:r>
      <w:r w:rsidR="00610F78">
        <w:t xml:space="preserve"> been</w:t>
      </w:r>
      <w:r>
        <w:t xml:space="preserve"> proven not to be a </w:t>
      </w:r>
      <w:r w:rsidR="00610F78">
        <w:t xml:space="preserve">very </w:t>
      </w:r>
      <w:r>
        <w:t>complex task. Out of visible en</w:t>
      </w:r>
      <w:r>
        <w:t>e</w:t>
      </w:r>
      <w:r>
        <w:t>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22" w:name="_Toc282375622"/>
      <w:r>
        <w:t>Aiming algorithm</w:t>
      </w:r>
      <w:bookmarkEnd w:id="122"/>
    </w:p>
    <w:p w:rsidR="00C13A61" w:rsidRDefault="00C13A61" w:rsidP="00C13A61">
      <w:r>
        <w:t xml:space="preserve">When the weapon and the enemy to shoot at </w:t>
      </w:r>
      <w:r w:rsidR="00736C74">
        <w:t>are</w:t>
      </w:r>
      <w:r>
        <w:t xml:space="preserve"> chosen, the agent needs to </w:t>
      </w:r>
      <w:r w:rsidR="0059379E">
        <w:t>establish where exactly to shoot</w:t>
      </w:r>
      <w:r>
        <w:t xml:space="preserve">, in order to hit the </w:t>
      </w:r>
      <w:r w:rsidR="0060335C">
        <w:t>running</w:t>
      </w:r>
      <w:r>
        <w:t xml:space="preserve"> opponent, often using a weapon which fires pr</w:t>
      </w:r>
      <w:r>
        <w:t>o</w:t>
      </w:r>
      <w:r>
        <w:t>jectiles that do not move fast enough, to hit the enemy immediately. Actually, out of 11 we</w:t>
      </w:r>
      <w:r>
        <w:t>a</w:t>
      </w:r>
      <w:r>
        <w:t xml:space="preserve">pons available in the game, just 5 hit the target immediately. The rest fire a projectile that moves with a certain speed different for each weapon. </w:t>
      </w:r>
      <w:r w:rsidR="0060335C">
        <w:t>Using such weapons</w:t>
      </w:r>
      <w:r>
        <w:t xml:space="preserve"> requires so called </w:t>
      </w:r>
      <w:commentRangeStart w:id="123"/>
      <w:r w:rsidRPr="008D091A">
        <w:rPr>
          <w:rStyle w:val="Wyrnieniedelikatne"/>
        </w:rPr>
        <w:t>leading</w:t>
      </w:r>
      <w:r>
        <w:t xml:space="preserve"> </w:t>
      </w:r>
      <w:commentRangeEnd w:id="123"/>
      <w:r w:rsidR="00391289">
        <w:rPr>
          <w:rStyle w:val="Odwoaniedokomentarza"/>
          <w:rFonts w:eastAsiaTheme="minorHAnsi"/>
        </w:rPr>
        <w:commentReference w:id="123"/>
      </w:r>
      <w:r>
        <w:t xml:space="preserve">– aiming not directly at the enemy’s current position, but at the position we predict it to be at when the projectile will reach it. This task requires a lot of skill from human players. </w:t>
      </w:r>
      <w:r>
        <w:lastRenderedPageBreak/>
        <w:t xml:space="preserve">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b/>
                <w:i/>
              </w:rPr>
            </m:ctrlPr>
          </m:accPr>
          <m:e>
            <m:r>
              <m:rPr>
                <m:sty m:val="bi"/>
              </m:rP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w:t>
      </w:r>
      <w:r w:rsidR="00651920">
        <w:t>-like</w:t>
      </w:r>
      <w:r w:rsidR="00235A6D">
        <w:t xml:space="preserve">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w:t>
      </w:r>
      <w:r w:rsidR="00651920">
        <w:t>velocity</w:t>
      </w:r>
      <w:r w:rsidR="00C2284B">
        <w:t xml:space="preserve"> </w:t>
      </w:r>
      <m:oMath>
        <m:acc>
          <m:accPr>
            <m:chr m:val="⃗"/>
            <m:ctrlPr>
              <w:rPr>
                <w:rFonts w:ascii="Cambria Math" w:hAnsi="Cambria Math"/>
                <w:i/>
              </w:rPr>
            </m:ctrlPr>
          </m:accPr>
          <m:e>
            <m:r>
              <m:rPr>
                <m:sty m:val="bi"/>
              </m:rPr>
              <w:rPr>
                <w:rFonts w:ascii="Cambria Math" w:hAnsi="Cambria Math"/>
              </w:rPr>
              <m:t>u</m:t>
            </m:r>
          </m:e>
        </m:acc>
      </m:oMath>
      <w:r w:rsidR="00C2284B">
        <w:t xml:space="preserve"> and the speed of the weapon</w:t>
      </w:r>
      <w:r w:rsidR="005B5B68">
        <w:t xml:space="preserve"> projectile</w:t>
      </w:r>
      <w:r w:rsidR="00651920">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53180D">
        <w:fldChar w:fldCharType="begin"/>
      </w:r>
      <w:r w:rsidR="008A1E8B">
        <w:instrText xml:space="preserve"> REF _Ref281405558 \h </w:instrText>
      </w:r>
      <w:r w:rsidR="0053180D">
        <w:fldChar w:fldCharType="separate"/>
      </w:r>
      <w:r w:rsidR="00F97BC8">
        <w:t xml:space="preserve">Figure </w:t>
      </w:r>
      <w:r w:rsidR="00F97BC8">
        <w:rPr>
          <w:noProof/>
        </w:rPr>
        <w:t>5</w:t>
      </w:r>
      <w:r w:rsidR="0053180D">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24" w:name="_Ref281405558"/>
      <w:r>
        <w:t xml:space="preserve">Figure </w:t>
      </w:r>
      <w:fldSimple w:instr=" SEQ Figure \* ARABIC ">
        <w:r w:rsidR="00F97BC8">
          <w:rPr>
            <w:noProof/>
          </w:rPr>
          <w:t>5</w:t>
        </w:r>
      </w:fldSimple>
      <w:bookmarkEnd w:id="124"/>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53180D">
        <w:fldChar w:fldCharType="begin"/>
      </w:r>
      <w:r w:rsidR="000D6D80">
        <w:instrText xml:space="preserve"> REF _Ref281405558 \h </w:instrText>
      </w:r>
      <w:r w:rsidR="0053180D">
        <w:fldChar w:fldCharType="separate"/>
      </w:r>
      <w:r w:rsidR="00F97BC8">
        <w:t xml:space="preserve">Figure </w:t>
      </w:r>
      <w:r w:rsidR="00F97BC8">
        <w:rPr>
          <w:noProof/>
        </w:rPr>
        <w:t>5</w:t>
      </w:r>
      <w:r w:rsidR="0053180D">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53180D">
        <w:fldChar w:fldCharType="begin"/>
      </w:r>
      <w:r w:rsidR="000D6D80">
        <w:instrText xml:space="preserve"> REF _Ref281405558 \h </w:instrText>
      </w:r>
      <w:r w:rsidR="0053180D">
        <w:fldChar w:fldCharType="separate"/>
      </w:r>
      <w:r w:rsidR="00F97BC8">
        <w:t xml:space="preserve">Figure </w:t>
      </w:r>
      <w:r w:rsidR="00F97BC8">
        <w:rPr>
          <w:noProof/>
        </w:rPr>
        <w:t>5</w:t>
      </w:r>
      <w:r w:rsidR="0053180D">
        <w:fldChar w:fldCharType="end"/>
      </w:r>
      <w:r w:rsidR="000D6D80">
        <w:t>, we can formulate the following equation:</w:t>
      </w:r>
    </w:p>
    <w:tbl>
      <w:tblPr>
        <w:tblStyle w:val="rwnania"/>
        <w:tblW w:w="0" w:type="auto"/>
        <w:tblLook w:val="04A0"/>
      </w:tblPr>
      <w:tblGrid>
        <w:gridCol w:w="959"/>
        <w:gridCol w:w="7229"/>
        <w:gridCol w:w="1024"/>
      </w:tblGrid>
      <w:tr w:rsidR="00651920" w:rsidTr="00651920">
        <w:tc>
          <w:tcPr>
            <w:tcW w:w="959" w:type="dxa"/>
          </w:tcPr>
          <w:p w:rsidR="00651920" w:rsidRDefault="00651920" w:rsidP="001456AC">
            <w:pPr>
              <w:ind w:firstLine="0"/>
            </w:pPr>
          </w:p>
        </w:tc>
        <w:tc>
          <w:tcPr>
            <w:tcW w:w="7229" w:type="dxa"/>
          </w:tcPr>
          <w:p w:rsidR="00651920" w:rsidRDefault="0053180D"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Default="0053180D"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Default="00651920" w:rsidP="00651920">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13</w:t>
              </w:r>
            </w:fldSimple>
            <w:r>
              <w:t>)</w:t>
            </w:r>
          </w:p>
        </w:tc>
      </w:tr>
    </w:tbl>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t>
      </w:r>
      <w:r w:rsidR="009352C3">
        <w:t xml:space="preserve">the agent </w:t>
      </w:r>
      <w:r>
        <w:t>will fir</w:t>
      </w:r>
      <w:r w:rsidR="009352C3">
        <w:t>e</w:t>
      </w:r>
      <w:r>
        <w:t>.</w:t>
      </w:r>
    </w:p>
    <w:p w:rsidR="00A040E2" w:rsidRDefault="000C57BA" w:rsidP="00A040E2">
      <w:pPr>
        <w:pStyle w:val="Nagwek2"/>
      </w:pPr>
      <w:bookmarkStart w:id="125" w:name="_Toc282375623"/>
      <w:r>
        <w:t xml:space="preserve">Reference bot and </w:t>
      </w:r>
      <w:r w:rsidR="00A040E2">
        <w:t>Learn bot</w:t>
      </w:r>
      <w:bookmarkEnd w:id="125"/>
    </w:p>
    <w:p w:rsidR="000C57BA" w:rsidRDefault="00A638C6" w:rsidP="008D553B">
      <w:r>
        <w:t xml:space="preserve">The 11 weights described in section </w:t>
      </w:r>
      <w:r w:rsidR="0053180D">
        <w:fldChar w:fldCharType="begin"/>
      </w:r>
      <w:r>
        <w:instrText xml:space="preserve"> REF _Ref281740862 \r \h </w:instrText>
      </w:r>
      <w:r w:rsidR="0053180D">
        <w:fldChar w:fldCharType="separate"/>
      </w:r>
      <w:r w:rsidR="00F97BC8">
        <w:t>4.5</w:t>
      </w:r>
      <w:r w:rsidR="0053180D">
        <w:fldChar w:fldCharType="end"/>
      </w:r>
      <w:r>
        <w:t xml:space="preserve"> will be used in the following part of the thesis as variables that will be adjusted in order to optimize bot’s performance</w:t>
      </w:r>
      <w:r w:rsidR="00FB23D2">
        <w:t>,</w:t>
      </w:r>
      <w:r w:rsidR="00442168">
        <w:t xml:space="preserve"> as</w:t>
      </w:r>
      <w:r w:rsidR="00A83DAD">
        <w:t xml:space="preserve"> a</w:t>
      </w:r>
      <w:r w:rsidR="00442168">
        <w:t xml:space="preserve"> vector </w:t>
      </w:r>
      <m:oMath>
        <m:r>
          <m:rPr>
            <m:sty m:val="bi"/>
          </m:rPr>
          <w:rPr>
            <w:rFonts w:ascii="Cambria Math" w:hAnsi="Cambria Math"/>
          </w:rPr>
          <m:t>θ</m:t>
        </m:r>
      </m:oMath>
      <w:r w:rsidR="003E04F1">
        <w:rPr>
          <w:b/>
        </w:rPr>
        <w:t xml:space="preserve"> </w:t>
      </w:r>
      <w:r w:rsidR="003E04F1">
        <w:t xml:space="preserve">from </w:t>
      </w:r>
      <w:r w:rsidR="0053180D">
        <w:fldChar w:fldCharType="begin"/>
      </w:r>
      <w:r w:rsidR="003E04F1">
        <w:instrText xml:space="preserve"> REF def_determnistic_maximization_problem \h </w:instrText>
      </w:r>
      <w:r w:rsidR="0053180D">
        <w:fldChar w:fldCharType="separate"/>
      </w:r>
      <w:r w:rsidR="00F97BC8">
        <w:t>D</w:t>
      </w:r>
      <w:r w:rsidR="00F97BC8">
        <w:t>e</w:t>
      </w:r>
      <w:r w:rsidR="00F97BC8">
        <w:t xml:space="preserve">finition </w:t>
      </w:r>
      <w:r w:rsidR="00F97BC8">
        <w:rPr>
          <w:noProof/>
        </w:rPr>
        <w:t>5</w:t>
      </w:r>
      <w:r w:rsidR="0053180D">
        <w:fldChar w:fldCharType="end"/>
      </w:r>
      <w:r>
        <w:t xml:space="preserve">. </w:t>
      </w:r>
    </w:p>
    <w:p w:rsidR="008D553B" w:rsidRPr="00A638C6" w:rsidRDefault="008D553B" w:rsidP="00F35BEF">
      <w:r>
        <w:t xml:space="preserve">The bot that will </w:t>
      </w:r>
      <w:r w:rsidR="00B453B8">
        <w:t>be having</w:t>
      </w:r>
      <w:r>
        <w:t xml:space="preserve"> its weights adjusted will be called a </w:t>
      </w:r>
      <w:r w:rsidRPr="00534C87">
        <w:rPr>
          <w:rStyle w:val="Wyrnieniedelikatne"/>
        </w:rPr>
        <w:t>LearnBot</w:t>
      </w:r>
      <w:r>
        <w:t xml:space="preserve">, whilst the agent whose weights were tuned manually </w:t>
      </w:r>
      <w:r w:rsidR="002E028C">
        <w:t xml:space="preserve">by trial-and-error method and </w:t>
      </w:r>
      <w:r>
        <w:t xml:space="preserve">are constant throughout whole the thesis will be called a </w:t>
      </w:r>
      <w:r w:rsidRPr="00534C87">
        <w:rPr>
          <w:rStyle w:val="Wyrnieniedelikatne"/>
        </w:rPr>
        <w:t>ReferenceBot</w:t>
      </w:r>
      <w:r>
        <w:t xml:space="preserve">. </w:t>
      </w:r>
    </w:p>
    <w:p w:rsidR="00A040E2" w:rsidRDefault="00A040E2" w:rsidP="00A040E2">
      <w:pPr>
        <w:pStyle w:val="Nagwek2"/>
      </w:pPr>
      <w:bookmarkStart w:id="126" w:name="_Toc282375624"/>
      <w:r>
        <w:t>Bot’s launching and debugging application</w:t>
      </w:r>
      <w:bookmarkEnd w:id="126"/>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27" w:name="_Ref282373648"/>
      <w:bookmarkStart w:id="128" w:name="_Ref282373654"/>
      <w:bookmarkStart w:id="129" w:name="_Toc282375625"/>
      <w:commentRangeStart w:id="130"/>
      <w:r w:rsidRPr="00A040E2">
        <w:lastRenderedPageBreak/>
        <w:t>Experiments</w:t>
      </w:r>
      <w:r>
        <w:t xml:space="preserve"> description</w:t>
      </w:r>
      <w:commentRangeEnd w:id="130"/>
      <w:r>
        <w:rPr>
          <w:rStyle w:val="Odwoaniedokomentarza"/>
        </w:rPr>
        <w:commentReference w:id="130"/>
      </w:r>
      <w:bookmarkEnd w:id="127"/>
      <w:bookmarkEnd w:id="128"/>
      <w:bookmarkEnd w:id="129"/>
    </w:p>
    <w:p w:rsidR="00367D46" w:rsidRDefault="00367D46" w:rsidP="00367D46">
      <w:pPr>
        <w:pStyle w:val="Nagwek2"/>
      </w:pPr>
      <w:bookmarkStart w:id="131" w:name="_Toc281943911"/>
      <w:bookmarkStart w:id="132" w:name="_Toc282375626"/>
      <w:r>
        <w:t>Introduction</w:t>
      </w:r>
      <w:bookmarkEnd w:id="131"/>
      <w:bookmarkEnd w:id="132"/>
    </w:p>
    <w:p w:rsidR="00367D46" w:rsidRDefault="00367D46" w:rsidP="00367D46">
      <w:r>
        <w:t xml:space="preserve">In this chapter … </w:t>
      </w:r>
    </w:p>
    <w:p w:rsidR="00367D46" w:rsidRDefault="00367D46" w:rsidP="00367D46">
      <w:pPr>
        <w:pStyle w:val="Nagwek2"/>
      </w:pPr>
      <w:bookmarkStart w:id="133" w:name="_Toc281943912"/>
      <w:bookmarkStart w:id="134" w:name="_Ref282354036"/>
      <w:bookmarkStart w:id="135" w:name="_Toc282375627"/>
      <w:r>
        <w:t>Initial experiments</w:t>
      </w:r>
      <w:bookmarkEnd w:id="133"/>
      <w:bookmarkEnd w:id="134"/>
      <w:bookmarkEnd w:id="135"/>
    </w:p>
    <w:p w:rsidR="00990C43" w:rsidRDefault="00990C43" w:rsidP="00990C43">
      <w:r>
        <w:t>The aim of initial experiments is to obtain data that will allow us to compare the results b</w:t>
      </w:r>
      <w:r>
        <w:t>e</w:t>
      </w:r>
      <w:r>
        <w:t>fore and after the optimization to observe the potential improvement.</w:t>
      </w:r>
    </w:p>
    <w:p w:rsidR="00990C43" w:rsidRDefault="00990C43" w:rsidP="00990C43">
      <w:r>
        <w:t xml:space="preserve">The setting that will be evaluated during the initial experiments has been adjusted during the development process of the program. </w:t>
      </w:r>
      <w:r w:rsidR="00EA2C84">
        <w:t>It bases on authors intuition and has been evaluated mainly by the author himself.</w:t>
      </w:r>
      <w:r w:rsidR="00C21CA2">
        <w:t xml:space="preserve"> This same setting will be used as a setting for the ReferenceBot.</w:t>
      </w:r>
    </w:p>
    <w:p w:rsidR="00E20BF9" w:rsidRDefault="00C21CA2" w:rsidP="00990C43">
      <w:r>
        <w:t>In the initial experiment, the ReferenceBot will be compared with the EraserBot.</w:t>
      </w:r>
      <w:r w:rsidR="003836C3">
        <w:t xml:space="preserve"> There will be played </w:t>
      </w:r>
      <w:commentRangeStart w:id="136"/>
      <w:r w:rsidR="003836C3">
        <w:t>5</w:t>
      </w:r>
      <w:commentRangeEnd w:id="136"/>
      <w:r w:rsidR="003836C3">
        <w:rPr>
          <w:rStyle w:val="Odwoaniedokomentarza"/>
          <w:rFonts w:eastAsiaTheme="minorHAnsi"/>
        </w:rPr>
        <w:commentReference w:id="136"/>
      </w:r>
      <w:r w:rsidR="003836C3">
        <w:t xml:space="preserve"> separate </w:t>
      </w:r>
      <w:commentRangeStart w:id="137"/>
      <w:r w:rsidR="003836C3" w:rsidRPr="003836C3">
        <w:rPr>
          <w:rStyle w:val="Wyrnieniedelikatne"/>
        </w:rPr>
        <w:t>deathmatch</w:t>
      </w:r>
      <w:r w:rsidR="003836C3">
        <w:t xml:space="preserve"> </w:t>
      </w:r>
      <w:commentRangeEnd w:id="137"/>
      <w:r w:rsidR="003836C3">
        <w:rPr>
          <w:rStyle w:val="Odwoaniedokomentarza"/>
          <w:rFonts w:eastAsiaTheme="minorHAnsi"/>
        </w:rPr>
        <w:commentReference w:id="137"/>
      </w:r>
      <w:r w:rsidR="003836C3">
        <w:t xml:space="preserve">games, each of 30 minutes on the same map. </w:t>
      </w:r>
      <w:r w:rsidR="00476CA0">
        <w:t xml:space="preserve">One </w:t>
      </w:r>
      <w:r w:rsidR="006334F4">
        <w:t>Ref</w:t>
      </w:r>
      <w:r w:rsidR="006334F4">
        <w:t>e</w:t>
      </w:r>
      <w:r w:rsidR="006334F4">
        <w:t>renceBot</w:t>
      </w:r>
      <w:r w:rsidR="00476CA0">
        <w:t xml:space="preserve"> will play against one EraserBot. </w:t>
      </w:r>
      <w:r w:rsidR="003836C3">
        <w:t xml:space="preserve">The skill </w:t>
      </w:r>
      <w:r w:rsidR="00140072">
        <w:t>level</w:t>
      </w:r>
      <w:r w:rsidR="003836C3">
        <w:t xml:space="preserve"> of the </w:t>
      </w:r>
      <w:r w:rsidR="00504BBB">
        <w:t>EraserBot will be set to the highest possible. The same with the characteristics of the EraserBot, such as firing accuracy and combat skills.</w:t>
      </w:r>
      <w:r w:rsidR="007B2E9B">
        <w:t xml:space="preserve"> Each game’s result will be calculated as follows:</w:t>
      </w:r>
    </w:p>
    <w:tbl>
      <w:tblPr>
        <w:tblStyle w:val="rwnania"/>
        <w:tblW w:w="0" w:type="auto"/>
        <w:tblLook w:val="04A0"/>
      </w:tblPr>
      <w:tblGrid>
        <w:gridCol w:w="534"/>
        <w:gridCol w:w="7512"/>
        <w:gridCol w:w="1166"/>
      </w:tblGrid>
      <w:tr w:rsidR="007B2E9B" w:rsidTr="007962E7">
        <w:tc>
          <w:tcPr>
            <w:tcW w:w="534" w:type="dxa"/>
          </w:tcPr>
          <w:p w:rsidR="007B2E9B" w:rsidRDefault="007B2E9B" w:rsidP="006F76C2"/>
        </w:tc>
        <w:tc>
          <w:tcPr>
            <w:tcW w:w="7512" w:type="dxa"/>
          </w:tcPr>
          <w:p w:rsidR="007B2E9B" w:rsidRPr="007962E7"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Default="007B2E9B" w:rsidP="00F97BC8">
            <w:pPr>
              <w:jc w:val="right"/>
            </w:pPr>
            <w:r>
              <w:t>(</w:t>
            </w:r>
            <w:fldSimple w:instr=" STYLEREF  &quot;Nagłówek 1&quot; \n  \* MERGEFORMAT ">
              <w:r w:rsidR="00F97BC8">
                <w:rPr>
                  <w:noProof/>
                </w:rPr>
                <w:t>5</w:t>
              </w:r>
            </w:fldSimple>
            <w:r>
              <w:t>.</w:t>
            </w:r>
            <w:fldSimple w:instr=" SEQ equations \* MERGEFORMAT  \* MERGEFORMAT \r 1 \* MERGEFORMAT ">
              <w:r w:rsidR="00F97BC8">
                <w:rPr>
                  <w:noProof/>
                </w:rPr>
                <w:t>1</w:t>
              </w:r>
            </w:fldSimple>
            <w:r>
              <w:t>)</w:t>
            </w:r>
          </w:p>
        </w:tc>
      </w:tr>
    </w:tbl>
    <w:p w:rsidR="007B2E9B" w:rsidRDefault="002E44AF" w:rsidP="00990C43">
      <w:r>
        <w:t>Where</w:t>
      </w:r>
      <w:r w:rsidR="00564708">
        <w:t xml:space="preserve"> </w:t>
      </w:r>
      <m:oMath>
        <m:r>
          <m:rPr>
            <m:scr m:val="script"/>
            <m:sty m:val="p"/>
          </m:rPr>
          <w:rPr>
            <w:rFonts w:ascii="Cambria Math" w:hAnsi="Cambria Math"/>
          </w:rPr>
          <m:t>S(</m:t>
        </m:r>
        <m:r>
          <w:rPr>
            <w:rFonts w:ascii="Cambria Math" w:hAnsi="Cambria Math"/>
          </w:rPr>
          <m:t>B)</m:t>
        </m:r>
      </m:oMath>
      <w:r>
        <w:t xml:space="preserve"> is a number of times when the given</w:t>
      </w:r>
      <w:r w:rsidR="00C65A20">
        <w:t xml:space="preserve"> bot</w:t>
      </w:r>
      <w:r>
        <w:t xml:space="preserve"> </w:t>
      </w:r>
      <m:oMath>
        <m:r>
          <w:rPr>
            <w:rFonts w:ascii="Cambria Math" w:hAnsi="Cambria Math"/>
          </w:rPr>
          <m:t>B</m:t>
        </m:r>
      </m:oMath>
      <w:r>
        <w:t xml:space="preserve"> has eliminated the enemy.</w:t>
      </w:r>
      <w:r w:rsidR="00C65A20">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t xml:space="preserve"> are ReferenceBot </w:t>
      </w:r>
      <w:r w:rsidR="00471585">
        <w:t xml:space="preserve">and EraserBot </w:t>
      </w:r>
      <w:r w:rsidR="00C65A20">
        <w:t>respectively.</w:t>
      </w:r>
    </w:p>
    <w:p w:rsidR="00110C63" w:rsidRDefault="00110C63" w:rsidP="00990C43">
      <w:r>
        <w:t>The map that will b</w:t>
      </w:r>
      <w:r w:rsidR="006E69F4">
        <w:t xml:space="preserve">e used to play the game will be probably the most popular Quake II map, called </w:t>
      </w:r>
      <w:r w:rsidR="006E69F4" w:rsidRPr="006E69F4">
        <w:rPr>
          <w:rStyle w:val="Wyrnieniedelikatne"/>
        </w:rPr>
        <w:t>q2dm1</w:t>
      </w:r>
      <w:r w:rsidR="00053CAC">
        <w:t xml:space="preserve">, illustrated on </w:t>
      </w:r>
      <w:r w:rsidR="0053180D">
        <w:fldChar w:fldCharType="begin"/>
      </w:r>
      <w:r w:rsidR="00053CAC">
        <w:instrText xml:space="preserve"> REF _Ref282293598 \h </w:instrText>
      </w:r>
      <w:r w:rsidR="0053180D">
        <w:fldChar w:fldCharType="separate"/>
      </w:r>
      <w:r w:rsidR="00F97BC8">
        <w:t xml:space="preserve">Figure </w:t>
      </w:r>
      <w:r w:rsidR="00F97BC8">
        <w:rPr>
          <w:noProof/>
        </w:rPr>
        <w:t>6</w:t>
      </w:r>
      <w:r w:rsidR="0053180D">
        <w:fldChar w:fldCharType="end"/>
      </w:r>
      <w:r w:rsidR="00053CAC">
        <w:t>.</w:t>
      </w:r>
    </w:p>
    <w:p w:rsidR="00053CAC" w:rsidRDefault="00053CAC" w:rsidP="00053CAC">
      <w:pPr>
        <w:keepNext/>
        <w:jc w:val="center"/>
      </w:pPr>
      <w:r>
        <w:rPr>
          <w:noProof/>
          <w:lang w:val="pl-PL" w:eastAsia="pl-PL" w:bidi="ar-SA"/>
        </w:rPr>
        <w:lastRenderedPageBreak/>
        <w:drawing>
          <wp:inline distT="0" distB="0" distL="0" distR="0">
            <wp:extent cx="5204957" cy="3900537"/>
            <wp:effectExtent l="19050" t="0" r="0"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lum bright="10000" contrast="10000"/>
                    </a:blip>
                    <a:srcRect/>
                    <a:stretch>
                      <a:fillRect/>
                    </a:stretch>
                  </pic:blipFill>
                  <pic:spPr bwMode="auto">
                    <a:xfrm>
                      <a:off x="0" y="0"/>
                      <a:ext cx="5204308" cy="3900051"/>
                    </a:xfrm>
                    <a:prstGeom prst="rect">
                      <a:avLst/>
                    </a:prstGeom>
                    <a:noFill/>
                    <a:ln w="9525">
                      <a:noFill/>
                      <a:miter lim="800000"/>
                      <a:headEnd/>
                      <a:tailEnd/>
                    </a:ln>
                  </pic:spPr>
                </pic:pic>
              </a:graphicData>
            </a:graphic>
          </wp:inline>
        </w:drawing>
      </w:r>
    </w:p>
    <w:p w:rsidR="00053CAC" w:rsidRDefault="00053CAC" w:rsidP="00053CAC">
      <w:pPr>
        <w:pStyle w:val="Legenda"/>
      </w:pPr>
      <w:bookmarkStart w:id="138" w:name="_Ref282293598"/>
      <w:r>
        <w:t xml:space="preserve">Figure </w:t>
      </w:r>
      <w:fldSimple w:instr=" SEQ Figure \* ARABIC ">
        <w:r w:rsidR="00F97BC8">
          <w:rPr>
            <w:noProof/>
          </w:rPr>
          <w:t>6</w:t>
        </w:r>
      </w:fldSimple>
      <w:bookmarkEnd w:id="138"/>
      <w:r>
        <w:t xml:space="preserve">: An overview of the </w:t>
      </w:r>
      <w:r w:rsidRPr="00616DDB">
        <w:rPr>
          <w:i/>
        </w:rPr>
        <w:t>q2dm1</w:t>
      </w:r>
      <w:r>
        <w:t xml:space="preserve"> map, that will be used in initial experiments.</w:t>
      </w:r>
    </w:p>
    <w:p w:rsidR="005E6E06" w:rsidRPr="005E6E06" w:rsidRDefault="005E6E06" w:rsidP="005E6E06">
      <w:pPr>
        <w:ind w:left="284" w:firstLine="0"/>
      </w:pPr>
      <w:r>
        <w:t>Besides the game results, some other performance data will be collected in order to analyze it and present in the results chapter</w:t>
      </w:r>
      <w:r w:rsidR="00F65C59">
        <w:t xml:space="preserve">, </w:t>
      </w:r>
      <w:commentRangeStart w:id="139"/>
      <w:r w:rsidR="00F65C59">
        <w:t>like weapon usage and picked up items statistics</w:t>
      </w:r>
      <w:commentRangeEnd w:id="139"/>
      <w:r w:rsidR="003714FC">
        <w:rPr>
          <w:rStyle w:val="Odwoaniedokomentarza"/>
          <w:rFonts w:eastAsiaTheme="minorHAnsi"/>
        </w:rPr>
        <w:commentReference w:id="139"/>
      </w:r>
      <w:r>
        <w:t>.</w:t>
      </w:r>
    </w:p>
    <w:p w:rsidR="00367D46" w:rsidRDefault="00367D46" w:rsidP="00367D46">
      <w:pPr>
        <w:pStyle w:val="Nagwek2"/>
      </w:pPr>
      <w:bookmarkStart w:id="140" w:name="_Toc281943913"/>
      <w:bookmarkStart w:id="141" w:name="_Toc282375628"/>
      <w:r>
        <w:t>Optimization process</w:t>
      </w:r>
      <w:bookmarkEnd w:id="140"/>
      <w:bookmarkEnd w:id="141"/>
    </w:p>
    <w:p w:rsidR="00803C9D" w:rsidRDefault="00803C9D" w:rsidP="00803C9D">
      <w:pPr>
        <w:pStyle w:val="Nagwek3"/>
      </w:pPr>
      <w:bookmarkStart w:id="142" w:name="_Toc282375629"/>
      <w:r>
        <w:t>Introduction</w:t>
      </w:r>
      <w:bookmarkEnd w:id="142"/>
    </w:p>
    <w:p w:rsidR="00803C9D" w:rsidRDefault="00803C9D" w:rsidP="00803C9D">
      <w:r>
        <w:t xml:space="preserve">This section describes the bot’s optimization procedure that has been applied. During the optimization, the </w:t>
      </w:r>
      <w:r w:rsidR="00BB7CB4">
        <w:t>LearnBot’</w:t>
      </w:r>
      <w:r w:rsidR="00557E81">
        <w:t>s</w:t>
      </w:r>
      <w:r>
        <w:t xml:space="preserve"> weight parameters used when establishing the navigation plan, as described in section </w:t>
      </w:r>
      <w:r w:rsidR="0053180D">
        <w:fldChar w:fldCharType="begin"/>
      </w:r>
      <w:r>
        <w:instrText xml:space="preserve"> REF _Ref281740768 \r \h </w:instrText>
      </w:r>
      <w:r w:rsidR="0053180D">
        <w:fldChar w:fldCharType="separate"/>
      </w:r>
      <w:r w:rsidR="00F97BC8">
        <w:t>4.5</w:t>
      </w:r>
      <w:r w:rsidR="0053180D">
        <w:fldChar w:fldCharType="end"/>
      </w:r>
      <w:r>
        <w:t>, will be changed in such a way to possibly maximize bot’s result in the game against the ReferenceBot, which will be using a constant, manually adjusted conf</w:t>
      </w:r>
      <w:r>
        <w:t>i</w:t>
      </w:r>
      <w:r>
        <w:t>guration.</w:t>
      </w:r>
      <w:r w:rsidR="001F4F9E">
        <w:t xml:space="preserve"> Our gain function, that we are maximizing can be described as follows:</w:t>
      </w:r>
    </w:p>
    <w:tbl>
      <w:tblPr>
        <w:tblStyle w:val="rwnania"/>
        <w:tblW w:w="0" w:type="auto"/>
        <w:tblLook w:val="04A0"/>
      </w:tblPr>
      <w:tblGrid>
        <w:gridCol w:w="959"/>
        <w:gridCol w:w="7087"/>
        <w:gridCol w:w="1166"/>
      </w:tblGrid>
      <w:tr w:rsidR="001F4F9E" w:rsidTr="00677BC9">
        <w:tc>
          <w:tcPr>
            <w:tcW w:w="959" w:type="dxa"/>
          </w:tcPr>
          <w:p w:rsidR="001F4F9E" w:rsidRDefault="001F4F9E" w:rsidP="006F76C2"/>
        </w:tc>
        <w:tc>
          <w:tcPr>
            <w:tcW w:w="7087" w:type="dxa"/>
          </w:tcPr>
          <w:p w:rsidR="001F4F9E" w:rsidRPr="007F29D9" w:rsidRDefault="0053180D"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Default="001F4F9E" w:rsidP="00DC4F67">
            <w:pPr>
              <w:jc w:val="right"/>
            </w:pPr>
            <w:bookmarkStart w:id="143" w:name="eq_GQ2_gain_function"/>
            <w:r>
              <w:t>(</w:t>
            </w:r>
            <w:fldSimple w:instr=" STYLEREF  &quot;Nagłówek 1&quot; \n  \* MERGEFORMAT ">
              <w:r w:rsidR="00F97BC8">
                <w:rPr>
                  <w:noProof/>
                </w:rPr>
                <w:t>5</w:t>
              </w:r>
            </w:fldSimple>
            <w:r>
              <w:t>.</w:t>
            </w:r>
            <w:fldSimple w:instr=" SEQ equations \* MERGEFORMAT  \* MERGEFORMAT ">
              <w:r w:rsidR="00F97BC8">
                <w:rPr>
                  <w:noProof/>
                </w:rPr>
                <w:t>2</w:t>
              </w:r>
            </w:fldSimple>
            <w:r>
              <w:t>)</w:t>
            </w:r>
            <w:bookmarkEnd w:id="143"/>
          </w:p>
        </w:tc>
      </w:tr>
    </w:tbl>
    <w:p w:rsidR="00D031E9" w:rsidRDefault="00677BC9" w:rsidP="000701A8">
      <w:r>
        <w:t xml:space="preserve">Where </w:t>
      </w:r>
      <m:oMath>
        <m:r>
          <m:rPr>
            <m:sty m:val="bi"/>
          </m:rPr>
          <w:rPr>
            <w:rFonts w:ascii="Cambria Math" w:hAnsi="Cambria Math"/>
          </w:rPr>
          <m:t>θ</m:t>
        </m:r>
      </m:oMath>
      <w:r>
        <w:rPr>
          <w:b/>
        </w:rPr>
        <w:t xml:space="preserve"> </w:t>
      </w:r>
      <w:r>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t xml:space="preserve"> is a LearnBot using configur</w:t>
      </w:r>
      <w:r>
        <w:t>a</w:t>
      </w:r>
      <w:r>
        <w:t xml:space="preserve">tion </w:t>
      </w:r>
      <m:oMath>
        <m:r>
          <m:rPr>
            <m:sty m:val="bi"/>
          </m:rPr>
          <w:rPr>
            <w:rFonts w:ascii="Cambria Math" w:hAnsi="Cambria Math"/>
          </w:rPr>
          <m:t>θ</m:t>
        </m:r>
      </m:oMath>
      <w:r>
        <w:t>.</w:t>
      </w:r>
    </w:p>
    <w:p w:rsidR="000701A8" w:rsidRDefault="000A4AA8" w:rsidP="000701A8">
      <w:r>
        <w:lastRenderedPageBreak/>
        <w:t>E</w:t>
      </w:r>
      <w:r w:rsidR="000701A8">
        <w:t xml:space="preserve">ach Quake II game that will be run during the optimization process, </w:t>
      </w:r>
      <w:r>
        <w:t>will be a duel of a LearnBot against a ReferenceBot</w:t>
      </w:r>
      <w:r w:rsidR="00FA05ED">
        <w:t>, i.e. one LearnBot will play against one ReferenceBot. LearnBot’s configuration will be changing according to chosen algorithm.</w:t>
      </w:r>
    </w:p>
    <w:p w:rsidR="008709C2" w:rsidRDefault="008709C2" w:rsidP="000701A8">
      <w:r>
        <w:t xml:space="preserve">In order to make optimization more efficient, a designed on purpose map will be used. The map is smaller than standard Quake II maps, which </w:t>
      </w:r>
      <w:r w:rsidR="00F44A75">
        <w:t xml:space="preserve">will </w:t>
      </w:r>
      <w:r>
        <w:t>allow agents to play more dynamica</w:t>
      </w:r>
      <w:r>
        <w:t>l</w:t>
      </w:r>
      <w:r>
        <w:t>ly</w:t>
      </w:r>
      <w:r>
        <w:rPr>
          <w:rStyle w:val="Odwoanieprzypisudolnego"/>
        </w:rPr>
        <w:footnoteReference w:id="6"/>
      </w:r>
      <w:r w:rsidR="00F44A75">
        <w:t>.</w:t>
      </w:r>
      <w:r w:rsidR="006F76C2">
        <w:t xml:space="preserve"> It was designed to provide equal chances for each player, regardless where will he or she reappear after being defeated by the opponent. The items on the map are placed in a symm</w:t>
      </w:r>
      <w:r w:rsidR="006F76C2">
        <w:t>e</w:t>
      </w:r>
      <w:r w:rsidR="006F76C2">
        <w:t>tric manner</w:t>
      </w:r>
      <w:r w:rsidR="00C4200C">
        <w:t xml:space="preserve">. The weapons with ammunition and health with armor are often separated, so the agent needs to make a good decision about what is more important for it. </w:t>
      </w:r>
      <w:r w:rsidR="00565641">
        <w:t>M</w:t>
      </w:r>
      <w:r w:rsidR="00C4200C">
        <w:t>ore powerful we</w:t>
      </w:r>
      <w:r w:rsidR="00C4200C">
        <w:t>a</w:t>
      </w:r>
      <w:r w:rsidR="00C4200C">
        <w:t>pons and useful items are placed in more exposed locations, so it may be more dangerous to try to pick them up.</w:t>
      </w:r>
      <w:r w:rsidR="00565641">
        <w:t xml:space="preserve"> The simplified plan of the map is illustrated on </w:t>
      </w:r>
      <w:r w:rsidR="0053180D">
        <w:fldChar w:fldCharType="begin"/>
      </w:r>
      <w:r w:rsidR="0011558B">
        <w:instrText xml:space="preserve"> REF _Ref282299835 \h </w:instrText>
      </w:r>
      <w:r w:rsidR="0053180D">
        <w:fldChar w:fldCharType="separate"/>
      </w:r>
      <w:r w:rsidR="00F97BC8">
        <w:t xml:space="preserve">Figure </w:t>
      </w:r>
      <w:r w:rsidR="00F97BC8">
        <w:rPr>
          <w:noProof/>
        </w:rPr>
        <w:t>7</w:t>
      </w:r>
      <w:r w:rsidR="0053180D">
        <w:fldChar w:fldCharType="end"/>
      </w:r>
      <w:r w:rsidR="0011558B">
        <w:t>.</w:t>
      </w:r>
    </w:p>
    <w:p w:rsidR="00565641" w:rsidRDefault="00565641" w:rsidP="00565641">
      <w:pPr>
        <w:keepNext/>
        <w:jc w:val="center"/>
      </w:pPr>
      <w:r>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17">
                      <a:lum bright="20000" contrast="40000"/>
                    </a:blip>
                    <a:stretch>
                      <a:fillRect/>
                    </a:stretch>
                  </pic:blipFill>
                  <pic:spPr>
                    <a:xfrm>
                      <a:off x="0" y="0"/>
                      <a:ext cx="4281289" cy="4058542"/>
                    </a:xfrm>
                    <a:prstGeom prst="rect">
                      <a:avLst/>
                    </a:prstGeom>
                  </pic:spPr>
                </pic:pic>
              </a:graphicData>
            </a:graphic>
          </wp:inline>
        </w:drawing>
      </w:r>
    </w:p>
    <w:p w:rsidR="00565641" w:rsidRDefault="00565641" w:rsidP="00565641">
      <w:pPr>
        <w:pStyle w:val="Legenda"/>
      </w:pPr>
      <w:bookmarkStart w:id="144" w:name="_Ref282299835"/>
      <w:r>
        <w:t xml:space="preserve">Figure </w:t>
      </w:r>
      <w:fldSimple w:instr=" SEQ Figure \* ARABIC ">
        <w:r w:rsidR="00F97BC8">
          <w:rPr>
            <w:noProof/>
          </w:rPr>
          <w:t>7</w:t>
        </w:r>
      </w:fldSimple>
      <w:bookmarkEnd w:id="144"/>
      <w:r>
        <w:t xml:space="preserve">: The overview of the map that will be used during the optimization process. The locations marked with green color are player’s </w:t>
      </w:r>
      <w:r>
        <w:rPr>
          <w:i/>
        </w:rPr>
        <w:t>spawn</w:t>
      </w:r>
      <w:r>
        <w:t xml:space="preserve"> or “reappearance” locations. The blue locations are those with health and armor items and the red ones are with weapons and ammunition.</w:t>
      </w:r>
    </w:p>
    <w:p w:rsidR="00E82BB5" w:rsidRPr="00E82BB5" w:rsidRDefault="00E82BB5" w:rsidP="00E82BB5"/>
    <w:p w:rsidR="00D031E9" w:rsidRDefault="00E82BB5" w:rsidP="00E82BB5">
      <w:pPr>
        <w:pStyle w:val="Nagwek3"/>
      </w:pPr>
      <w:bookmarkStart w:id="145" w:name="_Toc282375630"/>
      <w:r>
        <w:lastRenderedPageBreak/>
        <w:t>Results measurement</w:t>
      </w:r>
      <w:bookmarkEnd w:id="145"/>
    </w:p>
    <w:p w:rsidR="00E82BB5" w:rsidRDefault="00A563CE" w:rsidP="00E82BB5">
      <w:r>
        <w:t xml:space="preserve">The Quake II game provides a complex, real time, three-dimensional environment. In game aspects such as weapon fire inaccuracy or the exact place of player </w:t>
      </w:r>
      <w:r w:rsidRPr="00A563CE">
        <w:rPr>
          <w:rStyle w:val="Wyrnieniedelikatne"/>
        </w:rPr>
        <w:t>spawn</w:t>
      </w:r>
      <w:r>
        <w:t xml:space="preserve"> place</w:t>
      </w:r>
      <w:r w:rsidR="004E43B1">
        <w:t>, the game</w:t>
      </w:r>
      <w:r>
        <w:t xml:space="preserve"> introduc</w:t>
      </w:r>
      <w:r w:rsidR="004E43B1">
        <w:t>es</w:t>
      </w:r>
      <w:r>
        <w:t xml:space="preserve"> randomness.</w:t>
      </w:r>
      <w:r w:rsidR="002472FE">
        <w:t xml:space="preserve"> What is more, each agent has information only about the state of its immediate surroundings, which is not sufficient to determine the behavior of the enemy even if we knew the exact, deterministic</w:t>
      </w:r>
      <w:r w:rsidR="003777E3">
        <w:t>,</w:t>
      </w:r>
      <w:r w:rsidR="002472FE">
        <w:t xml:space="preserve"> algorithm it uses.</w:t>
      </w:r>
      <w:r w:rsidR="00633377">
        <w:t xml:space="preserve"> For instance, we do not have the information about the level of health of the opponent we see. We don’t know if it is high, or maybe low because of the </w:t>
      </w:r>
      <w:r w:rsidR="00E851D5">
        <w:t>fire</w:t>
      </w:r>
      <w:r w:rsidR="00633377">
        <w:t>fights it took part in.</w:t>
      </w:r>
      <w:r w:rsidR="004E43B1">
        <w:t xml:space="preserve"> </w:t>
      </w:r>
    </w:p>
    <w:p w:rsidR="004E43B1" w:rsidRDefault="004E43B1" w:rsidP="00E82BB5">
      <w:r>
        <w:t>Because of game complexity, each game’s result may be different although exactly the same agents were playing.</w:t>
      </w:r>
      <w:r w:rsidR="00927282">
        <w:t xml:space="preserve"> This randomness may be seen as a noise that is added to our gain function as defined in </w:t>
      </w:r>
      <w:r w:rsidR="0053180D">
        <w:fldChar w:fldCharType="begin"/>
      </w:r>
      <w:r w:rsidR="00927282">
        <w:instrText xml:space="preserve"> REF eq_GQ2_gain_function \h </w:instrText>
      </w:r>
      <w:r w:rsidR="0053180D">
        <w:fldChar w:fldCharType="separate"/>
      </w:r>
      <w:r w:rsidR="00F97BC8">
        <w:t>(</w:t>
      </w:r>
      <w:r w:rsidR="00F97BC8">
        <w:rPr>
          <w:noProof/>
        </w:rPr>
        <w:t>5</w:t>
      </w:r>
      <w:r w:rsidR="00F97BC8">
        <w:t>.</w:t>
      </w:r>
      <w:r w:rsidR="00F97BC8">
        <w:rPr>
          <w:noProof/>
        </w:rPr>
        <w:t>2</w:t>
      </w:r>
      <w:r w:rsidR="00F97BC8">
        <w:t>)</w:t>
      </w:r>
      <w:r w:rsidR="0053180D">
        <w:fldChar w:fldCharType="end"/>
      </w:r>
      <w:r w:rsidR="00927282">
        <w:t xml:space="preserve">. Therefore, we only have 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t xml:space="preserve"> function:</w:t>
      </w:r>
    </w:p>
    <w:tbl>
      <w:tblPr>
        <w:tblStyle w:val="rwnania"/>
        <w:tblW w:w="0" w:type="auto"/>
        <w:tblLook w:val="04A0"/>
      </w:tblPr>
      <w:tblGrid>
        <w:gridCol w:w="959"/>
        <w:gridCol w:w="7087"/>
        <w:gridCol w:w="1166"/>
      </w:tblGrid>
      <w:tr w:rsidR="00927282" w:rsidTr="00927282">
        <w:tc>
          <w:tcPr>
            <w:tcW w:w="959" w:type="dxa"/>
          </w:tcPr>
          <w:p w:rsidR="00927282" w:rsidRDefault="00927282" w:rsidP="0080771B"/>
        </w:tc>
        <w:tc>
          <w:tcPr>
            <w:tcW w:w="7087" w:type="dxa"/>
          </w:tcPr>
          <w:p w:rsidR="00927282" w:rsidRDefault="0053180D"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Default="00927282" w:rsidP="00DC4F67">
            <w:pPr>
              <w:jc w:val="right"/>
            </w:pPr>
            <w:r>
              <w:t>(</w:t>
            </w:r>
            <w:fldSimple w:instr=" STYLEREF  &quot;Nagłówek 1&quot; \n  \* MERGEFORMAT ">
              <w:r w:rsidR="00F97BC8">
                <w:rPr>
                  <w:noProof/>
                </w:rPr>
                <w:t>5</w:t>
              </w:r>
            </w:fldSimple>
            <w:r>
              <w:t>.</w:t>
            </w:r>
            <w:fldSimple w:instr=" SEQ equations \* MERGEFORMAT  \* MERGEFORMAT ">
              <w:r w:rsidR="00F97BC8">
                <w:rPr>
                  <w:noProof/>
                </w:rPr>
                <w:t>3</w:t>
              </w:r>
            </w:fldSimple>
            <w:r>
              <w:t>)</w:t>
            </w:r>
          </w:p>
        </w:tc>
      </w:tr>
    </w:tbl>
    <w:p w:rsidR="00FB0697" w:rsidRDefault="00ED6564" w:rsidP="00FB0697">
      <w:r>
        <w:t xml:space="preserve">To account for the noise, we will have to </w:t>
      </w:r>
      <w:r w:rsidR="00C571D0">
        <w:t>use stochastic optimization methods and, in a r</w:t>
      </w:r>
      <w:r w:rsidR="00C571D0">
        <w:t>e</w:t>
      </w:r>
      <w:r w:rsidR="00C571D0">
        <w:t xml:space="preserve">sult, </w:t>
      </w:r>
      <w:r>
        <w:t xml:space="preserve">drastically increase the number of games we need to run in order to </w:t>
      </w:r>
      <w:r w:rsidR="006913FA">
        <w:t>improve</w:t>
      </w:r>
      <w:r>
        <w:t xml:space="preserve"> agent’</w:t>
      </w:r>
      <w:r w:rsidR="00B037D1">
        <w:t>s pe</w:t>
      </w:r>
      <w:r w:rsidR="00B037D1">
        <w:t>r</w:t>
      </w:r>
      <w:r w:rsidR="00B037D1">
        <w:t>formance.</w:t>
      </w:r>
    </w:p>
    <w:p w:rsidR="00E90B52" w:rsidRDefault="00FB0697" w:rsidP="00FB0697">
      <w:r>
        <w:t xml:space="preserve">First, we will assume, that regardless the algorithm chosen, each function evaluation will mean actually </w:t>
      </w:r>
      <m:oMath>
        <m:r>
          <w:rPr>
            <w:rFonts w:ascii="Cambria Math" w:hAnsi="Cambria Math"/>
          </w:rPr>
          <m:t>N</m:t>
        </m:r>
      </m:oMath>
      <w:r>
        <w:t xml:space="preserve"> function evaluations and the average result will be treated as a final evalu</w:t>
      </w:r>
      <w:r>
        <w:t>a</w:t>
      </w:r>
      <w:r>
        <w:t xml:space="preserve">tion result. </w:t>
      </w:r>
      <w:r w:rsidR="00E90B52">
        <w:t>We can denote it as follows:</w:t>
      </w:r>
    </w:p>
    <w:tbl>
      <w:tblPr>
        <w:tblStyle w:val="rwnania"/>
        <w:tblW w:w="0" w:type="auto"/>
        <w:tblLook w:val="04A0"/>
      </w:tblPr>
      <w:tblGrid>
        <w:gridCol w:w="959"/>
        <w:gridCol w:w="7087"/>
        <w:gridCol w:w="1166"/>
      </w:tblGrid>
      <w:tr w:rsidR="00E90B52" w:rsidTr="00E90B52">
        <w:tc>
          <w:tcPr>
            <w:tcW w:w="959" w:type="dxa"/>
          </w:tcPr>
          <w:p w:rsidR="00E90B52" w:rsidRDefault="00E90B52" w:rsidP="0080771B"/>
        </w:tc>
        <w:tc>
          <w:tcPr>
            <w:tcW w:w="7087" w:type="dxa"/>
          </w:tcPr>
          <w:p w:rsidR="00E90B52" w:rsidRDefault="0053180D"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Default="00E90B52" w:rsidP="00E90B52">
            <w:pPr>
              <w:jc w:val="right"/>
            </w:pPr>
            <w:r>
              <w:t>(</w:t>
            </w:r>
            <w:fldSimple w:instr=" STYLEREF  &quot;Nagłówek 1&quot; \n  \* MERGEFORMAT ">
              <w:r w:rsidR="00F97BC8">
                <w:rPr>
                  <w:noProof/>
                </w:rPr>
                <w:t>5</w:t>
              </w:r>
            </w:fldSimple>
            <w:r>
              <w:t>.</w:t>
            </w:r>
            <w:fldSimple w:instr=" SEQ equations \* MERGEFORMAT  \* MERGEFORMAT ">
              <w:r w:rsidR="00F97BC8">
                <w:rPr>
                  <w:noProof/>
                </w:rPr>
                <w:t>4</w:t>
              </w:r>
            </w:fldSimple>
            <w:r>
              <w:t>)</w:t>
            </w:r>
          </w:p>
        </w:tc>
      </w:tr>
    </w:tbl>
    <w:p w:rsidR="00FB0697" w:rsidRDefault="00FB0697" w:rsidP="001877F9">
      <w:r>
        <w:t>Although, we are decreasing the influence of the noise, it is not our goal here to remove most of it using just this method. As show</w:t>
      </w:r>
      <w:r w:rsidR="00001C02">
        <w:t>n on</w:t>
      </w:r>
      <w:r>
        <w:t xml:space="preserve"> </w:t>
      </w:r>
      <w:r w:rsidR="0053180D">
        <w:fldChar w:fldCharType="begin"/>
      </w:r>
      <w:r>
        <w:instrText xml:space="preserve"> REF _Ref282041527 \h </w:instrText>
      </w:r>
      <w:r w:rsidR="0053180D">
        <w:fldChar w:fldCharType="separate"/>
      </w:r>
      <w:r w:rsidR="00F97BC8">
        <w:t xml:space="preserve">Figure </w:t>
      </w:r>
      <w:r w:rsidR="00F97BC8">
        <w:rPr>
          <w:noProof/>
        </w:rPr>
        <w:t>3</w:t>
      </w:r>
      <w:r w:rsidR="0053180D">
        <w:fldChar w:fldCharType="end"/>
      </w:r>
      <w:r>
        <w:t xml:space="preserve">, this approach is efficient only up to some point. In our case, the appropriate value of </w:t>
      </w:r>
      <m:oMath>
        <m:r>
          <w:rPr>
            <w:rFonts w:ascii="Cambria Math" w:hAnsi="Cambria Math"/>
          </w:rPr>
          <m:t>N</m:t>
        </m:r>
      </m:oMath>
      <w:r>
        <w:t xml:space="preserve"> should reduce the noise to a level that will be acceptable for the algorithms we will be using.</w:t>
      </w:r>
    </w:p>
    <w:p w:rsidR="00FB0697" w:rsidRDefault="00FB0697" w:rsidP="00FB0697">
      <w:r>
        <w:t>Secondly, we need to establish a reasonable game time limit – preferably the shortest time that will allow us to observe and evaluate each agent’s behavior.</w:t>
      </w:r>
      <w:r w:rsidR="00C67269">
        <w:t xml:space="preserve"> This has been observed to be </w:t>
      </w:r>
      <w:r w:rsidR="00ED00C2">
        <w:t xml:space="preserve">about 10 minutes. </w:t>
      </w:r>
      <w:r>
        <w:t xml:space="preserve"> </w:t>
      </w:r>
    </w:p>
    <w:p w:rsidR="00ED00C2" w:rsidRDefault="00ED00C2" w:rsidP="00FB0697">
      <w:r>
        <w:lastRenderedPageBreak/>
        <w:t xml:space="preserve">At this point we can realize that for instance, if we set </w:t>
      </w:r>
      <m:oMath>
        <m:r>
          <w:rPr>
            <w:rFonts w:ascii="Cambria Math" w:hAnsi="Cambria Math"/>
          </w:rPr>
          <m:t>N=5</m:t>
        </m:r>
      </m:oMath>
      <w:r>
        <w:t xml:space="preserve">, which in fact is quite low, and each evaluation’s time to 10 minutes, then evaluating 10 different configurations </w:t>
      </w:r>
      <m:oMath>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k</m:t>
            </m:r>
          </m:sub>
        </m:sSub>
      </m:oMath>
      <w:r>
        <w:rPr>
          <w:b/>
        </w:rPr>
        <w:t xml:space="preserve"> </w:t>
      </w:r>
      <w:r>
        <w:t xml:space="preserve">will last 8 hours and 20 minutes. This is </w:t>
      </w:r>
      <w:r w:rsidR="000779AE">
        <w:t>far</w:t>
      </w:r>
      <w:r>
        <w:t xml:space="preserve"> too </w:t>
      </w:r>
      <w:r w:rsidR="000779AE">
        <w:t>slow</w:t>
      </w:r>
      <w:r>
        <w:t xml:space="preserve"> </w:t>
      </w:r>
      <w:r w:rsidR="000779AE">
        <w:t xml:space="preserve">when optimizing </w:t>
      </w:r>
      <w:r>
        <w:t>11 continuous parameters.</w:t>
      </w:r>
    </w:p>
    <w:p w:rsidR="00AF4DD4" w:rsidRDefault="008E3DFB" w:rsidP="00706CF5">
      <w:r>
        <w:t xml:space="preserve">Fortunately enough, the Quake II’s source code is available and </w:t>
      </w:r>
      <w:r w:rsidR="00F10895">
        <w:t>was successfully altered in order to speed up the game.</w:t>
      </w:r>
      <w:r w:rsidR="00304535">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Default="00706CF5" w:rsidP="00706CF5">
      <w:pPr>
        <w:pStyle w:val="Nagwek3"/>
      </w:pPr>
      <w:bookmarkStart w:id="146" w:name="_Toc282375631"/>
      <w:r>
        <w:t>Choosing optimization parameters</w:t>
      </w:r>
      <w:bookmarkEnd w:id="146"/>
    </w:p>
    <w:p w:rsidR="008E351C" w:rsidRDefault="008E351C" w:rsidP="008E351C">
      <w:r>
        <w:t xml:space="preserve">In this subsection the parameters that will be constant throughout the whole optimization process will be chosen – the number of games </w:t>
      </w:r>
      <m:oMath>
        <m:r>
          <w:rPr>
            <w:rFonts w:ascii="Cambria Math" w:hAnsi="Cambria Math"/>
          </w:rPr>
          <m:t>N</m:t>
        </m:r>
      </m:oMath>
      <w:r w:rsidR="000939AF">
        <w:t xml:space="preserve"> </w:t>
      </w:r>
      <w:r>
        <w:t>played when averaging and the game time limit.</w:t>
      </w:r>
    </w:p>
    <w:p w:rsidR="005D76DD" w:rsidRDefault="008E351C" w:rsidP="008E351C">
      <w:r>
        <w:t>First, the game time limit – we need to choose the minimal value that will allow us to di</w:t>
      </w:r>
      <w:r>
        <w:t>f</w:t>
      </w:r>
      <w:r>
        <w:t xml:space="preserve">ferentiate </w:t>
      </w:r>
      <w:r w:rsidR="000939AF">
        <w:t xml:space="preserve">configurations well. After many experiments, the time of 800 seconds was chosen for each game. In this time, bots with exactly the same configurations playing against each other </w:t>
      </w:r>
      <w:r w:rsidR="008864AC">
        <w:t xml:space="preserve">usually </w:t>
      </w:r>
      <w:r w:rsidR="000939AF">
        <w:t xml:space="preserve">get </w:t>
      </w:r>
      <w:r w:rsidR="008864AC">
        <w:t>score of approximately 14 points</w:t>
      </w:r>
      <w:r w:rsidR="0010461D">
        <w:t xml:space="preserve"> each</w:t>
      </w:r>
      <w:r w:rsidR="005D76DD">
        <w:t>.</w:t>
      </w:r>
    </w:p>
    <w:p w:rsidR="008E351C" w:rsidRPr="008E351C" w:rsidRDefault="005D76DD" w:rsidP="008E351C">
      <w:r>
        <w:t xml:space="preserve">Now, the </w:t>
      </w:r>
      <m:oMath>
        <m:r>
          <w:rPr>
            <w:rFonts w:ascii="Cambria Math" w:hAnsi="Cambria Math"/>
          </w:rPr>
          <m:t>N</m:t>
        </m:r>
      </m:oMath>
      <w:r>
        <w:t xml:space="preserve"> parameter needs to be chosen. To do that, the </w:t>
      </w:r>
      <m:oMath>
        <m:r>
          <w:rPr>
            <w:rFonts w:ascii="Cambria Math" w:hAnsi="Cambria Math"/>
          </w:rPr>
          <m:t>N</m:t>
        </m:r>
      </m:oMath>
      <w:r>
        <w:t xml:space="preserve"> was set initially to 50 and 100 evaluations</w:t>
      </w:r>
      <w:r w:rsidR="00A747D3">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t xml:space="preserve"> with time limit of 800 seconds were performed, which gives in total 5000 games. Thanks to the </w:t>
      </w:r>
      <w:r w:rsidR="00893177">
        <w:t xml:space="preserve">increased </w:t>
      </w:r>
      <w:r>
        <w:t xml:space="preserve">speed version of Quake II, this could be performed in less than 12 hours. </w:t>
      </w:r>
      <w:r w:rsidR="00711066">
        <w:t xml:space="preserve">Now, the </w:t>
      </w:r>
      <w:r w:rsidR="00C82EC9">
        <w:t xml:space="preserve">average </w:t>
      </w:r>
      <w:r w:rsidR="002A4429">
        <w:t>variance</w:t>
      </w:r>
      <w:r w:rsidR="00711066">
        <w:t xml:space="preserve"> of</w:t>
      </w:r>
      <w:r w:rsidR="00C82EC9">
        <w:t xml:space="preserve"> </w:t>
      </w:r>
      <m:oMath>
        <m:r>
          <w:rPr>
            <w:rFonts w:ascii="Cambria Math" w:hAnsi="Cambria Math"/>
          </w:rPr>
          <m:t>N</m:t>
        </m:r>
      </m:oMath>
      <w:r w:rsidR="00D5327E">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D5327E">
        <w:t xml:space="preserve"> performed </w:t>
      </w:r>
      <w:r w:rsidR="00A747D3">
        <w:t>du</w:t>
      </w:r>
      <w:r w:rsidR="00A747D3">
        <w:t>r</w:t>
      </w:r>
      <w:r w:rsidR="00A747D3">
        <w:t>ing each of 100 measurements</w:t>
      </w:r>
      <w:r w:rsidR="00D5327E">
        <w:t xml:space="preserve"> </w:t>
      </w:r>
      <w:r w:rsidR="00A747D3">
        <w:t xml:space="preserve">of </w:t>
      </w:r>
      <w:r w:rsidR="00711066">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00711066">
        <w:t xml:space="preserve"> </w:t>
      </w:r>
      <w:r w:rsidR="00644D6A">
        <w:t xml:space="preserve">in the </w:t>
      </w:r>
      <w:r w:rsidR="00711066">
        <w:t xml:space="preserve">function of </w:t>
      </w:r>
      <w:r w:rsidR="00A747D3">
        <w:t>value of</w:t>
      </w:r>
      <w:r w:rsidR="00711066">
        <w:t xml:space="preserve"> </w:t>
      </w:r>
      <m:oMath>
        <m:r>
          <w:rPr>
            <w:rFonts w:ascii="Cambria Math" w:hAnsi="Cambria Math"/>
          </w:rPr>
          <m:t>N</m:t>
        </m:r>
      </m:oMath>
      <w:r w:rsidR="00711066">
        <w:t xml:space="preserve"> can be observed </w:t>
      </w:r>
      <w:r w:rsidR="001A3346">
        <w:t>(</w:t>
      </w:r>
      <w:r w:rsidR="0053180D">
        <w:fldChar w:fldCharType="begin"/>
      </w:r>
      <w:r w:rsidR="00711066">
        <w:instrText xml:space="preserve"> REF _Ref282339980 \h </w:instrText>
      </w:r>
      <w:r w:rsidR="0053180D">
        <w:fldChar w:fldCharType="separate"/>
      </w:r>
      <w:r w:rsidR="00F97BC8">
        <w:t xml:space="preserve">Figure </w:t>
      </w:r>
      <w:r w:rsidR="00F97BC8">
        <w:rPr>
          <w:noProof/>
        </w:rPr>
        <w:t>8</w:t>
      </w:r>
      <w:r w:rsidR="0053180D">
        <w:fldChar w:fldCharType="end"/>
      </w:r>
      <w:r w:rsidR="001A3346">
        <w:t>)</w:t>
      </w:r>
      <w:r w:rsidR="00711066">
        <w:t>.</w:t>
      </w:r>
    </w:p>
    <w:p w:rsidR="005D76DD" w:rsidRDefault="008E351C" w:rsidP="005D76DD">
      <w:pPr>
        <w:keepNext/>
        <w:jc w:val="center"/>
      </w:pPr>
      <w:r>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18"/>
                    <a:stretch>
                      <a:fillRect/>
                    </a:stretch>
                  </pic:blipFill>
                  <pic:spPr>
                    <a:xfrm>
                      <a:off x="0" y="0"/>
                      <a:ext cx="5480402" cy="3548050"/>
                    </a:xfrm>
                    <a:prstGeom prst="rect">
                      <a:avLst/>
                    </a:prstGeom>
                  </pic:spPr>
                </pic:pic>
              </a:graphicData>
            </a:graphic>
          </wp:inline>
        </w:drawing>
      </w:r>
    </w:p>
    <w:p w:rsidR="008E351C" w:rsidRDefault="005D76DD" w:rsidP="005D76DD">
      <w:pPr>
        <w:pStyle w:val="Legenda"/>
      </w:pPr>
      <w:bookmarkStart w:id="147" w:name="_Ref282339980"/>
      <w:r>
        <w:t xml:space="preserve">Figure </w:t>
      </w:r>
      <w:fldSimple w:instr=" SEQ Figure \* ARABIC ">
        <w:r w:rsidR="00F97BC8">
          <w:rPr>
            <w:noProof/>
          </w:rPr>
          <w:t>8</w:t>
        </w:r>
      </w:fldSimple>
      <w:bookmarkEnd w:id="147"/>
      <w:r w:rsidR="001A3346">
        <w:t xml:space="preserve">: The </w:t>
      </w:r>
      <w:r w:rsidR="00C82EC9">
        <w:t xml:space="preserve">average </w:t>
      </w:r>
      <w:r w:rsidR="00644D6A">
        <w:t>variance</w:t>
      </w:r>
      <w:r w:rsidR="00D5327E">
        <w:t xml:space="preserve"> of </w:t>
      </w:r>
      <m:oMath>
        <m:r>
          <m:rPr>
            <m:sty m:val="bi"/>
          </m:rPr>
          <w:rPr>
            <w:rFonts w:ascii="Cambria Math" w:hAnsi="Cambria Math"/>
          </w:rPr>
          <m:t>N</m:t>
        </m:r>
      </m:oMath>
      <w:r w:rsidR="00D5327E">
        <w:rPr>
          <w:rFonts w:eastAsiaTheme="minorEastAsia"/>
        </w:rPr>
        <w:t xml:space="preserve"> measurements of </w:t>
      </w:r>
      <w:r w:rsidR="00644D6A">
        <w:t xml:space="preserve">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θ)</m:t>
        </m:r>
      </m:oMath>
      <w:r w:rsidR="00AE5D62">
        <w:rPr>
          <w:rFonts w:eastAsiaTheme="minorEastAsia"/>
        </w:rPr>
        <w:t xml:space="preserve"> </w:t>
      </w:r>
      <w:r w:rsidR="00644D6A">
        <w:t xml:space="preserve">in the function of the number of repetitions </w:t>
      </w:r>
      <m:oMath>
        <m:r>
          <m:rPr>
            <m:sty m:val="bi"/>
          </m:rPr>
          <w:rPr>
            <w:rFonts w:ascii="Cambria Math" w:hAnsi="Cambria Math"/>
          </w:rPr>
          <m:t>N</m:t>
        </m:r>
      </m:oMath>
      <w:r w:rsidR="00644D6A">
        <w:rPr>
          <w:rFonts w:eastAsiaTheme="minorEastAsia"/>
        </w:rPr>
        <w:t xml:space="preserve">. We can notice, that this result is consistent with theory described in subsection </w:t>
      </w:r>
      <w:r w:rsidR="0053180D">
        <w:rPr>
          <w:rFonts w:eastAsiaTheme="minorEastAsia"/>
        </w:rPr>
        <w:fldChar w:fldCharType="begin"/>
      </w:r>
      <w:r w:rsidR="00644D6A">
        <w:rPr>
          <w:rFonts w:eastAsiaTheme="minorEastAsia"/>
        </w:rPr>
        <w:instrText xml:space="preserve"> REF _Ref282340802 \r \h </w:instrText>
      </w:r>
      <w:r w:rsidR="0053180D">
        <w:rPr>
          <w:rFonts w:eastAsiaTheme="minorEastAsia"/>
        </w:rPr>
      </w:r>
      <w:r w:rsidR="0053180D">
        <w:rPr>
          <w:rFonts w:eastAsiaTheme="minorEastAsia"/>
        </w:rPr>
        <w:fldChar w:fldCharType="separate"/>
      </w:r>
      <w:r w:rsidR="00F97BC8">
        <w:rPr>
          <w:rFonts w:eastAsiaTheme="minorEastAsia"/>
        </w:rPr>
        <w:t>2.2.2</w:t>
      </w:r>
      <w:r w:rsidR="0053180D">
        <w:rPr>
          <w:rFonts w:eastAsiaTheme="minorEastAsia"/>
        </w:rPr>
        <w:fldChar w:fldCharType="end"/>
      </w:r>
      <w:r w:rsidR="00644D6A">
        <w:rPr>
          <w:rFonts w:eastAsiaTheme="minorEastAsia"/>
        </w:rPr>
        <w:t>.</w:t>
      </w:r>
    </w:p>
    <w:p w:rsidR="00DE1ABB" w:rsidRDefault="00DE1ABB" w:rsidP="00DE1ABB">
      <w:r>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t xml:space="preserve"> is influenced by </w:t>
      </w:r>
      <m:oMath>
        <m:r>
          <m:rPr>
            <m:sty m:val="bi"/>
          </m:rPr>
          <w:rPr>
            <w:rFonts w:ascii="Cambria Math" w:hAnsi="Cambria Math"/>
          </w:rPr>
          <m:t>θ</m:t>
        </m:r>
      </m:oMath>
      <w:r>
        <w:rPr>
          <w:b/>
        </w:rPr>
        <w:t xml:space="preserve">. </w:t>
      </w:r>
      <w:r w:rsidRPr="00DE1ABB">
        <w:t>Although,</w:t>
      </w:r>
      <w:r>
        <w:t xml:space="preserve"> during experiments </w:t>
      </w:r>
      <w:r w:rsidR="008B287E">
        <w:t xml:space="preserve">this influence did not show to be very strong, it is safe to choose a little higher value of </w:t>
      </w:r>
      <m:oMath>
        <m:r>
          <w:rPr>
            <w:rFonts w:ascii="Cambria Math" w:hAnsi="Cambria Math"/>
          </w:rPr>
          <m:t>N</m:t>
        </m:r>
      </m:oMath>
      <w:r w:rsidR="008B287E">
        <w:t xml:space="preserve"> to leave a margin for possibility of a greater variation.</w:t>
      </w:r>
      <w:r w:rsidR="00FF4D49">
        <w:t xml:space="preserve"> </w:t>
      </w:r>
    </w:p>
    <w:p w:rsidR="004C5C07" w:rsidRDefault="00FF4D49" w:rsidP="00DE1ABB">
      <w:r>
        <w:t xml:space="preserve">The final value of </w:t>
      </w:r>
      <m:oMath>
        <m:r>
          <w:rPr>
            <w:rFonts w:ascii="Cambria Math" w:hAnsi="Cambria Math"/>
          </w:rPr>
          <m:t>N</m:t>
        </m:r>
      </m:oMath>
      <w:r>
        <w:t xml:space="preserve"> that will be used throughout the following experiments is 20. Along with a game time limit of 800 seconds and Quake II game speeded up 100 times, we can est</w:t>
      </w:r>
      <w:r>
        <w:t>i</w:t>
      </w:r>
      <w:r>
        <w:t>mate that to evaluate 100 configurations we will need about 4 hours and 30 minutes.</w:t>
      </w:r>
    </w:p>
    <w:p w:rsidR="00FF4D49" w:rsidRDefault="00FF4D49" w:rsidP="004C5C07">
      <w:pPr>
        <w:pStyle w:val="Nagwek3"/>
      </w:pPr>
      <w:r>
        <w:t xml:space="preserve"> </w:t>
      </w:r>
      <w:bookmarkStart w:id="148" w:name="_Toc282375632"/>
      <w:r w:rsidR="004C5C07">
        <w:t>Choosing Algorithms parameters</w:t>
      </w:r>
      <w:bookmarkEnd w:id="148"/>
    </w:p>
    <w:p w:rsidR="005E245C" w:rsidRDefault="00A4284A" w:rsidP="00A4284A">
      <w:pPr>
        <w:pStyle w:val="Sub-sub-section-not-numbered"/>
      </w:pPr>
      <w:r>
        <w:t>Localized random search</w:t>
      </w:r>
    </w:p>
    <w:p w:rsidR="00A4284A" w:rsidRDefault="00C82EC9" w:rsidP="00C82EC9">
      <w:r>
        <w:t>To use localized random search we need to choose the distribution and variance of the pe</w:t>
      </w:r>
      <w:r>
        <w:t>r</w:t>
      </w:r>
      <w:r>
        <w:t xml:space="preserve">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t xml:space="preserve">. </w:t>
      </w:r>
      <w:r w:rsidR="006F609B">
        <w:t xml:space="preserve">In our case, the Gaussian distribution should </w:t>
      </w:r>
      <w:r w:rsidR="00A6738F">
        <w:t>work</w:t>
      </w:r>
      <w:r w:rsidR="006F609B">
        <w:t xml:space="preserve"> well</w:t>
      </w:r>
      <w:r w:rsidR="0080771B">
        <w:t>. T</w:t>
      </w:r>
      <w:r w:rsidR="006F609B">
        <w:t>he variance</w:t>
      </w:r>
      <w:r w:rsidR="00F15355">
        <w:t xml:space="preserve"> </w:t>
      </w:r>
      <w:r w:rsidR="00FC1FA2">
        <w:t>should be adjusted to how</w:t>
      </w:r>
      <w:r w:rsidR="006F609B">
        <w:t xml:space="preserve"> sensitive each of the elements of </w:t>
      </w:r>
      <m:oMath>
        <m:r>
          <m:rPr>
            <m:sty m:val="bi"/>
          </m:rPr>
          <w:rPr>
            <w:rFonts w:ascii="Cambria Math" w:hAnsi="Cambria Math"/>
          </w:rPr>
          <m:t>θ</m:t>
        </m:r>
      </m:oMath>
      <w:r w:rsidR="006F609B">
        <w:t xml:space="preserve"> is.</w:t>
      </w:r>
      <w:r w:rsidR="00FC1FA2">
        <w:t xml:space="preserve"> In our case simple tests showed that parameter</w:t>
      </w:r>
      <w:r w:rsidR="00F04AE5">
        <w:t>’</w:t>
      </w:r>
      <w:r w:rsidR="00FC1FA2">
        <w:t>s sensitivity is strongly depending on their current and other parameters</w:t>
      </w:r>
      <w:r w:rsidR="00F04AE5">
        <w:t>’</w:t>
      </w:r>
      <w:r w:rsidR="00FC1FA2">
        <w:t xml:space="preserve"> values</w:t>
      </w:r>
      <w:r w:rsidR="00A6738F">
        <w:t>, which is not very surprising taking into account the way that agent makes a navigation dec</w:t>
      </w:r>
      <w:r w:rsidR="00A6738F">
        <w:t>i</w:t>
      </w:r>
      <w:r w:rsidR="00A6738F">
        <w:t xml:space="preserve">sion. As each element of </w:t>
      </w:r>
      <m:oMath>
        <m:r>
          <m:rPr>
            <m:sty m:val="bi"/>
          </m:rPr>
          <w:rPr>
            <w:rFonts w:ascii="Cambria Math" w:hAnsi="Cambria Math"/>
          </w:rPr>
          <m:t>θ</m:t>
        </m:r>
      </m:oMath>
      <w:r w:rsidR="00A6738F">
        <w:rPr>
          <w:b/>
        </w:rPr>
        <w:t xml:space="preserve"> </w:t>
      </w:r>
      <w:r w:rsidR="00A6738F">
        <w:t xml:space="preserve">stays in a range of </w:t>
      </w:r>
      <m:oMath>
        <m:r>
          <w:rPr>
            <w:rFonts w:ascii="Cambria Math" w:hAnsi="Cambria Math"/>
          </w:rPr>
          <m:t>[0;1]</m:t>
        </m:r>
      </m:oMath>
      <w:r w:rsidR="00A6738F">
        <w:t xml:space="preserve">, we can choose one </w:t>
      </w:r>
      <w:r w:rsidR="00F04AE5">
        <w:t xml:space="preserve">variation for all of </w:t>
      </w:r>
      <w:r w:rsidR="00F04AE5">
        <w:lastRenderedPageBreak/>
        <w:t xml:space="preserve">them. After few tests using small number of evaluations, the variation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F04AE5">
        <w:t xml:space="preserve"> equal to </w:t>
      </w:r>
      <m:oMath>
        <m:r>
          <w:rPr>
            <w:rFonts w:ascii="Cambria Math" w:hAnsi="Cambria Math"/>
          </w:rPr>
          <m:t>0.02</m:t>
        </m:r>
      </m:oMath>
      <w:r w:rsidR="00F04AE5">
        <w:t xml:space="preserve"> was chosen.</w:t>
      </w:r>
    </w:p>
    <w:p w:rsidR="00F04AE5" w:rsidRDefault="00F04AE5" w:rsidP="00C82EC9">
      <w:r>
        <w:t>Another parameter that will be used in a localized random search is the acceptance thr</w:t>
      </w:r>
      <w:r>
        <w:t>e</w:t>
      </w:r>
      <w:r>
        <w:t xml:space="preserve">shold </w:t>
      </w:r>
      <m:oMath>
        <m:r>
          <w:rPr>
            <w:rFonts w:ascii="Cambria Math" w:hAnsi="Cambria Math"/>
          </w:rPr>
          <m:t>τ</m:t>
        </m:r>
      </m:oMath>
      <w:r>
        <w:t xml:space="preserve">, as in </w:t>
      </w:r>
      <w:r w:rsidR="0053180D">
        <w:fldChar w:fldCharType="begin"/>
      </w:r>
      <w:r>
        <w:instrText xml:space="preserve"> REF alg_localized_rand_search_noisy_gain \h </w:instrText>
      </w:r>
      <w:r w:rsidR="0053180D">
        <w:fldChar w:fldCharType="separate"/>
      </w:r>
      <w:r w:rsidR="00F97BC8" w:rsidRPr="00F56F78">
        <w:rPr>
          <w:rStyle w:val="HTML-kod"/>
          <w:rFonts w:ascii="Times New Roman" w:hAnsi="Times New Roman"/>
          <w:sz w:val="24"/>
          <w:szCs w:val="22"/>
        </w:rPr>
        <w:t xml:space="preserve">Algorithm </w:t>
      </w:r>
      <w:r w:rsidR="00F97BC8">
        <w:rPr>
          <w:rStyle w:val="HTML-kod"/>
          <w:rFonts w:ascii="Times New Roman" w:hAnsi="Times New Roman"/>
          <w:noProof/>
          <w:sz w:val="24"/>
          <w:szCs w:val="22"/>
        </w:rPr>
        <w:t>2</w:t>
      </w:r>
      <w:r w:rsidR="0053180D">
        <w:fldChar w:fldCharType="end"/>
      </w:r>
      <w:r>
        <w:t xml:space="preserve">. It will be set using standard deviation </w:t>
      </w:r>
      <m:oMath>
        <m:r>
          <w:rPr>
            <w:rFonts w:ascii="Cambria Math" w:hAnsi="Cambria Math"/>
          </w:rPr>
          <m:t>σ</m:t>
        </m:r>
      </m:oMath>
      <w:r>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t xml:space="preserve">. In order to estimate </w:t>
      </w:r>
      <m:oMath>
        <m:r>
          <w:rPr>
            <w:rFonts w:ascii="Cambria Math" w:hAnsi="Cambria Math"/>
          </w:rPr>
          <m:t>σ</m:t>
        </m:r>
      </m:oMath>
      <w:r>
        <w:t xml:space="preserve">, the results of </w:t>
      </w:r>
      <w:r w:rsidR="00241695">
        <w:t xml:space="preserve">the </w:t>
      </w:r>
      <w:r>
        <w:t xml:space="preserve">same experiment as for setting the value of </w:t>
      </w:r>
      <m:oMath>
        <m:r>
          <w:rPr>
            <w:rFonts w:ascii="Cambria Math" w:hAnsi="Cambria Math"/>
          </w:rPr>
          <m:t>N</m:t>
        </m:r>
      </m:oMath>
      <w:r>
        <w:t xml:space="preserve"> </w:t>
      </w:r>
      <w:r w:rsidR="00241695">
        <w:t>could</w:t>
      </w:r>
      <w:r w:rsidR="0046233C">
        <w:t xml:space="preserve"> be used, limiting </w:t>
      </w:r>
      <m:oMath>
        <m:r>
          <w:rPr>
            <w:rFonts w:ascii="Cambria Math" w:hAnsi="Cambria Math"/>
          </w:rPr>
          <m:t>N</m:t>
        </m:r>
      </m:oMath>
      <w:r w:rsidR="0046233C">
        <w:t xml:space="preserve"> to its established value of 20. The 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t xml:space="preserve">, using </w:t>
      </w:r>
      <m:oMath>
        <m:r>
          <w:rPr>
            <w:rFonts w:ascii="Cambria Math" w:hAnsi="Cambria Math"/>
          </w:rPr>
          <m:t>N=20</m:t>
        </m:r>
      </m:oMath>
      <w:r w:rsidR="0046233C">
        <w:t xml:space="preserve"> is around </w:t>
      </w:r>
      <m:oMath>
        <m:r>
          <w:rPr>
            <w:rFonts w:ascii="Cambria Math" w:hAnsi="Cambria Math"/>
          </w:rPr>
          <m:t>0.9887</m:t>
        </m:r>
      </m:oMath>
      <w:r w:rsidR="000E4669">
        <w:t xml:space="preserve">, therefore </w:t>
      </w:r>
      <m:oMath>
        <m:r>
          <w:rPr>
            <w:rFonts w:ascii="Cambria Math" w:hAnsi="Cambria Math"/>
          </w:rPr>
          <m:t>σ≈0.9943</m:t>
        </m:r>
      </m:oMath>
      <w:r w:rsidR="000E4669">
        <w:t xml:space="preserve"> and finally the chosen value of </w:t>
      </w:r>
      <m:oMath>
        <m:r>
          <w:rPr>
            <w:rFonts w:ascii="Cambria Math" w:hAnsi="Cambria Math"/>
          </w:rPr>
          <m:t>τ</m:t>
        </m:r>
      </m:oMath>
      <w:r w:rsidR="000E4669">
        <w:t xml:space="preserve"> will be: </w:t>
      </w:r>
      <m:oMath>
        <m:r>
          <w:rPr>
            <w:rFonts w:ascii="Cambria Math" w:hAnsi="Cambria Math"/>
          </w:rPr>
          <m:t>τ=2σ≈2</m:t>
        </m:r>
      </m:oMath>
      <w:r w:rsidR="000E4669">
        <w:t>.</w:t>
      </w:r>
    </w:p>
    <w:p w:rsidR="00F04AE5" w:rsidRDefault="00E212EC" w:rsidP="00E212EC">
      <w:pPr>
        <w:pStyle w:val="Sub-sub-section-not-numbered"/>
      </w:pPr>
      <w:r>
        <w:t>Hill climbing</w:t>
      </w:r>
    </w:p>
    <w:p w:rsidR="00E212EC" w:rsidRDefault="00BB61CE" w:rsidP="00BB61CE">
      <w:r>
        <w:t xml:space="preserve">In the hill climbing algorithm, we need to set the step size </w:t>
      </w:r>
      <m:oMath>
        <m:r>
          <w:rPr>
            <w:rFonts w:ascii="Cambria Math" w:hAnsi="Cambria Math"/>
          </w:rPr>
          <m:t>e</m:t>
        </m:r>
      </m:oMath>
      <w:r>
        <w:t xml:space="preserve">, as in </w:t>
      </w:r>
      <w:r w:rsidR="0053180D">
        <w:fldChar w:fldCharType="begin"/>
      </w:r>
      <w:r>
        <w:instrText xml:space="preserve"> REF eq_hill_climbing_vivinity_def \h </w:instrText>
      </w:r>
      <w:r w:rsidR="0053180D">
        <w:fldChar w:fldCharType="separate"/>
      </w:r>
      <w:r w:rsidR="00F97BC8">
        <w:t>(</w:t>
      </w:r>
      <w:r w:rsidR="00F97BC8">
        <w:rPr>
          <w:noProof/>
        </w:rPr>
        <w:t>2</w:t>
      </w:r>
      <w:r w:rsidR="00F97BC8">
        <w:t>.</w:t>
      </w:r>
      <w:r w:rsidR="00F97BC8">
        <w:rPr>
          <w:noProof/>
        </w:rPr>
        <w:t>14</w:t>
      </w:r>
      <w:r w:rsidR="00F97BC8">
        <w:t>)</w:t>
      </w:r>
      <w:r w:rsidR="0053180D">
        <w:fldChar w:fldCharType="end"/>
      </w:r>
      <w:r>
        <w:t xml:space="preserve"> and, again, the acceptance threshold parameter </w:t>
      </w:r>
      <m:oMath>
        <m:r>
          <w:rPr>
            <w:rFonts w:ascii="Cambria Math" w:hAnsi="Cambria Math"/>
          </w:rPr>
          <m:t>τ</m:t>
        </m:r>
      </m:oMath>
      <w:r>
        <w:t xml:space="preserve">. The setting of the acceptance threshold will be the same as in the case of localized random search described above. When it comes to step size </w:t>
      </w:r>
      <m:oMath>
        <m:r>
          <w:rPr>
            <w:rFonts w:ascii="Cambria Math" w:hAnsi="Cambria Math"/>
          </w:rPr>
          <m:t>e</m:t>
        </m:r>
      </m:oMath>
      <w:r>
        <w:t xml:space="preserve">, we will also use the step size we desired to use for localized random search. 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t xml:space="preserve">, the standard step size will be equal to the standard deviation, that is </w:t>
      </w:r>
      <m:oMath>
        <m:r>
          <w:rPr>
            <w:rFonts w:ascii="Cambria Math" w:hAnsi="Cambria Math"/>
          </w:rPr>
          <m:t>σ≈0.141</m:t>
        </m:r>
      </m:oMath>
      <w:r>
        <w:t>. In case of a hill climbing, as we search in a more organized manner, we may want the step size to be a little smaller, as in basic version of the hill clim</w:t>
      </w:r>
      <w:r>
        <w:t>b</w:t>
      </w:r>
      <w:r>
        <w:t xml:space="preserve">ing algorithm it is constant. After few shorter experiments, the step size </w:t>
      </w:r>
      <m:oMath>
        <m:r>
          <w:rPr>
            <w:rFonts w:ascii="Cambria Math" w:hAnsi="Cambria Math"/>
          </w:rPr>
          <m:t>e=0.1</m:t>
        </m:r>
      </m:oMath>
      <w:r>
        <w:t xml:space="preserve"> was </w:t>
      </w:r>
      <w:commentRangeStart w:id="149"/>
      <w:r>
        <w:t>chosen</w:t>
      </w:r>
      <w:commentRangeEnd w:id="149"/>
      <w:r w:rsidR="00225DD4">
        <w:rPr>
          <w:rStyle w:val="Odwoaniedokomentarza"/>
          <w:rFonts w:eastAsiaTheme="minorHAnsi"/>
        </w:rPr>
        <w:commentReference w:id="149"/>
      </w:r>
      <w:r>
        <w:t xml:space="preserve">. </w:t>
      </w:r>
    </w:p>
    <w:p w:rsidR="00225DD4" w:rsidRDefault="00144728" w:rsidP="00144728">
      <w:pPr>
        <w:pStyle w:val="Sub-sub-section-not-numbered"/>
      </w:pPr>
      <w:r>
        <w:t>Finite difference stochastic approximation</w:t>
      </w:r>
    </w:p>
    <w:p w:rsidR="00BC3F94" w:rsidRPr="00144728" w:rsidRDefault="00BC3F94" w:rsidP="00BC3F94">
      <w:r>
        <w:t xml:space="preserve">For setting the parameters of the finite-difference stochastic approximation algorithm, the semiautomatic method described in </w:t>
      </w:r>
      <w:r w:rsidR="0053180D">
        <w:fldChar w:fldCharType="begin"/>
      </w:r>
      <w:r>
        <w:instrText xml:space="preserve"> REF alg_FDSA_semiautomatic_params_setting \h </w:instrText>
      </w:r>
      <w:r w:rsidR="0053180D">
        <w:fldChar w:fldCharType="separate"/>
      </w:r>
      <w:r w:rsidR="00F97BC8">
        <w:t xml:space="preserve">Algorithm </w:t>
      </w:r>
      <w:r w:rsidR="00F97BC8">
        <w:rPr>
          <w:noProof/>
        </w:rPr>
        <w:t>6</w:t>
      </w:r>
      <w:r w:rsidR="0053180D">
        <w:fldChar w:fldCharType="end"/>
      </w:r>
      <w:r>
        <w:t xml:space="preserve"> will be used. After performing the setting, it was observed that the step size when performing gradient estimation was too high for our problem, therefore the parameter </w:t>
      </w:r>
      <m:oMath>
        <m:r>
          <w:rPr>
            <w:rFonts w:ascii="Cambria Math" w:hAnsi="Cambria Math"/>
          </w:rPr>
          <m:t>c</m:t>
        </m:r>
      </m:oMath>
      <w:r>
        <w:t xml:space="preserve"> was reduced. The final values of the parameters are: </w:t>
      </w:r>
      <m:oMath>
        <m:r>
          <w:rPr>
            <w:rFonts w:ascii="Cambria Math" w:hAnsi="Cambria Math"/>
          </w:rPr>
          <m:t>α=0.602</m:t>
        </m:r>
      </m:oMath>
      <w:r w:rsidRPr="00BC3F94">
        <w:t>,</w:t>
      </w:r>
      <m:oMath>
        <m:r>
          <w:rPr>
            <w:rFonts w:ascii="Cambria Math" w:hAnsi="Cambria Math"/>
          </w:rPr>
          <m:t xml:space="preserve">  γ=0.101</m:t>
        </m:r>
      </m:oMath>
      <w:r w:rsidRPr="00BC3F94">
        <w:t xml:space="preserve">, </w:t>
      </w:r>
      <m:oMath>
        <m:r>
          <w:rPr>
            <w:rFonts w:ascii="Cambria Math" w:hAnsi="Cambria Math"/>
          </w:rPr>
          <m:t xml:space="preserve"> c=0.1</m:t>
        </m:r>
      </m:oMath>
      <w:r w:rsidRPr="00BC3F94">
        <w:t>,</w:t>
      </w:r>
      <m:oMath>
        <m:r>
          <w:rPr>
            <w:rFonts w:ascii="Cambria Math" w:hAnsi="Cambria Math"/>
          </w:rPr>
          <m:t xml:space="preserve">  A=50</m:t>
        </m:r>
      </m:oMath>
      <w:r w:rsidRPr="00BC3F94">
        <w:t xml:space="preserve"> and </w:t>
      </w:r>
      <m:oMath>
        <m:r>
          <w:rPr>
            <w:rFonts w:ascii="Cambria Math" w:hAnsi="Cambria Math"/>
          </w:rPr>
          <m:t>a=0.02</m:t>
        </m:r>
      </m:oMath>
      <w:r w:rsidRPr="00BC3F94">
        <w:t>.</w:t>
      </w:r>
    </w:p>
    <w:p w:rsidR="00937199" w:rsidRDefault="00DC6B77" w:rsidP="00DC6B77">
      <w:pPr>
        <w:pStyle w:val="Sub-sub-section-not-numbered"/>
      </w:pPr>
      <w:r>
        <w:t>Simulated annealing</w:t>
      </w:r>
    </w:p>
    <w:p w:rsidR="001421DA" w:rsidRDefault="001421DA" w:rsidP="001421DA">
      <w:r>
        <w:t>The simulated annealing algorithm requires us to define the annealing schedule and the budget of function evaluations we are willing to allocate for each temperature. For the st</w:t>
      </w:r>
      <w:r>
        <w:t>o</w:t>
      </w:r>
      <w:r>
        <w:t xml:space="preserve">chastic optimization, we also need to adjust the value of acceptance threshold parameter </w:t>
      </w:r>
      <m:oMath>
        <m:r>
          <w:rPr>
            <w:rFonts w:ascii="Cambria Math" w:hAnsi="Cambria Math"/>
          </w:rPr>
          <m:t>τ</m:t>
        </m:r>
      </m:oMath>
      <w:r>
        <w:t xml:space="preserve">. This we have already adjusted in the earlier paragraphs, now we can make a choice whether we want </w:t>
      </w:r>
      <m:oMath>
        <m:r>
          <w:rPr>
            <w:rFonts w:ascii="Cambria Math" w:hAnsi="Cambria Math"/>
          </w:rPr>
          <m:t>τ</m:t>
        </m:r>
      </m:oMath>
      <w:r>
        <w:t xml:space="preserve"> to be positive or negative. </w:t>
      </w:r>
      <w:r w:rsidR="00295752">
        <w:t>As hill climbing and finite-difference stochastic appro</w:t>
      </w:r>
      <w:r w:rsidR="00295752">
        <w:t>x</w:t>
      </w:r>
      <w:r w:rsidR="00295752">
        <w:lastRenderedPageBreak/>
        <w:t>imation algorithms are local optimum searches, we prefer the simulated annealing algorithm to rather search for another global optimum, therefore we assume there are many global opt</w:t>
      </w:r>
      <w:r w:rsidR="00295752">
        <w:t>i</w:t>
      </w:r>
      <w:r w:rsidR="00295752">
        <w:t xml:space="preserve">mums and we will use a positive value of </w:t>
      </w:r>
      <m:oMath>
        <m:r>
          <w:rPr>
            <w:rFonts w:ascii="Cambria Math" w:hAnsi="Cambria Math"/>
          </w:rPr>
          <m:t>τ=2</m:t>
        </m:r>
      </m:oMath>
      <w:r w:rsidR="00295752">
        <w:t>.</w:t>
      </w:r>
    </w:p>
    <w:p w:rsidR="00A42652" w:rsidRPr="001421DA" w:rsidRDefault="00A42652" w:rsidP="001421DA">
      <w: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rPr>
          <m:t>δ=4</m:t>
        </m:r>
      </m:oMath>
      <w:r>
        <w:t xml:space="preserve"> would be lower than 0.70. In a similar manner, another points were chosen, which led to establishing the fol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t xml:space="preserve">, </w:t>
      </w:r>
      <m:oMath>
        <m:r>
          <w:rPr>
            <w:rFonts w:ascii="Cambria Math" w:hAnsi="Cambria Math"/>
          </w:rPr>
          <m:t>λ=0.914</m:t>
        </m:r>
      </m:oMath>
      <w:r>
        <w:t>, and the function evaluations budget allocated  for each temperature was set to 10.</w:t>
      </w:r>
    </w:p>
    <w:p w:rsidR="00367D46" w:rsidRDefault="00367D46" w:rsidP="00367D46">
      <w:pPr>
        <w:pStyle w:val="Akapitzlist"/>
        <w:numPr>
          <w:ilvl w:val="0"/>
          <w:numId w:val="28"/>
        </w:numPr>
      </w:pPr>
      <w:commentRangeStart w:id="150"/>
      <w:r>
        <w:t>The optimization application description</w:t>
      </w:r>
      <w:commentRangeEnd w:id="150"/>
      <w:r w:rsidR="00937199">
        <w:rPr>
          <w:rStyle w:val="Odwoaniedokomentarza"/>
          <w:rFonts w:eastAsiaTheme="minorHAnsi"/>
        </w:rPr>
        <w:commentReference w:id="150"/>
      </w:r>
    </w:p>
    <w:p w:rsidR="00367D46" w:rsidRDefault="00367D46" w:rsidP="00367D46">
      <w:pPr>
        <w:pStyle w:val="Nagwek2"/>
      </w:pPr>
      <w:bookmarkStart w:id="151" w:name="_Toc281943914"/>
      <w:bookmarkStart w:id="152" w:name="_Toc282375633"/>
      <w:r>
        <w:t>Evaluation</w:t>
      </w:r>
      <w:bookmarkEnd w:id="151"/>
      <w:bookmarkEnd w:id="152"/>
    </w:p>
    <w:p w:rsidR="003E45EE" w:rsidRDefault="003E45EE" w:rsidP="003E45EE">
      <w:r>
        <w:t xml:space="preserve">In this section, the experiments that will be performed after the optimization process are described. </w:t>
      </w:r>
    </w:p>
    <w:p w:rsidR="003E45EE" w:rsidRDefault="003E45EE" w:rsidP="003E45EE">
      <w:r>
        <w:t>Basically, we will want to compare the results before and after the optimization, so the first part of the evaluation will be exactly the same as described in initial experiments section (</w:t>
      </w:r>
      <w:r w:rsidR="0053180D">
        <w:fldChar w:fldCharType="begin"/>
      </w:r>
      <w:r>
        <w:instrText xml:space="preserve"> REF _Ref282354036 \r \h </w:instrText>
      </w:r>
      <w:r w:rsidR="0053180D">
        <w:fldChar w:fldCharType="separate"/>
      </w:r>
      <w:r w:rsidR="00F97BC8">
        <w:t>5.2</w:t>
      </w:r>
      <w:r w:rsidR="0053180D">
        <w:fldChar w:fldCharType="end"/>
      </w:r>
      <w:r>
        <w:t>), with a difference that instead of the ReferenceBot, the LearnBot with the best config</w:t>
      </w:r>
      <w:r>
        <w:t>u</w:t>
      </w:r>
      <w:r>
        <w:t>ration found will be playing against the EraserBot.</w:t>
      </w:r>
    </w:p>
    <w:p w:rsidR="00E20BF9" w:rsidRDefault="00533262" w:rsidP="00533262">
      <w:r>
        <w:t>Later, the values of the best configurations found will be compared with the initial config</w:t>
      </w:r>
      <w:r>
        <w:t>u</w:t>
      </w:r>
      <w:r>
        <w:t xml:space="preserve">ration of the ReferenceBot. Finally, the simple experiment involving human players will be </w:t>
      </w:r>
      <w:commentRangeStart w:id="153"/>
      <w:r>
        <w:t>performed</w:t>
      </w:r>
      <w:commentRangeEnd w:id="153"/>
      <w:r w:rsidR="00CB40EC">
        <w:rPr>
          <w:rStyle w:val="Odwoaniedokomentarza"/>
          <w:rFonts w:eastAsiaTheme="minorHAnsi"/>
        </w:rPr>
        <w:commentReference w:id="153"/>
      </w:r>
      <w:r>
        <w:t>.</w:t>
      </w:r>
    </w:p>
    <w:p w:rsidR="00367D46" w:rsidRDefault="00367D46" w:rsidP="00367D46">
      <w:pPr>
        <w:pStyle w:val="Nagwek1"/>
      </w:pPr>
      <w:bookmarkStart w:id="154" w:name="_Toc281943915"/>
      <w:bookmarkStart w:id="155" w:name="_Toc282375634"/>
      <w:r>
        <w:lastRenderedPageBreak/>
        <w:t>Results</w:t>
      </w:r>
      <w:bookmarkEnd w:id="154"/>
      <w:bookmarkEnd w:id="155"/>
    </w:p>
    <w:p w:rsidR="008B31ED" w:rsidRPr="008B31ED" w:rsidRDefault="00367D46" w:rsidP="008B31ED">
      <w:pPr>
        <w:pStyle w:val="Nagwek2"/>
      </w:pPr>
      <w:bookmarkStart w:id="156" w:name="_Toc281943916"/>
      <w:bookmarkStart w:id="157" w:name="_Toc282375635"/>
      <w:r>
        <w:t>Results overview</w:t>
      </w:r>
      <w:bookmarkEnd w:id="156"/>
      <w:bookmarkEnd w:id="157"/>
    </w:p>
    <w:p w:rsidR="008B31ED" w:rsidRDefault="008B31ED" w:rsidP="00367D46">
      <w:pPr>
        <w:pStyle w:val="Nagwek2"/>
      </w:pPr>
      <w:bookmarkStart w:id="158" w:name="_Toc282375636"/>
      <w:bookmarkStart w:id="159" w:name="_Toc281943917"/>
      <w:r>
        <w:t>Initial experiments</w:t>
      </w:r>
      <w:bookmarkEnd w:id="158"/>
    </w:p>
    <w:p w:rsidR="00367D46" w:rsidRDefault="00113C72" w:rsidP="00367D46">
      <w:pPr>
        <w:pStyle w:val="Nagwek2"/>
      </w:pPr>
      <w:bookmarkStart w:id="160" w:name="_Toc282375637"/>
      <w:r>
        <w:t>Optimization</w:t>
      </w:r>
      <w:bookmarkEnd w:id="159"/>
      <w:bookmarkEnd w:id="160"/>
    </w:p>
    <w:p w:rsidR="00306BD8" w:rsidRPr="00306BD8" w:rsidRDefault="00306BD8" w:rsidP="00306BD8">
      <w:r>
        <w:t xml:space="preserve">Below are presented </w:t>
      </w:r>
      <w:r w:rsidR="008C690E">
        <w:t xml:space="preserve">basic results of each optimization algorithm. </w:t>
      </w:r>
      <w:r w:rsidR="007E2CE1">
        <w:t xml:space="preserve">Each algorithm was tested using the settings described in </w:t>
      </w:r>
      <w:r w:rsidR="002B2B8F">
        <w:t>previous</w:t>
      </w:r>
      <w:r w:rsidR="007E2CE1">
        <w:t xml:space="preserve"> chapter, with evaluations limit set to 500. </w:t>
      </w:r>
      <w:r w:rsidR="008C690E">
        <w:t xml:space="preserve">Each of them consists of </w:t>
      </w:r>
      <w:commentRangeStart w:id="161"/>
      <w:r w:rsidR="008C690E">
        <w:t>...</w:t>
      </w:r>
      <w:commentRangeEnd w:id="161"/>
      <w:r w:rsidR="00F16849">
        <w:rPr>
          <w:rStyle w:val="Odwoaniedokomentarza"/>
          <w:rFonts w:eastAsiaTheme="minorHAnsi"/>
        </w:rPr>
        <w:commentReference w:id="161"/>
      </w:r>
    </w:p>
    <w:p w:rsidR="00EE55CE" w:rsidRDefault="00EE55CE" w:rsidP="007342D8">
      <w:pPr>
        <w:pStyle w:val="Sub-sub-section-not-numbered"/>
      </w:pPr>
      <w:r>
        <w:t>Localized random search</w:t>
      </w:r>
    </w:p>
    <w:p w:rsidR="007E2CE1" w:rsidRDefault="00D26D7B" w:rsidP="007E2CE1">
      <w:pPr>
        <w:keepNext/>
        <w:jc w:val="center"/>
      </w:pPr>
      <w:r>
        <w:rPr>
          <w:noProof/>
          <w:lang w:val="pl-PL"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19"/>
                    <a:stretch>
                      <a:fillRect/>
                    </a:stretch>
                  </pic:blipFill>
                  <pic:spPr>
                    <a:xfrm>
                      <a:off x="0" y="0"/>
                      <a:ext cx="5456168" cy="3247145"/>
                    </a:xfrm>
                    <a:prstGeom prst="rect">
                      <a:avLst/>
                    </a:prstGeom>
                  </pic:spPr>
                </pic:pic>
              </a:graphicData>
            </a:graphic>
          </wp:inline>
        </w:drawing>
      </w:r>
    </w:p>
    <w:p w:rsidR="00D26D7B" w:rsidRPr="00D26D7B" w:rsidRDefault="007E2CE1" w:rsidP="007E2CE1">
      <w:pPr>
        <w:pStyle w:val="Legenda"/>
      </w:pPr>
      <w:r>
        <w:t xml:space="preserve">Figure </w:t>
      </w:r>
      <w:fldSimple w:instr=" SEQ Figure \* ARABIC ">
        <w:r w:rsidR="00F97BC8">
          <w:rPr>
            <w:noProof/>
          </w:rPr>
          <w:t>9</w:t>
        </w:r>
      </w:fldSimple>
      <w:r>
        <w:t>: The result</w:t>
      </w:r>
      <w:r w:rsidR="00355C89">
        <w:t>s in evaluations</w:t>
      </w:r>
      <w:r>
        <w:t xml:space="preserve"> for localized random search.</w:t>
      </w:r>
      <w:r w:rsidR="00355C89">
        <w:t xml:space="preserve"> The highest result is 10.4.</w:t>
      </w:r>
    </w:p>
    <w:p w:rsidR="00EE55CE" w:rsidRDefault="00EE55CE" w:rsidP="007342D8">
      <w:pPr>
        <w:pStyle w:val="Sub-sub-section-not-numbered"/>
      </w:pPr>
      <w:r>
        <w:lastRenderedPageBreak/>
        <w:t>Hill climbing</w:t>
      </w:r>
    </w:p>
    <w:p w:rsidR="00644E69" w:rsidRDefault="00D26D7B" w:rsidP="00644E69">
      <w:pPr>
        <w:keepNext/>
        <w:jc w:val="center"/>
      </w:pPr>
      <w:r>
        <w:rPr>
          <w:noProof/>
          <w:lang w:val="pl-PL"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20"/>
                    <a:stretch>
                      <a:fillRect/>
                    </a:stretch>
                  </pic:blipFill>
                  <pic:spPr>
                    <a:xfrm>
                      <a:off x="0" y="0"/>
                      <a:ext cx="5453241" cy="3340348"/>
                    </a:xfrm>
                    <a:prstGeom prst="rect">
                      <a:avLst/>
                    </a:prstGeom>
                  </pic:spPr>
                </pic:pic>
              </a:graphicData>
            </a:graphic>
          </wp:inline>
        </w:drawing>
      </w:r>
    </w:p>
    <w:p w:rsidR="00D26D7B" w:rsidRDefault="00644E69" w:rsidP="00644E69">
      <w:pPr>
        <w:pStyle w:val="Legenda"/>
      </w:pPr>
      <w:r>
        <w:t xml:space="preserve">Figure </w:t>
      </w:r>
      <w:fldSimple w:instr=" SEQ Figure \* ARABIC ">
        <w:r w:rsidR="00F97BC8">
          <w:rPr>
            <w:noProof/>
          </w:rPr>
          <w:t>10</w:t>
        </w:r>
      </w:fldSimple>
      <w:r>
        <w:t>: The results in evaluations for hill climbing algorithm. The highest result is 9.15.</w:t>
      </w:r>
    </w:p>
    <w:p w:rsidR="00644E69" w:rsidRDefault="00644E69" w:rsidP="00644E69">
      <w:r>
        <w:t>The hill climbing algorithm, as we can see above, stopped after 97 evaluations. This is b</w:t>
      </w:r>
      <w:r>
        <w:t>e</w:t>
      </w:r>
      <w:r>
        <w:t xml:space="preserve">cause, according to </w:t>
      </w:r>
      <w:r w:rsidR="0053180D">
        <w:fldChar w:fldCharType="begin"/>
      </w:r>
      <w:r>
        <w:instrText xml:space="preserve"> REF alg_hill_climbing \h </w:instrText>
      </w:r>
      <w:r w:rsidR="0053180D">
        <w:fldChar w:fldCharType="separate"/>
      </w:r>
      <w:r w:rsidR="00F97BC8">
        <w:t xml:space="preserve">Algorithm </w:t>
      </w:r>
      <w:r w:rsidR="00F97BC8">
        <w:rPr>
          <w:noProof/>
        </w:rPr>
        <w:t>3</w:t>
      </w:r>
      <w:r w:rsidR="0053180D">
        <w:fldChar w:fldCharType="end"/>
      </w:r>
      <w:r>
        <w:t xml:space="preserve">, hill climbing should stop if it did not find any better solution in its vicinity. </w:t>
      </w:r>
    </w:p>
    <w:p w:rsidR="00644E69" w:rsidRDefault="00644E69" w:rsidP="00644E69">
      <w:r>
        <w:t xml:space="preserve">In order to allow the algorithm to continue, the step size </w:t>
      </w:r>
      <m:oMath>
        <m:r>
          <w:rPr>
            <w:rFonts w:ascii="Cambria Math" w:hAnsi="Cambria Math"/>
          </w:rPr>
          <m:t>e</m:t>
        </m:r>
      </m:oMath>
      <w:r>
        <w:t xml:space="preserve"> will be decreased instead of stopping the execution. The following results are for a modified version of the hill climbing algorithm, where the step is decreased by half whenever there are no better  solutions in vici</w:t>
      </w:r>
      <w:r>
        <w:t>n</w:t>
      </w:r>
      <w:r>
        <w:t>ity.</w:t>
      </w:r>
    </w:p>
    <w:p w:rsidR="00311528" w:rsidRPr="00644E69" w:rsidRDefault="00311528" w:rsidP="00311528">
      <w:pPr>
        <w:pStyle w:val="Sub-sub-section-not-numbered"/>
      </w:pPr>
      <w:r>
        <w:lastRenderedPageBreak/>
        <w:t>Hill climbing with decreasing step size</w:t>
      </w:r>
    </w:p>
    <w:p w:rsidR="002E692A" w:rsidRDefault="00D26D7B" w:rsidP="002E692A">
      <w:pPr>
        <w:keepNext/>
        <w:jc w:val="center"/>
      </w:pPr>
      <w:r>
        <w:rPr>
          <w:noProof/>
          <w:lang w:val="pl-PL" w:eastAsia="pl-PL" w:bidi="ar-SA"/>
        </w:rPr>
        <w:drawing>
          <wp:inline distT="0" distB="0" distL="0" distR="0">
            <wp:extent cx="5450097" cy="349732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1"/>
                    <a:stretch>
                      <a:fillRect/>
                    </a:stretch>
                  </pic:blipFill>
                  <pic:spPr>
                    <a:xfrm>
                      <a:off x="0" y="0"/>
                      <a:ext cx="5452534" cy="3498892"/>
                    </a:xfrm>
                    <a:prstGeom prst="rect">
                      <a:avLst/>
                    </a:prstGeom>
                  </pic:spPr>
                </pic:pic>
              </a:graphicData>
            </a:graphic>
          </wp:inline>
        </w:drawing>
      </w:r>
    </w:p>
    <w:p w:rsidR="00D26D7B" w:rsidRPr="00D26D7B" w:rsidRDefault="002E692A" w:rsidP="002E692A">
      <w:pPr>
        <w:pStyle w:val="Legenda"/>
      </w:pPr>
      <w:r>
        <w:t xml:space="preserve">Figure </w:t>
      </w:r>
      <w:fldSimple w:instr=" SEQ Figure \* ARABIC ">
        <w:r w:rsidR="00F97BC8">
          <w:rPr>
            <w:noProof/>
          </w:rPr>
          <w:t>11</w:t>
        </w:r>
      </w:fldSimple>
      <w:r>
        <w:t>: The results in evaluations for modified hill climbing with step</w:t>
      </w:r>
      <w:r w:rsidR="00311528">
        <w:t xml:space="preserve"> size</w:t>
      </w:r>
      <w:r>
        <w:t xml:space="preserve"> decreasing. The best result is 16.55.</w:t>
      </w:r>
    </w:p>
    <w:p w:rsidR="00EE55CE" w:rsidRDefault="00EE55CE" w:rsidP="007342D8">
      <w:pPr>
        <w:pStyle w:val="Sub-sub-section-not-numbered"/>
      </w:pPr>
      <w:r>
        <w:t>Finite difference stochastic approximation</w:t>
      </w:r>
    </w:p>
    <w:p w:rsidR="00C37E1C" w:rsidRDefault="00F161F1" w:rsidP="00C37E1C">
      <w:pPr>
        <w:keepNext/>
        <w:jc w:val="center"/>
      </w:pPr>
      <w:r>
        <w:rPr>
          <w:noProof/>
          <w:lang w:val="pl-PL" w:eastAsia="pl-PL" w:bidi="ar-SA"/>
        </w:rPr>
        <w:drawing>
          <wp:inline distT="0" distB="0" distL="0" distR="0">
            <wp:extent cx="5372459" cy="3508975"/>
            <wp:effectExtent l="19050" t="0" r="0"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2"/>
                    <a:stretch>
                      <a:fillRect/>
                    </a:stretch>
                  </pic:blipFill>
                  <pic:spPr>
                    <a:xfrm>
                      <a:off x="0" y="0"/>
                      <a:ext cx="5378585" cy="3512976"/>
                    </a:xfrm>
                    <a:prstGeom prst="rect">
                      <a:avLst/>
                    </a:prstGeom>
                  </pic:spPr>
                </pic:pic>
              </a:graphicData>
            </a:graphic>
          </wp:inline>
        </w:drawing>
      </w:r>
    </w:p>
    <w:p w:rsidR="00D26D7B" w:rsidRPr="00D26D7B" w:rsidRDefault="00C37E1C" w:rsidP="00C37E1C">
      <w:pPr>
        <w:pStyle w:val="Legenda"/>
      </w:pPr>
      <w:r>
        <w:t xml:space="preserve">Figure </w:t>
      </w:r>
      <w:fldSimple w:instr=" SEQ Figure \* ARABIC ">
        <w:r w:rsidR="00F97BC8">
          <w:rPr>
            <w:noProof/>
          </w:rPr>
          <w:t>12</w:t>
        </w:r>
      </w:fldSimple>
      <w:r>
        <w:t xml:space="preserve">: </w:t>
      </w:r>
      <w:r w:rsidRPr="006546BE">
        <w:t>The results in evaluations for</w:t>
      </w:r>
      <w:r>
        <w:t xml:space="preserve"> the finite-difference stochastic </w:t>
      </w:r>
      <w:r>
        <w:br/>
        <w:t xml:space="preserve">approximation algorithm. The best result is </w:t>
      </w:r>
      <w:r w:rsidR="00142F8D">
        <w:t>1</w:t>
      </w:r>
      <w:r>
        <w:t>8</w:t>
      </w:r>
      <w:r w:rsidR="00142F8D">
        <w:t>.6</w:t>
      </w:r>
      <w:r>
        <w:t>.</w:t>
      </w:r>
    </w:p>
    <w:p w:rsidR="00EE55CE" w:rsidRDefault="00EE55CE" w:rsidP="007342D8">
      <w:pPr>
        <w:pStyle w:val="Sub-sub-section-not-numbered"/>
      </w:pPr>
      <w:r>
        <w:lastRenderedPageBreak/>
        <w:t>Simulated annealing</w:t>
      </w:r>
    </w:p>
    <w:p w:rsidR="005B6860" w:rsidRDefault="00D26D7B" w:rsidP="005B6860">
      <w:pPr>
        <w:keepNext/>
        <w:jc w:val="center"/>
      </w:pPr>
      <w:r>
        <w:rPr>
          <w:noProof/>
          <w:lang w:val="pl-PL"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3"/>
                    <a:stretch>
                      <a:fillRect/>
                    </a:stretch>
                  </pic:blipFill>
                  <pic:spPr>
                    <a:xfrm>
                      <a:off x="0" y="0"/>
                      <a:ext cx="5401452" cy="3461187"/>
                    </a:xfrm>
                    <a:prstGeom prst="rect">
                      <a:avLst/>
                    </a:prstGeom>
                  </pic:spPr>
                </pic:pic>
              </a:graphicData>
            </a:graphic>
          </wp:inline>
        </w:drawing>
      </w:r>
    </w:p>
    <w:p w:rsidR="00D26D7B" w:rsidRPr="00D26D7B" w:rsidRDefault="005B6860" w:rsidP="005B6860">
      <w:pPr>
        <w:pStyle w:val="Legenda"/>
      </w:pPr>
      <w:r>
        <w:t xml:space="preserve">Figure </w:t>
      </w:r>
      <w:fldSimple w:instr=" SEQ Figure \* ARABIC ">
        <w:r w:rsidR="00F97BC8">
          <w:rPr>
            <w:noProof/>
          </w:rPr>
          <w:t>13</w:t>
        </w:r>
      </w:fldSimple>
      <w:r>
        <w:t xml:space="preserve">: </w:t>
      </w:r>
      <w:r w:rsidRPr="007E38FE">
        <w:t>The results in evaluations for</w:t>
      </w:r>
      <w:r>
        <w:t xml:space="preserve"> the simulated annealing algorithm. The best result is 9.25.</w:t>
      </w:r>
    </w:p>
    <w:p w:rsidR="00367D46" w:rsidRDefault="0048586D" w:rsidP="00367D46">
      <w:pPr>
        <w:pStyle w:val="Nagwek2"/>
      </w:pPr>
      <w:bookmarkStart w:id="162" w:name="_Toc282375638"/>
      <w:r>
        <w:t>Evaluation</w:t>
      </w:r>
      <w:bookmarkEnd w:id="162"/>
    </w:p>
    <w:p w:rsidR="00367D46" w:rsidRDefault="00367D46" w:rsidP="00367D46">
      <w:pPr>
        <w:pStyle w:val="Akapitzlist"/>
        <w:numPr>
          <w:ilvl w:val="2"/>
          <w:numId w:val="2"/>
        </w:numPr>
        <w:ind w:left="1080" w:hanging="360"/>
        <w:jc w:val="left"/>
      </w:pPr>
      <w:r>
        <w:t>In-game observations</w:t>
      </w:r>
    </w:p>
    <w:p w:rsidR="00367D46" w:rsidRDefault="00367D46" w:rsidP="00367D46">
      <w:pPr>
        <w:pStyle w:val="Akapitzlist"/>
        <w:numPr>
          <w:ilvl w:val="2"/>
          <w:numId w:val="2"/>
        </w:numPr>
        <w:ind w:left="1080" w:hanging="360"/>
        <w:jc w:val="left"/>
      </w:pPr>
      <w:r>
        <w:t>With Eraser bot</w:t>
      </w:r>
    </w:p>
    <w:p w:rsidR="00367D46" w:rsidRDefault="00367D46" w:rsidP="00367D46">
      <w:pPr>
        <w:pStyle w:val="Akapitzlist"/>
        <w:numPr>
          <w:ilvl w:val="2"/>
          <w:numId w:val="2"/>
        </w:numPr>
        <w:ind w:left="1080" w:hanging="360"/>
        <w:jc w:val="left"/>
      </w:pPr>
      <w:r>
        <w:t>With human players</w:t>
      </w:r>
    </w:p>
    <w:p w:rsidR="00367D46" w:rsidRDefault="00367D46" w:rsidP="00367D46"/>
    <w:p w:rsidR="00367D46" w:rsidRDefault="00367D46" w:rsidP="00367D46">
      <w:pPr>
        <w:pStyle w:val="Nagwek1"/>
        <w:sectPr w:rsidR="00367D46" w:rsidSect="003D6691">
          <w:pgSz w:w="11906" w:h="16838"/>
          <w:pgMar w:top="1417" w:right="1417" w:bottom="1417" w:left="1417" w:header="708" w:footer="708" w:gutter="0"/>
          <w:cols w:space="708"/>
          <w:titlePg/>
          <w:docGrid w:linePitch="360"/>
        </w:sectPr>
      </w:pPr>
      <w:bookmarkStart w:id="163" w:name="_Toc281943919"/>
      <w:bookmarkStart w:id="164" w:name="_Toc282375639"/>
      <w:r>
        <w:lastRenderedPageBreak/>
        <w:t>Conclusions</w:t>
      </w:r>
      <w:bookmarkEnd w:id="163"/>
      <w:bookmarkEnd w:id="164"/>
    </w:p>
    <w:p w:rsidR="00367D46" w:rsidRDefault="00367D46" w:rsidP="00367D46">
      <w:pPr>
        <w:pStyle w:val="Nagwek1"/>
      </w:pPr>
      <w:bookmarkStart w:id="165" w:name="_Toc281943920"/>
      <w:bookmarkStart w:id="166" w:name="_Toc282375640"/>
      <w:commentRangeStart w:id="167"/>
      <w:r>
        <w:lastRenderedPageBreak/>
        <w:t>Attachments</w:t>
      </w:r>
      <w:commentRangeEnd w:id="167"/>
      <w:r>
        <w:rPr>
          <w:rStyle w:val="Odwoaniedokomentarza"/>
        </w:rPr>
        <w:commentReference w:id="167"/>
      </w:r>
      <w:bookmarkEnd w:id="165"/>
      <w:bookmarkEnd w:id="166"/>
    </w:p>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68" w:name="_Toc282375641"/>
      <w:r>
        <w:lastRenderedPageBreak/>
        <w:t>Bibliography</w:t>
      </w:r>
      <w:bookmarkEnd w:id="168"/>
    </w:p>
    <w:p w:rsidR="0077797D" w:rsidRPr="0077797D" w:rsidRDefault="0077797D" w:rsidP="00814CA4">
      <w:pPr>
        <w:pStyle w:val="bibliografia"/>
      </w:pPr>
    </w:p>
    <w:p w:rsidR="00D54B16" w:rsidRPr="00D54B16" w:rsidRDefault="0053180D">
      <w:pPr>
        <w:widowControl w:val="0"/>
        <w:tabs>
          <w:tab w:val="left" w:pos="504"/>
        </w:tabs>
        <w:autoSpaceDE w:val="0"/>
        <w:autoSpaceDN w:val="0"/>
        <w:adjustRightInd w:val="0"/>
        <w:spacing w:after="0" w:line="240" w:lineRule="auto"/>
        <w:ind w:left="504" w:hanging="504"/>
        <w:rPr>
          <w:rFonts w:cs="Times New Roman"/>
          <w:szCs w:val="24"/>
        </w:rPr>
      </w:pPr>
      <w:r w:rsidRPr="0053180D">
        <w:fldChar w:fldCharType="begin"/>
      </w:r>
      <w:r w:rsidR="00913337">
        <w:instrText xml:space="preserve"> ADDIN ZOTERO_BIBL  </w:instrText>
      </w:r>
      <w:r w:rsidRPr="0053180D">
        <w:fldChar w:fldCharType="separate"/>
      </w:r>
      <w:r w:rsidR="00D54B16" w:rsidRPr="00D54B16">
        <w:rPr>
          <w:rFonts w:cs="Times New Roman"/>
          <w:szCs w:val="24"/>
        </w:rPr>
        <w:t>[1]</w:t>
      </w:r>
      <w:r w:rsidR="00D54B16" w:rsidRPr="00D54B16">
        <w:rPr>
          <w:rFonts w:cs="Times New Roman"/>
          <w:szCs w:val="24"/>
        </w:rPr>
        <w:tab/>
        <w:t xml:space="preserve">Encyclopaedia Britannica, inc., </w:t>
      </w:r>
      <w:r w:rsidR="00D54B16" w:rsidRPr="00D54B16">
        <w:rPr>
          <w:rFonts w:cs="Times New Roman"/>
          <w:i/>
          <w:iCs/>
          <w:szCs w:val="24"/>
        </w:rPr>
        <w:t>The New Encyclopaedia Britannica.</w:t>
      </w:r>
      <w:r w:rsidR="00D54B16" w:rsidRPr="00D54B16">
        <w:rPr>
          <w:rFonts w:cs="Times New Roman"/>
          <w:szCs w:val="24"/>
        </w:rPr>
        <w:t>, 15. wyd. Chicago: Encyclopaedia Britannica, 2007.</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w:t>
      </w:r>
      <w:r w:rsidRPr="00D54B16">
        <w:rPr>
          <w:rFonts w:cs="Times New Roman"/>
          <w:szCs w:val="24"/>
        </w:rPr>
        <w:tab/>
        <w:t>J. Gettler, “The First Video Game?.” [Online]. Available: http://www.bnl.gov/bnlweb/history/higinbotham.asp. [Accessed: 01-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3]</w:t>
      </w:r>
      <w:r w:rsidRPr="00D54B16">
        <w:rPr>
          <w:rFonts w:cs="Times New Roman"/>
          <w:szCs w:val="24"/>
        </w:rPr>
        <w:tab/>
        <w:t xml:space="preserve">Entertainment Software Association, </w:t>
      </w:r>
      <w:r w:rsidRPr="00D54B16">
        <w:rPr>
          <w:rFonts w:cs="Times New Roman"/>
          <w:i/>
          <w:iCs/>
          <w:szCs w:val="24"/>
        </w:rPr>
        <w:t>2009 Sales, demographic and usage data</w:t>
      </w:r>
      <w:r w:rsidRPr="00D54B16">
        <w:rPr>
          <w:rFonts w:cs="Times New Roman"/>
          <w:szCs w:val="24"/>
        </w:rPr>
        <w:t>. .</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4]</w:t>
      </w:r>
      <w:r w:rsidRPr="00D54B16">
        <w:rPr>
          <w:rFonts w:cs="Times New Roman"/>
          <w:szCs w:val="24"/>
        </w:rPr>
        <w:tab/>
        <w:t xml:space="preserve">P. Tozour, “The Evolution of Game AI,”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5]</w:t>
      </w:r>
      <w:r w:rsidRPr="00D54B16">
        <w:rPr>
          <w:rFonts w:cs="Times New Roman"/>
          <w:szCs w:val="24"/>
        </w:rPr>
        <w:tab/>
        <w:t xml:space="preserve">B. Gorman, M. Fredriksson, i M. Humphrys, “QUASE: An integrated API for imitation and general AI research in commercial computer games,” </w:t>
      </w:r>
      <w:r w:rsidRPr="00D54B16">
        <w:rPr>
          <w:rFonts w:cs="Times New Roman"/>
          <w:i/>
          <w:iCs/>
          <w:szCs w:val="24"/>
        </w:rPr>
        <w:t>Proceedings of CGAMES'05 conference</w:t>
      </w:r>
      <w:r w:rsidRPr="00D54B16">
        <w:rPr>
          <w:rFonts w:cs="Times New Roman"/>
          <w:szCs w:val="24"/>
        </w:rPr>
        <w:t>, 2005.</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6]</w:t>
      </w:r>
      <w:r w:rsidRPr="00D54B16">
        <w:rPr>
          <w:rFonts w:cs="Times New Roman"/>
          <w:szCs w:val="24"/>
        </w:rPr>
        <w:tab/>
        <w:t xml:space="preserve">P. Hingston, “A Turing Test for Computer Game Bots,” </w:t>
      </w:r>
      <w:r w:rsidRPr="00D54B16">
        <w:rPr>
          <w:rFonts w:cs="Times New Roman"/>
          <w:i/>
          <w:iCs/>
          <w:szCs w:val="24"/>
        </w:rPr>
        <w:t>IEEE Transactions on Comp</w:t>
      </w:r>
      <w:r w:rsidRPr="00D54B16">
        <w:rPr>
          <w:rFonts w:cs="Times New Roman"/>
          <w:i/>
          <w:iCs/>
          <w:szCs w:val="24"/>
        </w:rPr>
        <w:t>u</w:t>
      </w:r>
      <w:r w:rsidRPr="00D54B16">
        <w:rPr>
          <w:rFonts w:cs="Times New Roman"/>
          <w:i/>
          <w:iCs/>
          <w:szCs w:val="24"/>
        </w:rPr>
        <w:t>tational Intelligence and AI in Games</w:t>
      </w:r>
      <w:r w:rsidRPr="00D54B16">
        <w:rPr>
          <w:rFonts w:cs="Times New Roman"/>
          <w:szCs w:val="24"/>
        </w:rPr>
        <w:t>, t. 1, nr. 3, s. 169-186, 2009.</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7]</w:t>
      </w:r>
      <w:r w:rsidRPr="00D54B16">
        <w:rPr>
          <w:rFonts w:cs="Times New Roman"/>
          <w:szCs w:val="24"/>
        </w:rPr>
        <w:tab/>
        <w:t>“Botprize contest homepage.” [Online]. Available: http://botprize.org/index.html. [A</w:t>
      </w:r>
      <w:r w:rsidRPr="00D54B16">
        <w:rPr>
          <w:rFonts w:cs="Times New Roman"/>
          <w:szCs w:val="24"/>
        </w:rPr>
        <w:t>c</w:t>
      </w:r>
      <w:r w:rsidRPr="00D54B16">
        <w:rPr>
          <w:rFonts w:cs="Times New Roman"/>
          <w:szCs w:val="24"/>
        </w:rPr>
        <w:t>cessed: 07-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8]</w:t>
      </w:r>
      <w:r w:rsidRPr="00D54B16">
        <w:rPr>
          <w:rFonts w:cs="Times New Roman"/>
          <w:szCs w:val="24"/>
        </w:rPr>
        <w:tab/>
        <w:t xml:space="preserve">P. Tozour, “First-Person Shooter AI Architecture,”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9]</w:t>
      </w:r>
      <w:r w:rsidRPr="00D54B16">
        <w:rPr>
          <w:rFonts w:cs="Times New Roman"/>
          <w:szCs w:val="24"/>
        </w:rPr>
        <w:tab/>
        <w:t>J. van Waveren, “The Quake III Arena Bot,” Delft University of Tehchnology, 200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0]</w:t>
      </w:r>
      <w:r w:rsidRPr="00D54B16">
        <w:rPr>
          <w:rFonts w:cs="Times New Roman"/>
          <w:szCs w:val="24"/>
        </w:rPr>
        <w:tab/>
        <w:t xml:space="preserve">R. Straatman, W. van der Sterren, i A. Beij, </w:t>
      </w:r>
      <w:r w:rsidRPr="00D54B16">
        <w:rPr>
          <w:rFonts w:cs="Times New Roman"/>
          <w:i/>
          <w:iCs/>
          <w:szCs w:val="24"/>
        </w:rPr>
        <w:t>Killzone's AI: dynamic procedural combat tactics</w:t>
      </w:r>
      <w:r w:rsidRPr="00D54B16">
        <w:rPr>
          <w:rFonts w:cs="Times New Roman"/>
          <w:szCs w:val="24"/>
        </w:rPr>
        <w:t>. Amsterdam: Guerilla Games, 2005.</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1]</w:t>
      </w:r>
      <w:r w:rsidRPr="00D54B16">
        <w:rPr>
          <w:rFonts w:cs="Times New Roman"/>
          <w:szCs w:val="24"/>
        </w:rPr>
        <w:tab/>
        <w:t>D. H. Hale, G. M. Youngblood, i N. S. Ketkar, “Using Intelligent Agents to Build Nav</w:t>
      </w:r>
      <w:r w:rsidRPr="00D54B16">
        <w:rPr>
          <w:rFonts w:cs="Times New Roman"/>
          <w:szCs w:val="24"/>
        </w:rPr>
        <w:t>i</w:t>
      </w:r>
      <w:r w:rsidRPr="00D54B16">
        <w:rPr>
          <w:rFonts w:cs="Times New Roman"/>
          <w:szCs w:val="24"/>
        </w:rPr>
        <w:t>gation Meshes,” 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2]</w:t>
      </w:r>
      <w:r w:rsidRPr="00D54B16">
        <w:rPr>
          <w:rFonts w:cs="Times New Roman"/>
          <w:szCs w:val="24"/>
        </w:rPr>
        <w:tab/>
        <w:t xml:space="preserve">P. Tozour, “Building a Near-Optimal Navigation Mesh,”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3]</w:t>
      </w:r>
      <w:r w:rsidRPr="00D54B16">
        <w:rPr>
          <w:rFonts w:cs="Times New Roman"/>
          <w:szCs w:val="24"/>
        </w:rPr>
        <w:tab/>
        <w:t xml:space="preserve">C. Alavala i ebrary, Inc., </w:t>
      </w:r>
      <w:r w:rsidRPr="00D54B16">
        <w:rPr>
          <w:rFonts w:cs="Times New Roman"/>
          <w:i/>
          <w:iCs/>
          <w:szCs w:val="24"/>
        </w:rPr>
        <w:t>Fuzzy logic and neural networks basic concepts and applic</w:t>
      </w:r>
      <w:r w:rsidRPr="00D54B16">
        <w:rPr>
          <w:rFonts w:cs="Times New Roman"/>
          <w:i/>
          <w:iCs/>
          <w:szCs w:val="24"/>
        </w:rPr>
        <w:t>a</w:t>
      </w:r>
      <w:r w:rsidRPr="00D54B16">
        <w:rPr>
          <w:rFonts w:cs="Times New Roman"/>
          <w:i/>
          <w:iCs/>
          <w:szCs w:val="24"/>
        </w:rPr>
        <w:t>tion</w:t>
      </w:r>
      <w:r w:rsidRPr="00D54B16">
        <w:rPr>
          <w:rFonts w:cs="Times New Roman"/>
          <w:szCs w:val="24"/>
        </w:rPr>
        <w:t>. New Delhi :: New Age International (P) Ltd., Publishers,</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4]</w:t>
      </w:r>
      <w:r w:rsidRPr="00D54B16">
        <w:rPr>
          <w:rFonts w:cs="Times New Roman"/>
          <w:szCs w:val="24"/>
        </w:rPr>
        <w:tab/>
        <w:t xml:space="preserve">M. Zarozinski, “An Open-Source Fuzzy Logic Library,” in </w:t>
      </w:r>
      <w:r w:rsidRPr="00D54B16">
        <w:rPr>
          <w:rFonts w:cs="Times New Roman"/>
          <w:i/>
          <w:iCs/>
          <w:szCs w:val="24"/>
        </w:rPr>
        <w:t>AI Game Programming Wi</w:t>
      </w:r>
      <w:r w:rsidRPr="00D54B16">
        <w:rPr>
          <w:rFonts w:cs="Times New Roman"/>
          <w:i/>
          <w:iCs/>
          <w:szCs w:val="24"/>
        </w:rPr>
        <w:t>s</w:t>
      </w:r>
      <w:r w:rsidRPr="00D54B16">
        <w:rPr>
          <w:rFonts w:cs="Times New Roman"/>
          <w:i/>
          <w:iCs/>
          <w:szCs w:val="24"/>
        </w:rPr>
        <w:t>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5]</w:t>
      </w:r>
      <w:r w:rsidRPr="00D54B16">
        <w:rPr>
          <w:rFonts w:cs="Times New Roman"/>
          <w:szCs w:val="24"/>
        </w:rPr>
        <w:tab/>
        <w:t xml:space="preserve">M. DeLoura, </w:t>
      </w:r>
      <w:r w:rsidRPr="00D54B16">
        <w:rPr>
          <w:rFonts w:cs="Times New Roman"/>
          <w:i/>
          <w:iCs/>
          <w:szCs w:val="24"/>
        </w:rPr>
        <w:t>Game programming gems 2</w:t>
      </w:r>
      <w:r w:rsidRPr="00D54B16">
        <w:rPr>
          <w:rFonts w:cs="Times New Roman"/>
          <w:szCs w:val="24"/>
        </w:rPr>
        <w:t>. Hingham  Mass.: Charles River Media, 200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6]</w:t>
      </w:r>
      <w:r w:rsidRPr="00D54B16">
        <w:rPr>
          <w:rFonts w:cs="Times New Roman"/>
          <w:szCs w:val="24"/>
        </w:rPr>
        <w:tab/>
        <w:t xml:space="preserve">R. Yager, “An Approach to Inference in Approximate Reasoning,” </w:t>
      </w:r>
      <w:r w:rsidRPr="00D54B16">
        <w:rPr>
          <w:rFonts w:cs="Times New Roman"/>
          <w:i/>
          <w:iCs/>
          <w:szCs w:val="24"/>
        </w:rPr>
        <w:t>Intl. Journal of Man - Machine Studies</w:t>
      </w:r>
      <w:r w:rsidRPr="00D54B16">
        <w:rPr>
          <w:rFonts w:cs="Times New Roman"/>
          <w:szCs w:val="24"/>
        </w:rPr>
        <w:t>, nr. 12, s. 323-338, 198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7]</w:t>
      </w:r>
      <w:r w:rsidRPr="00D54B16">
        <w:rPr>
          <w:rFonts w:cs="Times New Roman"/>
          <w:szCs w:val="24"/>
        </w:rPr>
        <w:tab/>
        <w:t>Generation5, “Interview with Jeff Hannan,” 2001. [Online]. Available: http://www.generation5.org/content/2001/hannan.asp. [Accessed: 19-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8]</w:t>
      </w:r>
      <w:r w:rsidRPr="00D54B16">
        <w:rPr>
          <w:rFonts w:cs="Times New Roman"/>
          <w:szCs w:val="24"/>
        </w:rPr>
        <w:tab/>
        <w:t xml:space="preserve">J. Manslow, “Learning and Adaptation,”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9]</w:t>
      </w:r>
      <w:r w:rsidRPr="00D54B16">
        <w:rPr>
          <w:rFonts w:cs="Times New Roman"/>
          <w:szCs w:val="24"/>
        </w:rPr>
        <w:tab/>
        <w:t xml:space="preserve">S. Rao, </w:t>
      </w:r>
      <w:r w:rsidRPr="00D54B16">
        <w:rPr>
          <w:rFonts w:cs="Times New Roman"/>
          <w:i/>
          <w:iCs/>
          <w:szCs w:val="24"/>
        </w:rPr>
        <w:t>Engineering optimization : theory and practice</w:t>
      </w:r>
      <w:r w:rsidRPr="00D54B16">
        <w:rPr>
          <w:rFonts w:cs="Times New Roman"/>
          <w:szCs w:val="24"/>
        </w:rPr>
        <w:t>. New York: Wiley, 1996.</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0]</w:t>
      </w:r>
      <w:r w:rsidRPr="00D54B16">
        <w:rPr>
          <w:rFonts w:cs="Times New Roman"/>
          <w:szCs w:val="24"/>
        </w:rPr>
        <w:tab/>
        <w:t xml:space="preserve">J. Spall, </w:t>
      </w:r>
      <w:r w:rsidRPr="00D54B16">
        <w:rPr>
          <w:rFonts w:cs="Times New Roman"/>
          <w:i/>
          <w:iCs/>
          <w:szCs w:val="24"/>
        </w:rPr>
        <w:t>Introduction to stochastic search and optimization : estimation, simulation, and control</w:t>
      </w:r>
      <w:r w:rsidRPr="00D54B16">
        <w:rPr>
          <w:rFonts w:cs="Times New Roman"/>
          <w:szCs w:val="24"/>
        </w:rPr>
        <w:t>. Hoboken  N.J.: Wiley-Interscience, 2003.</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1]</w:t>
      </w:r>
      <w:r w:rsidRPr="00D54B16">
        <w:rPr>
          <w:rFonts w:cs="Times New Roman"/>
          <w:szCs w:val="24"/>
        </w:rPr>
        <w:tab/>
        <w:t xml:space="preserve">R. Bellman, </w:t>
      </w:r>
      <w:r w:rsidRPr="00D54B16">
        <w:rPr>
          <w:rFonts w:cs="Times New Roman"/>
          <w:i/>
          <w:iCs/>
          <w:szCs w:val="24"/>
        </w:rPr>
        <w:t>Dynamic programming</w:t>
      </w:r>
      <w:r w:rsidRPr="00D54B16">
        <w:rPr>
          <w:rFonts w:cs="Times New Roman"/>
          <w:szCs w:val="24"/>
        </w:rPr>
        <w:t>, 6. wyd. Princeton  N.J.: Univ. Pr., 197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2]</w:t>
      </w:r>
      <w:r w:rsidRPr="00D54B16">
        <w:rPr>
          <w:rFonts w:cs="Times New Roman"/>
          <w:szCs w:val="24"/>
        </w:rPr>
        <w:tab/>
        <w:t xml:space="preserve">S. Russell, </w:t>
      </w:r>
      <w:r w:rsidRPr="00D54B16">
        <w:rPr>
          <w:rFonts w:cs="Times New Roman"/>
          <w:i/>
          <w:iCs/>
          <w:szCs w:val="24"/>
        </w:rPr>
        <w:t>Artificial intelligence : a modern approach</w:t>
      </w:r>
      <w:r w:rsidRPr="00D54B16">
        <w:rPr>
          <w:rFonts w:cs="Times New Roman"/>
          <w:szCs w:val="24"/>
        </w:rPr>
        <w:t>, 3. wyd. Upper Saddle River  N.J.: Prentice Hall, 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3]</w:t>
      </w:r>
      <w:r w:rsidRPr="00D54B16">
        <w:rPr>
          <w:rFonts w:cs="Times New Roman"/>
          <w:szCs w:val="24"/>
        </w:rPr>
        <w:tab/>
        <w:t xml:space="preserve">P. Laarhoven, </w:t>
      </w:r>
      <w:r w:rsidRPr="00D54B16">
        <w:rPr>
          <w:rFonts w:cs="Times New Roman"/>
          <w:i/>
          <w:iCs/>
          <w:szCs w:val="24"/>
        </w:rPr>
        <w:t>Simulated annealing : theory and applications</w:t>
      </w:r>
      <w:r w:rsidRPr="00D54B16">
        <w:rPr>
          <w:rFonts w:cs="Times New Roman"/>
          <w:szCs w:val="24"/>
        </w:rPr>
        <w:t>. Dordrecht ;;Boston  ;Norwell  MA  U.S.A.: D. Reidel ;;Sold and distributed in the U.S.A. and Canada by Kluwer Academic Publishers, 1987.</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4]</w:t>
      </w:r>
      <w:r w:rsidRPr="00D54B16">
        <w:rPr>
          <w:rFonts w:cs="Times New Roman"/>
          <w:szCs w:val="24"/>
        </w:rPr>
        <w:tab/>
        <w:t xml:space="preserve">“Id Software: History.” [Online]. Available: </w:t>
      </w:r>
      <w:r w:rsidRPr="00D54B16">
        <w:rPr>
          <w:rFonts w:cs="Times New Roman"/>
          <w:szCs w:val="24"/>
        </w:rPr>
        <w:lastRenderedPageBreak/>
        <w:t>http://www.idsoftware.com/business/history/. [Accessed: 19-Grudz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5]</w:t>
      </w:r>
      <w:r w:rsidRPr="00D54B16">
        <w:rPr>
          <w:rFonts w:cs="Times New Roman"/>
          <w:szCs w:val="24"/>
        </w:rPr>
        <w:tab/>
        <w:t xml:space="preserve">C. D. Harvey, F. Collman, D. A. Dombeck, i D. W. Tank, “Intracellular dynamics of hippocampal place cells during virtual navigation,” </w:t>
      </w:r>
      <w:r w:rsidRPr="00D54B16">
        <w:rPr>
          <w:rFonts w:cs="Times New Roman"/>
          <w:i/>
          <w:iCs/>
          <w:szCs w:val="24"/>
        </w:rPr>
        <w:t>Nature</w:t>
      </w:r>
      <w:r w:rsidRPr="00D54B16">
        <w:rPr>
          <w:rFonts w:cs="Times New Roman"/>
          <w:szCs w:val="24"/>
        </w:rPr>
        <w:t>, nr. 461, s. 941-946, Październik. 2009.</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6]</w:t>
      </w:r>
      <w:r w:rsidRPr="00D54B16">
        <w:rPr>
          <w:rFonts w:cs="Times New Roman"/>
          <w:szCs w:val="24"/>
        </w:rPr>
        <w:tab/>
        <w:t>“Internet Growth Statistics - Global Village Online.” [Online]. Available: http://www.internetworldstats.com/emarketing.htm. [Accessed: 08-Styczeń-201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7]</w:t>
      </w:r>
      <w:r w:rsidRPr="00D54B16">
        <w:rPr>
          <w:rFonts w:cs="Times New Roman"/>
          <w:szCs w:val="24"/>
        </w:rPr>
        <w:tab/>
        <w:t xml:space="preserve">“Deathmatch - Quake II,” </w:t>
      </w:r>
      <w:r w:rsidRPr="00D54B16">
        <w:rPr>
          <w:rFonts w:cs="Times New Roman"/>
          <w:i/>
          <w:iCs/>
          <w:szCs w:val="24"/>
        </w:rPr>
        <w:t>Quake wiki</w:t>
      </w:r>
      <w:r w:rsidRPr="00D54B16">
        <w:rPr>
          <w:rFonts w:cs="Times New Roman"/>
          <w:szCs w:val="24"/>
        </w:rPr>
        <w:t>. [Online]. Available: http://www.quakewiki.net/archives/deathmatch101/q2/guide33bc.html?page=q2dm14.htm. [Accessed: 19-Grudzień-2010].</w:t>
      </w:r>
    </w:p>
    <w:p w:rsidR="007F473E" w:rsidRPr="007F473E" w:rsidRDefault="0053180D"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644E69" w:rsidRPr="002E363C" w:rsidRDefault="00644E69">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1"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2"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Wywalić to?</w:t>
      </w:r>
    </w:p>
  </w:comment>
  <w:comment w:id="13" w:author="Piotr Gwizdała" w:date="2010-12-19T10:26:00Z" w:initials="PG">
    <w:p w:rsidR="00644E69" w:rsidRPr="00234349" w:rsidRDefault="00644E69">
      <w:pPr>
        <w:pStyle w:val="Tekstkomentarza"/>
        <w:rPr>
          <w:lang w:val="pl-PL"/>
        </w:rPr>
      </w:pPr>
      <w:r>
        <w:rPr>
          <w:rStyle w:val="Odwoaniedokomentarza"/>
        </w:rPr>
        <w:annotationRef/>
      </w:r>
      <w:r w:rsidRPr="00234349">
        <w:rPr>
          <w:lang w:val="pl-PL"/>
        </w:rPr>
        <w:t>Czyżby? Mogą być lepsze, ale nie są bardziej inteligentne!</w:t>
      </w:r>
    </w:p>
  </w:comment>
  <w:comment w:id="14"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5" w:author="Piotr Gwizdała" w:date="2010-12-19T10:27:00Z" w:initials="PG">
    <w:p w:rsidR="00644E69" w:rsidRPr="00234349" w:rsidRDefault="00644E69">
      <w:pPr>
        <w:pStyle w:val="Tekstkomentarza"/>
        <w:rPr>
          <w:lang w:val="pl-PL"/>
        </w:rPr>
      </w:pPr>
      <w:r>
        <w:rPr>
          <w:rStyle w:val="Odwoaniedokomentarza"/>
        </w:rPr>
        <w:annotationRef/>
      </w:r>
      <w:r w:rsidRPr="00234349">
        <w:rPr>
          <w:lang w:val="pl-PL"/>
        </w:rPr>
        <w:t>Do I need it?</w:t>
      </w:r>
    </w:p>
  </w:comment>
  <w:comment w:id="17" w:author="Piotr Gwizdała" w:date="2010-08-08T02:13:00Z" w:initials="PG">
    <w:p w:rsidR="00644E69" w:rsidRPr="00DE0B53" w:rsidRDefault="00644E69" w:rsidP="009328F8">
      <w:pPr>
        <w:pStyle w:val="Tekstkomentarza"/>
      </w:pPr>
      <w:r>
        <w:rPr>
          <w:rStyle w:val="Odwoaniedokomentarza"/>
        </w:rPr>
        <w:annotationRef/>
      </w:r>
      <w:r w:rsidRPr="00DE0B53">
        <w:t>Skasować czy zostawić?</w:t>
      </w:r>
    </w:p>
  </w:comment>
  <w:comment w:id="22" w:author="Piotr Gwizdała" w:date="2010-08-08T13:36:00Z" w:initials="PG">
    <w:p w:rsidR="00644E69" w:rsidRDefault="00644E69">
      <w:pPr>
        <w:pStyle w:val="Tekstkomentarza"/>
      </w:pPr>
      <w:r>
        <w:rPr>
          <w:rStyle w:val="Odwoaniedokomentarza"/>
        </w:rPr>
        <w:annotationRef/>
      </w:r>
      <w:r>
        <w:t>Add figures with examples of waypoint map and navmesh?</w:t>
      </w:r>
    </w:p>
  </w:comment>
  <w:comment w:id="23" w:author="Piotr Gwizdała" w:date="2010-08-08T02:13:00Z" w:initials="PG">
    <w:p w:rsidR="00644E69" w:rsidRPr="00050FB8" w:rsidRDefault="00644E69"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4"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7" w:author="Piotr Gwizdała" w:date="2010-08-08T14:57:00Z" w:initials="PG">
    <w:p w:rsidR="00644E69" w:rsidRPr="008605D1" w:rsidRDefault="00644E69">
      <w:pPr>
        <w:pStyle w:val="Tekstkomentarza"/>
        <w:rPr>
          <w:lang w:val="pl-PL"/>
        </w:rPr>
      </w:pPr>
      <w:r>
        <w:rPr>
          <w:rStyle w:val="Odwoaniedokomentarza"/>
        </w:rPr>
        <w:annotationRef/>
      </w:r>
      <w:r w:rsidRPr="008605D1">
        <w:rPr>
          <w:lang w:val="pl-PL"/>
        </w:rPr>
        <w:t>Coś więcej? Indukcja FSM-ów?</w:t>
      </w:r>
    </w:p>
  </w:comment>
  <w:comment w:id="35" w:author="Piotr Gwizdała" w:date="2010-08-19T20:03:00Z" w:initials="PG">
    <w:p w:rsidR="00644E69" w:rsidRPr="00A85460" w:rsidRDefault="00644E69">
      <w:pPr>
        <w:pStyle w:val="Tekstkomentarza"/>
        <w:rPr>
          <w:lang w:val="pl-PL"/>
        </w:rPr>
      </w:pPr>
      <w:r>
        <w:rPr>
          <w:rStyle w:val="Odwoaniedokomentarza"/>
        </w:rPr>
        <w:annotationRef/>
      </w:r>
      <w:r w:rsidRPr="00A85460">
        <w:rPr>
          <w:lang w:val="pl-PL"/>
        </w:rPr>
        <w:t>Rozwinąć czy usunąć?</w:t>
      </w:r>
    </w:p>
  </w:comment>
  <w:comment w:id="43" w:author="Piotr Gwizdała" w:date="2011-01-02T17:13:00Z" w:initials="PG">
    <w:p w:rsidR="00644E69" w:rsidRPr="00FF53A9" w:rsidRDefault="00644E69">
      <w:pPr>
        <w:pStyle w:val="Tekstkomentarza"/>
        <w:rPr>
          <w:lang w:val="pl-PL"/>
        </w:rPr>
      </w:pPr>
      <w:r>
        <w:rPr>
          <w:rStyle w:val="Odwoaniedokomentarza"/>
        </w:rPr>
        <w:annotationRef/>
      </w:r>
      <w:r w:rsidRPr="00FF53A9">
        <w:rPr>
          <w:lang w:val="pl-PL"/>
        </w:rPr>
        <w:t>Można napisać dużo więcej na te tematy – globalne vs lokalne poszukiwanie, no free lunch th</w:t>
      </w:r>
      <w:r w:rsidRPr="00FF53A9">
        <w:rPr>
          <w:lang w:val="pl-PL"/>
        </w:rPr>
        <w:t>e</w:t>
      </w:r>
      <w:r w:rsidRPr="00FF53A9">
        <w:rPr>
          <w:lang w:val="pl-PL"/>
        </w:rPr>
        <w:t>orem, klasyfikacja problemów I algory</w:t>
      </w:r>
      <w:r w:rsidRPr="00FF53A9">
        <w:rPr>
          <w:lang w:val="pl-PL"/>
        </w:rPr>
        <w:t>t</w:t>
      </w:r>
      <w:r w:rsidRPr="00FF53A9">
        <w:rPr>
          <w:lang w:val="pl-PL"/>
        </w:rPr>
        <w:t>mów etc.</w:t>
      </w:r>
    </w:p>
  </w:comment>
  <w:comment w:id="44" w:author="Piotr Gwizdała" w:date="2011-01-06T18:53:00Z" w:initials="PG">
    <w:p w:rsidR="00644E69" w:rsidRDefault="00644E69">
      <w:pPr>
        <w:pStyle w:val="Tekstkomentarza"/>
      </w:pPr>
      <w:r>
        <w:rPr>
          <w:rStyle w:val="Odwoaniedokomentarza"/>
        </w:rPr>
        <w:annotationRef/>
      </w:r>
      <w:r>
        <w:t>Add the plot demonstrating how the noise can influence the optimization?</w:t>
      </w:r>
    </w:p>
  </w:comment>
  <w:comment w:id="47" w:author="Piotr Gwizdała" w:date="2011-01-06T13:27:00Z" w:initials="PG">
    <w:p w:rsidR="00644E69" w:rsidRPr="00142F8D" w:rsidRDefault="00644E69">
      <w:pPr>
        <w:pStyle w:val="Tekstkomentarza"/>
      </w:pPr>
      <w:r>
        <w:rPr>
          <w:rStyle w:val="Odwoaniedokomentarza"/>
        </w:rPr>
        <w:annotationRef/>
      </w:r>
      <w:r w:rsidRPr="00142F8D">
        <w:t>Wywalic?</w:t>
      </w:r>
    </w:p>
  </w:comment>
  <w:comment w:id="50" w:author="Piotr Gwizdała" w:date="2011-01-06T14:03:00Z" w:initials="PG">
    <w:p w:rsidR="00644E69" w:rsidRPr="00142F8D" w:rsidRDefault="00644E69">
      <w:pPr>
        <w:pStyle w:val="Tekstkomentarza"/>
      </w:pPr>
      <w:r>
        <w:rPr>
          <w:rStyle w:val="Odwoaniedokomentarza"/>
        </w:rPr>
        <w:annotationRef/>
      </w:r>
      <w:r w:rsidRPr="00142F8D">
        <w:t>Odwołanie</w:t>
      </w:r>
    </w:p>
    <w:p w:rsidR="00644E69" w:rsidRPr="00142F8D" w:rsidRDefault="00644E69" w:rsidP="003F4BAF">
      <w:pPr>
        <w:pStyle w:val="Tekstkomentarza"/>
        <w:ind w:firstLine="0"/>
      </w:pPr>
    </w:p>
  </w:comment>
  <w:comment w:id="59" w:author="Piotr Gwizdała" w:date="2011-01-07T00:51:00Z" w:initials="PG">
    <w:p w:rsidR="00644E69" w:rsidRPr="00EE0DFD" w:rsidRDefault="00644E69">
      <w:pPr>
        <w:pStyle w:val="Tekstkomentarza"/>
      </w:pPr>
      <w:r>
        <w:rPr>
          <w:rStyle w:val="Odwoaniedokomentarza"/>
        </w:rPr>
        <w:annotationRef/>
      </w:r>
      <w:r w:rsidRPr="00EE0DFD">
        <w:t>Ok?</w:t>
      </w:r>
    </w:p>
  </w:comment>
  <w:comment w:id="66" w:author="Piotr Gwizdała" w:date="2011-01-08T18:38:00Z" w:initials="PG">
    <w:p w:rsidR="00644E69" w:rsidRDefault="00644E69">
      <w:pPr>
        <w:pStyle w:val="Tekstkomentarza"/>
      </w:pPr>
      <w:r>
        <w:rPr>
          <w:rStyle w:val="Odwoaniedokomentarza"/>
        </w:rPr>
        <w:annotationRef/>
      </w:r>
      <w:r>
        <w:t>Leave it or remove it?</w:t>
      </w:r>
    </w:p>
  </w:comment>
  <w:comment w:id="69" w:author="Piotr Gwizdała" w:date="2010-12-20T18:42:00Z" w:initials="PG">
    <w:p w:rsidR="00644E69" w:rsidRPr="00DE0B53" w:rsidRDefault="00644E69">
      <w:pPr>
        <w:pStyle w:val="Tekstkomentarza"/>
        <w:rPr>
          <w:lang w:val="pl-PL"/>
        </w:rPr>
      </w:pPr>
      <w:r>
        <w:rPr>
          <w:rStyle w:val="Odwoaniedokomentarza"/>
        </w:rPr>
        <w:annotationRef/>
      </w:r>
      <w:r w:rsidRPr="00DE0B53">
        <w:rPr>
          <w:lang w:val="pl-PL"/>
        </w:rPr>
        <w:t>Wprowadzić tę myśl lepiej, bardziej spójnie</w:t>
      </w:r>
    </w:p>
  </w:comment>
  <w:comment w:id="71" w:author="Piotr Gwizdała" w:date="2010-12-20T18:56:00Z" w:initials="PG">
    <w:p w:rsidR="00644E69" w:rsidRDefault="00644E69">
      <w:pPr>
        <w:pStyle w:val="Tekstkomentarza"/>
      </w:pPr>
      <w:r>
        <w:rPr>
          <w:rStyle w:val="Odwoaniedokomentarza"/>
        </w:rPr>
        <w:annotationRef/>
      </w:r>
      <w:r>
        <w:t>Reference to the glossary</w:t>
      </w:r>
    </w:p>
  </w:comment>
  <w:comment w:id="72" w:author="Piotr Gwizdała" w:date="2010-12-19T18:44:00Z" w:initials="PG">
    <w:p w:rsidR="00644E69" w:rsidRDefault="00644E69">
      <w:pPr>
        <w:pStyle w:val="Tekstkomentarza"/>
      </w:pPr>
      <w:r>
        <w:rPr>
          <w:rStyle w:val="Odwoaniedokomentarza"/>
        </w:rPr>
        <w:annotationRef/>
      </w:r>
      <w:r>
        <w:t>Reference to attachment with entities table?</w:t>
      </w:r>
    </w:p>
  </w:comment>
  <w:comment w:id="73" w:author="Piotr Gwizdała" w:date="2010-12-19T18:44:00Z" w:initials="PG">
    <w:p w:rsidR="00644E69" w:rsidRDefault="00644E69">
      <w:pPr>
        <w:pStyle w:val="Tekstkomentarza"/>
      </w:pPr>
      <w:r>
        <w:rPr>
          <w:rStyle w:val="Odwoaniedokomentarza"/>
        </w:rPr>
        <w:annotationRef/>
      </w:r>
      <w:r>
        <w:t>Add my own picture, add reference to the picture.</w:t>
      </w:r>
    </w:p>
  </w:comment>
  <w:comment w:id="76" w:author="Piotr Gwizdała" w:date="2010-12-19T20:08:00Z" w:initials="PG">
    <w:p w:rsidR="00644E69" w:rsidRPr="00D92313" w:rsidRDefault="00644E69">
      <w:pPr>
        <w:pStyle w:val="Tekstkomentarza"/>
        <w:rPr>
          <w:lang w:val="pl-PL"/>
        </w:rPr>
      </w:pPr>
      <w:r>
        <w:rPr>
          <w:rStyle w:val="Odwoaniedokomentarza"/>
        </w:rPr>
        <w:annotationRef/>
      </w:r>
      <w:r w:rsidRPr="00D92313">
        <w:rPr>
          <w:lang w:val="pl-PL"/>
        </w:rPr>
        <w:t>Można napisać dużo więcej na temat protokołu quake II</w:t>
      </w:r>
    </w:p>
  </w:comment>
  <w:comment w:id="83" w:author="Piotr Gwizdała" w:date="2011-01-09T21:55:00Z" w:initials="PG">
    <w:p w:rsidR="00455ED7" w:rsidRDefault="00455ED7">
      <w:pPr>
        <w:pStyle w:val="Tekstkomentarza"/>
      </w:pPr>
      <w:r>
        <w:rPr>
          <w:rStyle w:val="Odwoaniedokomentarza"/>
        </w:rPr>
        <w:annotationRef/>
      </w:r>
      <w:r>
        <w:t>To do</w:t>
      </w:r>
    </w:p>
  </w:comment>
  <w:comment w:id="85" w:author="Piotr Gwizdała" w:date="2010-08-08T02:38:00Z" w:initials="PG">
    <w:p w:rsidR="00644E69" w:rsidRPr="00142F8D" w:rsidRDefault="00644E69">
      <w:pPr>
        <w:pStyle w:val="Tekstkomentarza"/>
        <w:rPr>
          <w:b/>
        </w:rPr>
      </w:pPr>
      <w:r>
        <w:rPr>
          <w:rStyle w:val="Odwoaniedokomentarza"/>
        </w:rPr>
        <w:annotationRef/>
      </w:r>
    </w:p>
    <w:p w:rsidR="00644E69" w:rsidRPr="00142F8D" w:rsidRDefault="00644E69">
      <w:pPr>
        <w:pStyle w:val="Tekstkomentarza"/>
        <w:rPr>
          <w:b/>
        </w:rPr>
      </w:pPr>
    </w:p>
    <w:p w:rsidR="00644E69" w:rsidRPr="0042763F" w:rsidRDefault="00644E69">
      <w:pPr>
        <w:pStyle w:val="Tekstkomentarza"/>
        <w:rPr>
          <w:b/>
        </w:rPr>
      </w:pPr>
      <w:r w:rsidRPr="0042763F">
        <w:rPr>
          <w:b/>
        </w:rPr>
        <w:t>THESIS GOAL ?</w:t>
      </w:r>
    </w:p>
    <w:p w:rsidR="00644E69" w:rsidRPr="0042763F" w:rsidRDefault="00644E69">
      <w:pPr>
        <w:pStyle w:val="Tekstkomentarza"/>
        <w:rPr>
          <w:b/>
        </w:rPr>
      </w:pPr>
    </w:p>
    <w:p w:rsidR="00644E69" w:rsidRPr="0042763F" w:rsidRDefault="00644E69">
      <w:pPr>
        <w:pStyle w:val="Tekstkomentarza"/>
        <w:rPr>
          <w:b/>
        </w:rPr>
      </w:pPr>
    </w:p>
  </w:comment>
  <w:comment w:id="87" w:author="Piotr Gwizdała" w:date="2011-01-02T14:05:00Z" w:initials="PG">
    <w:p w:rsidR="00644E69" w:rsidRDefault="00644E69">
      <w:pPr>
        <w:pStyle w:val="Tekstkomentarza"/>
      </w:pPr>
      <w:r>
        <w:rPr>
          <w:rStyle w:val="Odwoaniedokomentarza"/>
        </w:rPr>
        <w:annotationRef/>
      </w:r>
      <w:r>
        <w:t>Using xxx m</w:t>
      </w:r>
      <w:r>
        <w:t>e</w:t>
      </w:r>
      <w:r>
        <w:t>thods or yyy approach?</w:t>
      </w:r>
    </w:p>
  </w:comment>
  <w:comment w:id="88" w:author="Piotr Gwizdała" w:date="2010-08-08T02:18:00Z" w:initials="PG">
    <w:p w:rsidR="00644E69" w:rsidRPr="003E25D9" w:rsidRDefault="00644E69" w:rsidP="00AA5A26">
      <w:pPr>
        <w:pStyle w:val="Tekstkomentarza"/>
        <w:rPr>
          <w:lang w:val="pl-PL"/>
        </w:rPr>
      </w:pPr>
      <w:r>
        <w:rPr>
          <w:rStyle w:val="Odwoaniedokomentarza"/>
        </w:rPr>
        <w:annotationRef/>
      </w:r>
      <w:r w:rsidRPr="003E25D9">
        <w:rPr>
          <w:lang w:val="pl-PL"/>
        </w:rPr>
        <w:t>Odwołanie do innej części pracy lub bibliografii</w:t>
      </w:r>
    </w:p>
  </w:comment>
  <w:comment w:id="90" w:author="Piotr Gwizdała" w:date="2011-01-09T22:17:00Z" w:initials="PG">
    <w:p w:rsidR="00D67D10" w:rsidRPr="00D67D10" w:rsidRDefault="00D67D10">
      <w:pPr>
        <w:pStyle w:val="Tekstkomentarza"/>
        <w:rPr>
          <w:lang w:val="pl-PL"/>
        </w:rPr>
      </w:pPr>
      <w:r>
        <w:rPr>
          <w:rStyle w:val="Odwoaniedokomentarza"/>
        </w:rPr>
        <w:annotationRef/>
      </w:r>
      <w:r w:rsidRPr="00D67D10">
        <w:rPr>
          <w:lang w:val="pl-PL"/>
        </w:rPr>
        <w:t>Rozwinąć, znaleźć źródło – przy okazji pisania wstępu od nowa.</w:t>
      </w:r>
    </w:p>
  </w:comment>
  <w:comment w:id="92" w:author="Piotr Gwizdała" w:date="2010-08-08T02:18:00Z" w:initials="PG">
    <w:p w:rsidR="00644E69" w:rsidRPr="00142F8D" w:rsidRDefault="00644E69" w:rsidP="00AA5A26">
      <w:pPr>
        <w:pStyle w:val="Tekstkomentarza"/>
        <w:rPr>
          <w:lang w:val="pl-PL"/>
        </w:rPr>
      </w:pPr>
      <w:r>
        <w:rPr>
          <w:rStyle w:val="Odwoaniedokomentarza"/>
        </w:rPr>
        <w:annotationRef/>
      </w:r>
      <w:r w:rsidRPr="00142F8D">
        <w:rPr>
          <w:lang w:val="pl-PL"/>
        </w:rPr>
        <w:t>Poprawnie?</w:t>
      </w:r>
    </w:p>
  </w:comment>
  <w:comment w:id="94" w:author="Piotr Gwizdała" w:date="2010-08-08T02:23:00Z" w:initials="PG">
    <w:p w:rsidR="00644E69" w:rsidRPr="00142F8D" w:rsidRDefault="00644E69" w:rsidP="00EC440B">
      <w:pPr>
        <w:pStyle w:val="Tekstkomentarza"/>
        <w:rPr>
          <w:lang w:val="pl-PL"/>
        </w:rPr>
      </w:pPr>
      <w:r>
        <w:rPr>
          <w:rStyle w:val="Odwoaniedokomentarza"/>
        </w:rPr>
        <w:annotationRef/>
      </w:r>
    </w:p>
    <w:p w:rsidR="00644E69" w:rsidRPr="00046269" w:rsidRDefault="00644E69"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96" w:author="Piotr Gwizdała" w:date="2011-01-09T22:22:00Z" w:initials="PG">
    <w:p w:rsidR="00354FAF" w:rsidRPr="00354FAF" w:rsidRDefault="00354FAF">
      <w:pPr>
        <w:pStyle w:val="Tekstkomentarza"/>
        <w:rPr>
          <w:lang w:val="pl-PL"/>
        </w:rPr>
      </w:pPr>
      <w:r>
        <w:rPr>
          <w:rStyle w:val="Odwoaniedokomentarza"/>
        </w:rPr>
        <w:annotationRef/>
      </w:r>
      <w:r w:rsidRPr="00354FAF">
        <w:rPr>
          <w:lang w:val="pl-PL"/>
        </w:rPr>
        <w:t>Na koncu jeszcze cos bedzie…</w:t>
      </w:r>
    </w:p>
  </w:comment>
  <w:comment w:id="100" w:author="Piotr Gwizdała" w:date="2010-12-20T21:17:00Z" w:initials="PG">
    <w:p w:rsidR="00644E69" w:rsidRPr="004255F2" w:rsidRDefault="00644E69">
      <w:pPr>
        <w:pStyle w:val="Tekstkomentarza"/>
        <w:rPr>
          <w:lang w:val="pl-PL"/>
        </w:rPr>
      </w:pPr>
      <w:r>
        <w:rPr>
          <w:rStyle w:val="Odwoaniedokomentarza"/>
        </w:rPr>
        <w:annotationRef/>
      </w:r>
      <w:r w:rsidRPr="004255F2">
        <w:rPr>
          <w:lang w:val="pl-PL"/>
        </w:rPr>
        <w:t>Czy poprawnie językowo?</w:t>
      </w:r>
    </w:p>
  </w:comment>
  <w:comment w:id="101" w:author="Piotr Gwizdała" w:date="2010-12-20T21:18:00Z" w:initials="PG">
    <w:p w:rsidR="00644E69" w:rsidRPr="004255F2" w:rsidRDefault="00644E69">
      <w:pPr>
        <w:pStyle w:val="Tekstkomentarza"/>
        <w:rPr>
          <w:lang w:val="pl-PL"/>
        </w:rPr>
      </w:pPr>
      <w:r>
        <w:rPr>
          <w:rStyle w:val="Odwoaniedokomentarza"/>
        </w:rPr>
        <w:annotationRef/>
      </w:r>
      <w:r w:rsidRPr="004255F2">
        <w:rPr>
          <w:lang w:val="pl-PL"/>
        </w:rPr>
        <w:t>Chyba trzeba dodać opis co to jest w Background.</w:t>
      </w:r>
    </w:p>
  </w:comment>
  <w:comment w:id="103" w:author="Piotr Gwizdała" w:date="2011-01-09T22:27:00Z" w:initials="PG">
    <w:p w:rsidR="00060BC8" w:rsidRPr="00060BC8" w:rsidRDefault="00060BC8">
      <w:pPr>
        <w:pStyle w:val="Tekstkomentarza"/>
        <w:rPr>
          <w:lang w:val="pl-PL"/>
        </w:rPr>
      </w:pPr>
      <w:r>
        <w:rPr>
          <w:rStyle w:val="Odwoaniedokomentarza"/>
        </w:rPr>
        <w:annotationRef/>
      </w:r>
      <w:r w:rsidRPr="00060BC8">
        <w:rPr>
          <w:lang w:val="pl-PL"/>
        </w:rPr>
        <w:t>ReferenceBot nie został jeszcze przedstawiony !!!!</w:t>
      </w:r>
    </w:p>
    <w:p w:rsidR="00060BC8" w:rsidRPr="00060BC8" w:rsidRDefault="00060BC8">
      <w:pPr>
        <w:pStyle w:val="Tekstkomentarza"/>
        <w:rPr>
          <w:lang w:val="pl-PL"/>
        </w:rPr>
      </w:pPr>
      <w:r>
        <w:rPr>
          <w:lang w:val="pl-PL"/>
        </w:rPr>
        <w:t xml:space="preserve"> Pod spodem to samo</w:t>
      </w:r>
    </w:p>
  </w:comment>
  <w:comment w:id="104" w:author="Piotr Gwizdała" w:date="2011-01-09T22:27:00Z" w:initials="PG">
    <w:p w:rsidR="00230A43" w:rsidRPr="00230A43" w:rsidRDefault="00230A43">
      <w:pPr>
        <w:pStyle w:val="Tekstkomentarza"/>
        <w:rPr>
          <w:lang w:val="pl-PL"/>
        </w:rPr>
      </w:pPr>
      <w:r>
        <w:rPr>
          <w:rStyle w:val="Odwoaniedokomentarza"/>
        </w:rPr>
        <w:annotationRef/>
      </w:r>
      <w:r w:rsidRPr="00230A43">
        <w:rPr>
          <w:lang w:val="pl-PL"/>
        </w:rPr>
        <w:t xml:space="preserve">Nazwa algorytmu? </w:t>
      </w:r>
      <w:r>
        <w:rPr>
          <w:lang w:val="pl-PL"/>
        </w:rPr>
        <w:t>Jak pozbędę się ReferenceBot, to do ustal</w:t>
      </w:r>
      <w:r>
        <w:rPr>
          <w:lang w:val="pl-PL"/>
        </w:rPr>
        <w:t>e</w:t>
      </w:r>
      <w:r>
        <w:rPr>
          <w:lang w:val="pl-PL"/>
        </w:rPr>
        <w:t>nia!</w:t>
      </w:r>
    </w:p>
  </w:comment>
  <w:comment w:id="110" w:author="Piotr Gwizdała" w:date="2010-12-21T21:23:00Z" w:initials="PG">
    <w:p w:rsidR="00644E69" w:rsidRPr="00334612" w:rsidRDefault="00644E69">
      <w:pPr>
        <w:pStyle w:val="Tekstkomentarza"/>
        <w:rPr>
          <w:lang w:val="pl-PL"/>
        </w:rPr>
      </w:pPr>
      <w:r>
        <w:rPr>
          <w:rStyle w:val="Odwoaniedokomentarza"/>
        </w:rPr>
        <w:annotationRef/>
      </w:r>
      <w:r w:rsidRPr="00334612">
        <w:rPr>
          <w:lang w:val="pl-PL"/>
        </w:rPr>
        <w:t>Poprawnie jęz</w:t>
      </w:r>
      <w:r w:rsidRPr="00334612">
        <w:rPr>
          <w:lang w:val="pl-PL"/>
        </w:rPr>
        <w:t>y</w:t>
      </w:r>
      <w:r w:rsidRPr="00334612">
        <w:rPr>
          <w:lang w:val="pl-PL"/>
        </w:rPr>
        <w:t>kowo?</w:t>
      </w:r>
    </w:p>
  </w:comment>
  <w:comment w:id="116" w:author="Piotr Gwizdała" w:date="2011-01-02T20:21:00Z" w:initials="PG">
    <w:p w:rsidR="00644E69" w:rsidRPr="009A1FEC" w:rsidRDefault="00644E69">
      <w:pPr>
        <w:pStyle w:val="Tekstkomentarza"/>
        <w:rPr>
          <w:lang w:val="pl-PL"/>
        </w:rPr>
      </w:pPr>
      <w:r>
        <w:rPr>
          <w:rStyle w:val="Odwoaniedokomentarza"/>
        </w:rPr>
        <w:annotationRef/>
      </w:r>
      <w:r w:rsidRPr="009A1FEC">
        <w:rPr>
          <w:lang w:val="pl-PL"/>
        </w:rPr>
        <w:t>Dodać tabelkę z przykładem?</w:t>
      </w:r>
      <w:r>
        <w:rPr>
          <w:lang w:val="pl-PL"/>
        </w:rPr>
        <w:t xml:space="preserve"> Trochę za dużo zmiennych do podania…</w:t>
      </w:r>
    </w:p>
  </w:comment>
  <w:comment w:id="121" w:author="Piotr Gwizdała" w:date="2011-01-02T13:40:00Z" w:initials="PG">
    <w:p w:rsidR="00644E69" w:rsidRPr="0042763F" w:rsidRDefault="00644E69">
      <w:pPr>
        <w:pStyle w:val="Tekstkomentarza"/>
        <w:rPr>
          <w:lang w:val="pl-PL"/>
        </w:rPr>
      </w:pPr>
      <w:r>
        <w:rPr>
          <w:rStyle w:val="Odwoaniedokomentarza"/>
        </w:rPr>
        <w:annotationRef/>
      </w:r>
      <w:r w:rsidRPr="0042763F">
        <w:rPr>
          <w:lang w:val="pl-PL"/>
        </w:rPr>
        <w:t>Opisać eksper</w:t>
      </w:r>
      <w:r w:rsidRPr="0042763F">
        <w:rPr>
          <w:lang w:val="pl-PL"/>
        </w:rPr>
        <w:t>y</w:t>
      </w:r>
      <w:r w:rsidRPr="0042763F">
        <w:rPr>
          <w:lang w:val="pl-PL"/>
        </w:rPr>
        <w:t>menty?</w:t>
      </w:r>
    </w:p>
  </w:comment>
  <w:comment w:id="123" w:author="Piotr Gwizdała" w:date="2011-01-02T13:51:00Z" w:initials="PG">
    <w:p w:rsidR="00644E69" w:rsidRPr="0042763F" w:rsidRDefault="00644E69">
      <w:pPr>
        <w:pStyle w:val="Tekstkomentarza"/>
        <w:rPr>
          <w:lang w:val="pl-PL"/>
        </w:rPr>
      </w:pPr>
      <w:r>
        <w:rPr>
          <w:rStyle w:val="Odwoaniedokomentarza"/>
        </w:rPr>
        <w:annotationRef/>
      </w:r>
      <w:r w:rsidRPr="0042763F">
        <w:rPr>
          <w:lang w:val="pl-PL"/>
        </w:rPr>
        <w:t>Screenshots of leading</w:t>
      </w:r>
    </w:p>
  </w:comment>
  <w:comment w:id="130" w:author="Piotr Gwizdała" w:date="2010-12-19T15:22:00Z" w:initials="PG">
    <w:p w:rsidR="00644E69" w:rsidRPr="00FB23D2" w:rsidRDefault="00644E69" w:rsidP="00A040E2">
      <w:pPr>
        <w:pStyle w:val="Tekstkomentarza"/>
        <w:rPr>
          <w:lang w:val="pl-PL"/>
        </w:rPr>
      </w:pPr>
      <w:r>
        <w:rPr>
          <w:rStyle w:val="Odwoaniedokomentarza"/>
        </w:rPr>
        <w:annotationRef/>
      </w:r>
    </w:p>
    <w:p w:rsidR="00644E69" w:rsidRPr="00A040E2" w:rsidRDefault="00644E69" w:rsidP="00A040E2">
      <w:pPr>
        <w:pStyle w:val="Tekstkomentarza"/>
        <w:rPr>
          <w:lang w:val="pl-PL"/>
        </w:rPr>
      </w:pPr>
      <w:r w:rsidRPr="00A040E2">
        <w:rPr>
          <w:lang w:val="pl-PL"/>
        </w:rPr>
        <w:t>Opis procedury eksperymentalnej</w:t>
      </w:r>
    </w:p>
    <w:p w:rsidR="00644E69" w:rsidRPr="00A040E2" w:rsidRDefault="00644E69" w:rsidP="00A040E2">
      <w:pPr>
        <w:pStyle w:val="Tekstkomentarza"/>
        <w:rPr>
          <w:lang w:val="pl-PL"/>
        </w:rPr>
      </w:pPr>
      <w:r w:rsidRPr="00A040E2">
        <w:rPr>
          <w:lang w:val="pl-PL"/>
        </w:rPr>
        <w:t>Uzasadnienie je wyboru</w:t>
      </w:r>
    </w:p>
    <w:p w:rsidR="00644E69" w:rsidRPr="00A040E2" w:rsidRDefault="00644E69" w:rsidP="00A040E2">
      <w:pPr>
        <w:pStyle w:val="Tekstkomentarza"/>
        <w:rPr>
          <w:lang w:val="pl-PL"/>
        </w:rPr>
      </w:pPr>
      <w:r w:rsidRPr="00A040E2">
        <w:rPr>
          <w:lang w:val="pl-PL"/>
        </w:rPr>
        <w:t>Należy wykazać, że wybrana metoda weryfikacji jest odpowiednia</w:t>
      </w:r>
    </w:p>
    <w:p w:rsidR="00644E69" w:rsidRPr="00A040E2" w:rsidRDefault="00644E69" w:rsidP="00A040E2">
      <w:pPr>
        <w:pStyle w:val="Tekstkomentarza"/>
        <w:rPr>
          <w:lang w:val="pl-PL"/>
        </w:rPr>
      </w:pPr>
      <w:r w:rsidRPr="00A040E2">
        <w:rPr>
          <w:lang w:val="pl-PL"/>
        </w:rPr>
        <w:t>Warto powiązać testy z wymaganiami, by udowodnić pełne pokrycie wymagań</w:t>
      </w:r>
    </w:p>
  </w:comment>
  <w:comment w:id="136" w:author="Piotr Gwizdała" w:date="2011-01-08T22:45:00Z" w:initials="PG">
    <w:p w:rsidR="00644E69" w:rsidRPr="003714FC" w:rsidRDefault="00644E69">
      <w:pPr>
        <w:pStyle w:val="Tekstkomentarza"/>
        <w:rPr>
          <w:lang w:val="pl-PL"/>
        </w:rPr>
      </w:pPr>
      <w:r>
        <w:rPr>
          <w:rStyle w:val="Odwoaniedokomentarza"/>
        </w:rPr>
        <w:annotationRef/>
      </w:r>
      <w:r w:rsidRPr="003714FC">
        <w:rPr>
          <w:lang w:val="pl-PL"/>
        </w:rPr>
        <w:t>Dobra liczba?</w:t>
      </w:r>
    </w:p>
  </w:comment>
  <w:comment w:id="137" w:author="Piotr Gwizdała" w:date="2011-01-08T22:45:00Z" w:initials="PG">
    <w:p w:rsidR="00644E69" w:rsidRPr="003714FC" w:rsidRDefault="00644E69">
      <w:pPr>
        <w:pStyle w:val="Tekstkomentarza"/>
        <w:rPr>
          <w:lang w:val="pl-PL"/>
        </w:rPr>
      </w:pPr>
      <w:r>
        <w:rPr>
          <w:rStyle w:val="Odwoaniedokomentarza"/>
        </w:rPr>
        <w:annotationRef/>
      </w:r>
      <w:r w:rsidRPr="003714FC">
        <w:rPr>
          <w:lang w:val="pl-PL"/>
        </w:rPr>
        <w:t>odwołanie</w:t>
      </w:r>
    </w:p>
  </w:comment>
  <w:comment w:id="139" w:author="Piotr Gwizdała" w:date="2011-01-08T23:58:00Z" w:initials="PG">
    <w:p w:rsidR="00644E69" w:rsidRPr="003714FC" w:rsidRDefault="00644E69">
      <w:pPr>
        <w:pStyle w:val="Tekstkomentarza"/>
        <w:rPr>
          <w:lang w:val="pl-PL"/>
        </w:rPr>
      </w:pPr>
      <w:r>
        <w:rPr>
          <w:rStyle w:val="Odwoaniedokomentarza"/>
        </w:rPr>
        <w:annotationRef/>
      </w:r>
      <w:r w:rsidRPr="003714FC">
        <w:rPr>
          <w:lang w:val="pl-PL"/>
        </w:rPr>
        <w:t>They will?</w:t>
      </w:r>
    </w:p>
  </w:comment>
  <w:comment w:id="149" w:author="Piotr Gwizdała" w:date="2011-01-09T15:10:00Z" w:initials="PG">
    <w:p w:rsidR="00644E69" w:rsidRPr="00225DD4" w:rsidRDefault="00644E69">
      <w:pPr>
        <w:pStyle w:val="Tekstkomentarza"/>
        <w:rPr>
          <w:lang w:val="pl-PL"/>
        </w:rPr>
      </w:pPr>
      <w:r>
        <w:rPr>
          <w:rStyle w:val="Odwoaniedokomentarza"/>
        </w:rPr>
        <w:annotationRef/>
      </w:r>
      <w:r w:rsidRPr="00225DD4">
        <w:rPr>
          <w:rStyle w:val="Odwoaniedokomentarza"/>
          <w:lang w:val="pl-PL"/>
        </w:rPr>
        <w:t xml:space="preserve">Jest też algorytm zmniejszający rozmiar kroku… opisać? </w:t>
      </w:r>
      <w:r>
        <w:rPr>
          <w:rStyle w:val="Odwoaniedokomentarza"/>
          <w:lang w:val="pl-PL"/>
        </w:rPr>
        <w:t>Czy zbyt podobny do FDSA?</w:t>
      </w:r>
    </w:p>
  </w:comment>
  <w:comment w:id="150" w:author="Piotr Gwizdała" w:date="2011-01-09T16:39:00Z" w:initials="PG">
    <w:p w:rsidR="00644E69" w:rsidRDefault="00644E69">
      <w:pPr>
        <w:pStyle w:val="Tekstkomentarza"/>
      </w:pPr>
      <w:r>
        <w:rPr>
          <w:rStyle w:val="Odwoaniedokomentarza"/>
        </w:rPr>
        <w:annotationRef/>
      </w:r>
      <w:r>
        <w:t>Add it somewhere else?</w:t>
      </w:r>
    </w:p>
  </w:comment>
  <w:comment w:id="153" w:author="Piotr Gwizdała" w:date="2011-01-09T16:40:00Z" w:initials="PG">
    <w:p w:rsidR="00644E69" w:rsidRDefault="00644E69">
      <w:pPr>
        <w:pStyle w:val="Tekstkomentarza"/>
      </w:pPr>
      <w:r>
        <w:rPr>
          <w:rStyle w:val="Odwoaniedokomentarza"/>
        </w:rPr>
        <w:annotationRef/>
      </w:r>
      <w:r>
        <w:t>Więcej?</w:t>
      </w:r>
    </w:p>
  </w:comment>
  <w:comment w:id="161" w:author="Piotr Gwizdała" w:date="2011-01-09T18:22:00Z" w:initials="PG">
    <w:p w:rsidR="00644E69" w:rsidRDefault="00644E69">
      <w:pPr>
        <w:pStyle w:val="Tekstkomentarza"/>
      </w:pPr>
      <w:r>
        <w:rPr>
          <w:rStyle w:val="Odwoaniedokomentarza"/>
        </w:rPr>
        <w:annotationRef/>
      </w:r>
      <w:r>
        <w:t>finish</w:t>
      </w:r>
    </w:p>
  </w:comment>
  <w:comment w:id="167" w:author="Piotr Gwizdała" w:date="2011-01-04T22:47:00Z" w:initials="PG">
    <w:p w:rsidR="00644E69" w:rsidRPr="003E45EE" w:rsidRDefault="00644E69" w:rsidP="00367D46">
      <w:pPr>
        <w:pStyle w:val="Tekstkomentarza"/>
      </w:pPr>
      <w:r>
        <w:rPr>
          <w:rStyle w:val="Odwoaniedokomentarza"/>
        </w:rPr>
        <w:annotationRef/>
      </w:r>
    </w:p>
    <w:p w:rsidR="00644E69" w:rsidRDefault="00644E69" w:rsidP="00367D46">
      <w:pPr>
        <w:pStyle w:val="Tekstkomentarza"/>
      </w:pPr>
      <w:r w:rsidRPr="00367D46">
        <w:t>Glossary, items list, implementation d</w:t>
      </w:r>
      <w:r w:rsidRPr="00367D46">
        <w:t>e</w:t>
      </w:r>
      <w:r w:rsidRPr="00367D46">
        <w:t>tails?</w:t>
      </w:r>
    </w:p>
    <w:p w:rsidR="00644E69" w:rsidRDefault="00644E69"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3B34" w:rsidRDefault="00F33B34" w:rsidP="00FD02CB">
      <w:pPr>
        <w:spacing w:after="0" w:line="240" w:lineRule="auto"/>
      </w:pPr>
      <w:r>
        <w:separator/>
      </w:r>
    </w:p>
  </w:endnote>
  <w:endnote w:type="continuationSeparator" w:id="1">
    <w:p w:rsidR="00F33B34" w:rsidRDefault="00F33B34"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3B34" w:rsidRDefault="00F33B34" w:rsidP="00FD02CB">
      <w:pPr>
        <w:spacing w:after="0" w:line="240" w:lineRule="auto"/>
      </w:pPr>
      <w:r>
        <w:separator/>
      </w:r>
    </w:p>
  </w:footnote>
  <w:footnote w:type="continuationSeparator" w:id="1">
    <w:p w:rsidR="00F33B34" w:rsidRDefault="00F33B34" w:rsidP="00FD02CB">
      <w:pPr>
        <w:spacing w:after="0" w:line="240" w:lineRule="auto"/>
      </w:pPr>
      <w:r>
        <w:continuationSeparator/>
      </w:r>
    </w:p>
  </w:footnote>
  <w:footnote w:id="2">
    <w:p w:rsidR="00644E69" w:rsidRPr="00995C49" w:rsidRDefault="00644E69"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644E69" w:rsidRPr="00995C49" w:rsidRDefault="00644E69"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644E69" w:rsidRPr="00995C49" w:rsidRDefault="00644E69"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5">
    <w:p w:rsidR="00644E69" w:rsidRPr="00D065CF" w:rsidRDefault="00644E69">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6">
    <w:p w:rsidR="00644E69" w:rsidRPr="008709C2" w:rsidRDefault="00644E69">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E69" w:rsidRDefault="0053180D" w:rsidP="003D6691">
    <w:pPr>
      <w:pStyle w:val="Nagwek"/>
      <w:tabs>
        <w:tab w:val="clear" w:pos="4536"/>
      </w:tabs>
    </w:pPr>
    <w:fldSimple w:instr=" PAGE   \* MERGEFORMAT ">
      <w:r w:rsidR="006A049A">
        <w:rPr>
          <w:noProof/>
        </w:rPr>
        <w:t>60</w:t>
      </w:r>
    </w:fldSimple>
    <w:r w:rsidR="00644E69">
      <w:tab/>
    </w:r>
    <w:r w:rsidR="00644E69" w:rsidRPr="003D6691">
      <w:rPr>
        <w:rStyle w:val="Odwoaniedelikatne"/>
      </w:rPr>
      <w:t xml:space="preserve">Chapter </w:t>
    </w:r>
    <w:fldSimple w:instr=" STYLEREF  &quot;Nagłówek 1&quot; \w  \* MERGEFORMAT ">
      <w:r w:rsidR="006A049A" w:rsidRPr="006A049A">
        <w:rPr>
          <w:rStyle w:val="Odwoaniedelikatne"/>
          <w:noProof/>
        </w:rPr>
        <w:t>6</w:t>
      </w:r>
    </w:fldSimple>
    <w:r w:rsidR="00644E69" w:rsidRPr="003D6691">
      <w:rPr>
        <w:rStyle w:val="Odwoaniedelikatne"/>
      </w:rPr>
      <w:t xml:space="preserve">. </w:t>
    </w:r>
    <w:fldSimple w:instr=" STYLEREF  &quot;Nagłówek 1&quot;  \* MERGEFORMAT ">
      <w:r w:rsidR="006A049A">
        <w:rPr>
          <w:noProof/>
        </w:rPr>
        <w:t>Results</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E69" w:rsidRPr="003D6691" w:rsidRDefault="0053180D" w:rsidP="003D6691">
    <w:pPr>
      <w:pStyle w:val="Nagwek"/>
      <w:tabs>
        <w:tab w:val="clear" w:pos="4536"/>
      </w:tabs>
      <w:ind w:firstLine="0"/>
      <w:rPr>
        <w:rStyle w:val="Odwoaniedelikatne"/>
      </w:rPr>
    </w:pPr>
    <w:fldSimple w:instr=" STYLEREF  &quot;Nagłówek 2&quot; \n  \* MERGEFORMAT ">
      <w:r w:rsidR="00142F8D" w:rsidRPr="00142F8D">
        <w:rPr>
          <w:rStyle w:val="Odwoaniedelikatne"/>
          <w:noProof/>
        </w:rPr>
        <w:t>6.4</w:t>
      </w:r>
    </w:fldSimple>
    <w:r w:rsidR="00644E69">
      <w:rPr>
        <w:rStyle w:val="Odwoaniedelikatne"/>
      </w:rPr>
      <w:t xml:space="preserve">. </w:t>
    </w:r>
    <w:fldSimple w:instr=" STYLEREF  &quot;Nagłówek 2&quot;  \* MERGEFORMAT ">
      <w:r w:rsidR="00142F8D">
        <w:rPr>
          <w:noProof/>
        </w:rPr>
        <w:t>Evaluation</w:t>
      </w:r>
    </w:fldSimple>
    <w:r w:rsidR="00644E69">
      <w:rPr>
        <w:rStyle w:val="Odwoaniedelikatne"/>
      </w:rPr>
      <w:tab/>
    </w:r>
    <w:r>
      <w:rPr>
        <w:rStyle w:val="Odwoaniedelikatne"/>
      </w:rPr>
      <w:fldChar w:fldCharType="begin"/>
    </w:r>
    <w:r w:rsidR="00644E69">
      <w:rPr>
        <w:rStyle w:val="Odwoaniedelikatne"/>
      </w:rPr>
      <w:instrText xml:space="preserve"> PAGE  \* Arabic  \* MERGEFORMAT </w:instrText>
    </w:r>
    <w:r>
      <w:rPr>
        <w:rStyle w:val="Odwoaniedelikatne"/>
      </w:rPr>
      <w:fldChar w:fldCharType="separate"/>
    </w:r>
    <w:r w:rsidR="00142F8D">
      <w:rPr>
        <w:rStyle w:val="Odwoaniedelikatne"/>
        <w:noProof/>
      </w:rPr>
      <w:t>6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10203F8"/>
    <w:lvl w:ilvl="0">
      <w:start w:val="1"/>
      <w:numFmt w:val="decimal"/>
      <w:lvlText w:val="%1."/>
      <w:lvlJc w:val="left"/>
      <w:pPr>
        <w:tabs>
          <w:tab w:val="num" w:pos="1492"/>
        </w:tabs>
        <w:ind w:left="1492" w:hanging="360"/>
      </w:pPr>
    </w:lvl>
  </w:abstractNum>
  <w:abstractNum w:abstractNumId="1">
    <w:nsid w:val="FFFFFF7D"/>
    <w:multiLevelType w:val="singleLevel"/>
    <w:tmpl w:val="F09064B8"/>
    <w:lvl w:ilvl="0">
      <w:start w:val="1"/>
      <w:numFmt w:val="decimal"/>
      <w:lvlText w:val="%1."/>
      <w:lvlJc w:val="left"/>
      <w:pPr>
        <w:tabs>
          <w:tab w:val="num" w:pos="1209"/>
        </w:tabs>
        <w:ind w:left="1209" w:hanging="360"/>
      </w:pPr>
    </w:lvl>
  </w:abstractNum>
  <w:abstractNum w:abstractNumId="2">
    <w:nsid w:val="FFFFFF7E"/>
    <w:multiLevelType w:val="singleLevel"/>
    <w:tmpl w:val="7D4425A8"/>
    <w:lvl w:ilvl="0">
      <w:start w:val="1"/>
      <w:numFmt w:val="decimal"/>
      <w:lvlText w:val="%1."/>
      <w:lvlJc w:val="left"/>
      <w:pPr>
        <w:tabs>
          <w:tab w:val="num" w:pos="926"/>
        </w:tabs>
        <w:ind w:left="926" w:hanging="360"/>
      </w:pPr>
    </w:lvl>
  </w:abstractNum>
  <w:abstractNum w:abstractNumId="3">
    <w:nsid w:val="FFFFFF7F"/>
    <w:multiLevelType w:val="singleLevel"/>
    <w:tmpl w:val="B402442A"/>
    <w:lvl w:ilvl="0">
      <w:start w:val="1"/>
      <w:numFmt w:val="decimal"/>
      <w:lvlText w:val="%1."/>
      <w:lvlJc w:val="left"/>
      <w:pPr>
        <w:tabs>
          <w:tab w:val="num" w:pos="643"/>
        </w:tabs>
        <w:ind w:left="643" w:hanging="360"/>
      </w:pPr>
    </w:lvl>
  </w:abstractNum>
  <w:abstractNum w:abstractNumId="4">
    <w:nsid w:val="FFFFFF80"/>
    <w:multiLevelType w:val="singleLevel"/>
    <w:tmpl w:val="514A197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25C239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9DA550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ED83A5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AF80456"/>
    <w:lvl w:ilvl="0">
      <w:start w:val="1"/>
      <w:numFmt w:val="decimal"/>
      <w:lvlText w:val="%1."/>
      <w:lvlJc w:val="left"/>
      <w:pPr>
        <w:tabs>
          <w:tab w:val="num" w:pos="360"/>
        </w:tabs>
        <w:ind w:left="360" w:hanging="360"/>
      </w:pPr>
    </w:lvl>
  </w:abstractNum>
  <w:abstractNum w:abstractNumId="9">
    <w:nsid w:val="FFFFFF89"/>
    <w:multiLevelType w:val="singleLevel"/>
    <w:tmpl w:val="8B34E7EA"/>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49C20BB"/>
    <w:multiLevelType w:val="hybridMultilevel"/>
    <w:tmpl w:val="BA640668"/>
    <w:lvl w:ilvl="0" w:tplc="0415000F">
      <w:start w:val="1"/>
      <w:numFmt w:val="decimal"/>
      <w:lvlText w:val="%1."/>
      <w:lvlJc w:val="left"/>
      <w:pPr>
        <w:ind w:left="644" w:hanging="360"/>
      </w:p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5">
    <w:nsid w:val="28CF3B9D"/>
    <w:multiLevelType w:val="hybridMultilevel"/>
    <w:tmpl w:val="4776EAA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2BCC6B85"/>
    <w:multiLevelType w:val="hybridMultilevel"/>
    <w:tmpl w:val="187C932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2C4437F"/>
    <w:multiLevelType w:val="hybridMultilevel"/>
    <w:tmpl w:val="2C004D06"/>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nsid w:val="4B0425CB"/>
    <w:multiLevelType w:val="hybridMultilevel"/>
    <w:tmpl w:val="233646EC"/>
    <w:lvl w:ilvl="0" w:tplc="2B5E2DEA">
      <w:start w:val="1"/>
      <w:numFmt w:val="decimal"/>
      <w:lvlText w:val="%1."/>
      <w:lvlJc w:val="left"/>
      <w:pPr>
        <w:ind w:left="720" w:hanging="360"/>
      </w:pPr>
      <w:rPr>
        <w:rFonts w:hint="default"/>
      </w:r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23">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24">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5">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6">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8">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nsid w:val="6B47516F"/>
    <w:multiLevelType w:val="hybridMultilevel"/>
    <w:tmpl w:val="94748922"/>
    <w:lvl w:ilvl="0" w:tplc="2B5E2DEA">
      <w:start w:val="1"/>
      <w:numFmt w:val="decimal"/>
      <w:lvlText w:val="%1."/>
      <w:lvlJc w:val="left"/>
      <w:pPr>
        <w:ind w:left="644" w:hanging="360"/>
      </w:pPr>
      <w:rPr>
        <w:rFonts w:hint="default"/>
      </w:rPr>
    </w:lvl>
    <w:lvl w:ilvl="1" w:tplc="04150019" w:tentative="1">
      <w:start w:val="1"/>
      <w:numFmt w:val="lowerLetter"/>
      <w:lvlText w:val="%2."/>
      <w:lvlJc w:val="left"/>
      <w:pPr>
        <w:ind w:left="797" w:hanging="360"/>
      </w:pPr>
    </w:lvl>
    <w:lvl w:ilvl="2" w:tplc="0415001B" w:tentative="1">
      <w:start w:val="1"/>
      <w:numFmt w:val="lowerRoman"/>
      <w:lvlText w:val="%3."/>
      <w:lvlJc w:val="right"/>
      <w:pPr>
        <w:ind w:left="1517" w:hanging="180"/>
      </w:pPr>
    </w:lvl>
    <w:lvl w:ilvl="3" w:tplc="0415000F" w:tentative="1">
      <w:start w:val="1"/>
      <w:numFmt w:val="decimal"/>
      <w:lvlText w:val="%4."/>
      <w:lvlJc w:val="left"/>
      <w:pPr>
        <w:ind w:left="2237" w:hanging="360"/>
      </w:pPr>
    </w:lvl>
    <w:lvl w:ilvl="4" w:tplc="04150019" w:tentative="1">
      <w:start w:val="1"/>
      <w:numFmt w:val="lowerLetter"/>
      <w:lvlText w:val="%5."/>
      <w:lvlJc w:val="left"/>
      <w:pPr>
        <w:ind w:left="2957" w:hanging="360"/>
      </w:pPr>
    </w:lvl>
    <w:lvl w:ilvl="5" w:tplc="0415001B" w:tentative="1">
      <w:start w:val="1"/>
      <w:numFmt w:val="lowerRoman"/>
      <w:lvlText w:val="%6."/>
      <w:lvlJc w:val="right"/>
      <w:pPr>
        <w:ind w:left="3677" w:hanging="180"/>
      </w:pPr>
    </w:lvl>
    <w:lvl w:ilvl="6" w:tplc="0415000F" w:tentative="1">
      <w:start w:val="1"/>
      <w:numFmt w:val="decimal"/>
      <w:lvlText w:val="%7."/>
      <w:lvlJc w:val="left"/>
      <w:pPr>
        <w:ind w:left="4397" w:hanging="360"/>
      </w:pPr>
    </w:lvl>
    <w:lvl w:ilvl="7" w:tplc="04150019" w:tentative="1">
      <w:start w:val="1"/>
      <w:numFmt w:val="lowerLetter"/>
      <w:lvlText w:val="%8."/>
      <w:lvlJc w:val="left"/>
      <w:pPr>
        <w:ind w:left="5117" w:hanging="360"/>
      </w:pPr>
    </w:lvl>
    <w:lvl w:ilvl="8" w:tplc="0415001B" w:tentative="1">
      <w:start w:val="1"/>
      <w:numFmt w:val="lowerRoman"/>
      <w:lvlText w:val="%9."/>
      <w:lvlJc w:val="right"/>
      <w:pPr>
        <w:ind w:left="5837" w:hanging="180"/>
      </w:pPr>
    </w:lvl>
  </w:abstractNum>
  <w:abstractNum w:abstractNumId="31">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2">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3">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9"/>
  </w:num>
  <w:num w:numId="2">
    <w:abstractNumId w:val="32"/>
  </w:num>
  <w:num w:numId="3">
    <w:abstractNumId w:val="2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9"/>
  </w:num>
  <w:num w:numId="18">
    <w:abstractNumId w:val="33"/>
  </w:num>
  <w:num w:numId="19">
    <w:abstractNumId w:val="27"/>
  </w:num>
  <w:num w:numId="20">
    <w:abstractNumId w:val="26"/>
  </w:num>
  <w:num w:numId="21">
    <w:abstractNumId w:val="28"/>
  </w:num>
  <w:num w:numId="22">
    <w:abstractNumId w:val="17"/>
  </w:num>
  <w:num w:numId="23">
    <w:abstractNumId w:val="23"/>
  </w:num>
  <w:num w:numId="24">
    <w:abstractNumId w:val="10"/>
  </w:num>
  <w:num w:numId="25">
    <w:abstractNumId w:val="20"/>
  </w:num>
  <w:num w:numId="26">
    <w:abstractNumId w:val="31"/>
  </w:num>
  <w:num w:numId="27">
    <w:abstractNumId w:val="25"/>
  </w:num>
  <w:num w:numId="28">
    <w:abstractNumId w:val="16"/>
  </w:num>
  <w:num w:numId="29">
    <w:abstractNumId w:val="24"/>
  </w:num>
  <w:num w:numId="30">
    <w:abstractNumId w:val="30"/>
  </w:num>
  <w:num w:numId="31">
    <w:abstractNumId w:val="22"/>
  </w:num>
  <w:num w:numId="32">
    <w:abstractNumId w:val="14"/>
  </w:num>
  <w:num w:numId="33">
    <w:abstractNumId w:val="24"/>
    <w:lvlOverride w:ilvl="0">
      <w:startOverride w:val="1"/>
    </w:lvlOverride>
  </w:num>
  <w:num w:numId="34">
    <w:abstractNumId w:val="24"/>
    <w:lvlOverride w:ilvl="0">
      <w:startOverride w:val="1"/>
    </w:lvlOverride>
  </w:num>
  <w:num w:numId="35">
    <w:abstractNumId w:val="24"/>
    <w:lvlOverride w:ilvl="0">
      <w:startOverride w:val="1"/>
    </w:lvlOverride>
  </w:num>
  <w:num w:numId="36">
    <w:abstractNumId w:val="24"/>
    <w:lvlOverride w:ilvl="0">
      <w:startOverride w:val="1"/>
    </w:lvlOverride>
  </w:num>
  <w:num w:numId="37">
    <w:abstractNumId w:val="24"/>
    <w:lvlOverride w:ilvl="0">
      <w:startOverride w:val="1"/>
    </w:lvlOverride>
  </w:num>
  <w:num w:numId="38">
    <w:abstractNumId w:val="24"/>
    <w:lvlOverride w:ilvl="0">
      <w:startOverride w:val="1"/>
    </w:lvlOverride>
  </w:num>
  <w:num w:numId="39">
    <w:abstractNumId w:val="24"/>
    <w:lvlOverride w:ilvl="0">
      <w:startOverride w:val="1"/>
    </w:lvlOverride>
  </w:num>
  <w:num w:numId="40">
    <w:abstractNumId w:val="24"/>
    <w:lvlOverride w:ilvl="0">
      <w:startOverride w:val="1"/>
    </w:lvlOverride>
  </w:num>
  <w:num w:numId="41">
    <w:abstractNumId w:val="15"/>
  </w:num>
  <w:num w:numId="42">
    <w:abstractNumId w:val="24"/>
    <w:lvlOverride w:ilvl="0">
      <w:startOverride w:val="1"/>
    </w:lvlOverride>
  </w:num>
  <w:num w:numId="43">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0EE5"/>
    <w:rsid w:val="000013CA"/>
    <w:rsid w:val="00001C02"/>
    <w:rsid w:val="00001D8A"/>
    <w:rsid w:val="00001ED3"/>
    <w:rsid w:val="00003917"/>
    <w:rsid w:val="00004E6F"/>
    <w:rsid w:val="00005B4E"/>
    <w:rsid w:val="00005F88"/>
    <w:rsid w:val="000061AA"/>
    <w:rsid w:val="0000623E"/>
    <w:rsid w:val="00010A66"/>
    <w:rsid w:val="00010CC2"/>
    <w:rsid w:val="00010E2C"/>
    <w:rsid w:val="0001337D"/>
    <w:rsid w:val="00013EC5"/>
    <w:rsid w:val="00014D99"/>
    <w:rsid w:val="00015B8D"/>
    <w:rsid w:val="00015BD7"/>
    <w:rsid w:val="000169CC"/>
    <w:rsid w:val="000173F1"/>
    <w:rsid w:val="00017A40"/>
    <w:rsid w:val="00022734"/>
    <w:rsid w:val="00023790"/>
    <w:rsid w:val="00023BE0"/>
    <w:rsid w:val="00026B78"/>
    <w:rsid w:val="00027976"/>
    <w:rsid w:val="000317F7"/>
    <w:rsid w:val="00031F7A"/>
    <w:rsid w:val="00032E1E"/>
    <w:rsid w:val="00037347"/>
    <w:rsid w:val="00040F25"/>
    <w:rsid w:val="00041601"/>
    <w:rsid w:val="000438CC"/>
    <w:rsid w:val="00043CDE"/>
    <w:rsid w:val="000456DA"/>
    <w:rsid w:val="00045FB5"/>
    <w:rsid w:val="00046269"/>
    <w:rsid w:val="00046FEB"/>
    <w:rsid w:val="00047B80"/>
    <w:rsid w:val="000532FE"/>
    <w:rsid w:val="00053CAC"/>
    <w:rsid w:val="0005583D"/>
    <w:rsid w:val="000571FA"/>
    <w:rsid w:val="00060BC8"/>
    <w:rsid w:val="00061B32"/>
    <w:rsid w:val="00062701"/>
    <w:rsid w:val="00063328"/>
    <w:rsid w:val="00064949"/>
    <w:rsid w:val="0006537E"/>
    <w:rsid w:val="00066C37"/>
    <w:rsid w:val="00067845"/>
    <w:rsid w:val="000701A8"/>
    <w:rsid w:val="00074A6E"/>
    <w:rsid w:val="000779AE"/>
    <w:rsid w:val="00077C6E"/>
    <w:rsid w:val="00077EC3"/>
    <w:rsid w:val="00081AEC"/>
    <w:rsid w:val="00081C0D"/>
    <w:rsid w:val="00081C2B"/>
    <w:rsid w:val="00081F07"/>
    <w:rsid w:val="0008273D"/>
    <w:rsid w:val="0008274E"/>
    <w:rsid w:val="00084174"/>
    <w:rsid w:val="00084DEA"/>
    <w:rsid w:val="00085095"/>
    <w:rsid w:val="000860AC"/>
    <w:rsid w:val="000869F9"/>
    <w:rsid w:val="000900C3"/>
    <w:rsid w:val="00092615"/>
    <w:rsid w:val="000939AF"/>
    <w:rsid w:val="00095451"/>
    <w:rsid w:val="00095A28"/>
    <w:rsid w:val="000964E2"/>
    <w:rsid w:val="00096F57"/>
    <w:rsid w:val="000A2479"/>
    <w:rsid w:val="000A3FF5"/>
    <w:rsid w:val="000A4034"/>
    <w:rsid w:val="000A4AA8"/>
    <w:rsid w:val="000A586B"/>
    <w:rsid w:val="000A6ECC"/>
    <w:rsid w:val="000A7E3C"/>
    <w:rsid w:val="000B0778"/>
    <w:rsid w:val="000B0997"/>
    <w:rsid w:val="000B1643"/>
    <w:rsid w:val="000B1EBC"/>
    <w:rsid w:val="000B4584"/>
    <w:rsid w:val="000B5885"/>
    <w:rsid w:val="000B63B9"/>
    <w:rsid w:val="000B6DAC"/>
    <w:rsid w:val="000B7409"/>
    <w:rsid w:val="000C1ACC"/>
    <w:rsid w:val="000C2549"/>
    <w:rsid w:val="000C2ED1"/>
    <w:rsid w:val="000C57BA"/>
    <w:rsid w:val="000C5934"/>
    <w:rsid w:val="000D3337"/>
    <w:rsid w:val="000D453F"/>
    <w:rsid w:val="000D45FE"/>
    <w:rsid w:val="000D591C"/>
    <w:rsid w:val="000D6D80"/>
    <w:rsid w:val="000D717E"/>
    <w:rsid w:val="000E087C"/>
    <w:rsid w:val="000E08B1"/>
    <w:rsid w:val="000E092D"/>
    <w:rsid w:val="000E0E66"/>
    <w:rsid w:val="000E2568"/>
    <w:rsid w:val="000E41D0"/>
    <w:rsid w:val="000E4571"/>
    <w:rsid w:val="000E4669"/>
    <w:rsid w:val="000E5170"/>
    <w:rsid w:val="000E7845"/>
    <w:rsid w:val="000F044C"/>
    <w:rsid w:val="000F30DF"/>
    <w:rsid w:val="000F4075"/>
    <w:rsid w:val="000F4D6A"/>
    <w:rsid w:val="000F571B"/>
    <w:rsid w:val="000F7210"/>
    <w:rsid w:val="00100B05"/>
    <w:rsid w:val="0010461D"/>
    <w:rsid w:val="0010691D"/>
    <w:rsid w:val="00107BAD"/>
    <w:rsid w:val="00110C63"/>
    <w:rsid w:val="00111ADD"/>
    <w:rsid w:val="00111EE9"/>
    <w:rsid w:val="00112148"/>
    <w:rsid w:val="001133D8"/>
    <w:rsid w:val="00113C72"/>
    <w:rsid w:val="00113E65"/>
    <w:rsid w:val="0011468D"/>
    <w:rsid w:val="00114FF0"/>
    <w:rsid w:val="001151BF"/>
    <w:rsid w:val="0011545F"/>
    <w:rsid w:val="0011558B"/>
    <w:rsid w:val="00115AD7"/>
    <w:rsid w:val="00115B2D"/>
    <w:rsid w:val="00120CB6"/>
    <w:rsid w:val="00121338"/>
    <w:rsid w:val="00122304"/>
    <w:rsid w:val="00122AFC"/>
    <w:rsid w:val="00124236"/>
    <w:rsid w:val="00124252"/>
    <w:rsid w:val="001269FB"/>
    <w:rsid w:val="00126D7A"/>
    <w:rsid w:val="00127B55"/>
    <w:rsid w:val="00130898"/>
    <w:rsid w:val="00130F0D"/>
    <w:rsid w:val="00130F6B"/>
    <w:rsid w:val="001324B2"/>
    <w:rsid w:val="00136DD4"/>
    <w:rsid w:val="00136FD7"/>
    <w:rsid w:val="00140072"/>
    <w:rsid w:val="0014025E"/>
    <w:rsid w:val="001404DF"/>
    <w:rsid w:val="001421DA"/>
    <w:rsid w:val="00142F8D"/>
    <w:rsid w:val="00144728"/>
    <w:rsid w:val="00144B1A"/>
    <w:rsid w:val="00144D06"/>
    <w:rsid w:val="001456AC"/>
    <w:rsid w:val="001503B9"/>
    <w:rsid w:val="00150A4E"/>
    <w:rsid w:val="001515D8"/>
    <w:rsid w:val="00152F87"/>
    <w:rsid w:val="00155EA9"/>
    <w:rsid w:val="001573A3"/>
    <w:rsid w:val="00163247"/>
    <w:rsid w:val="00164E7A"/>
    <w:rsid w:val="00171957"/>
    <w:rsid w:val="00175425"/>
    <w:rsid w:val="00175848"/>
    <w:rsid w:val="00177B31"/>
    <w:rsid w:val="00182735"/>
    <w:rsid w:val="00182A56"/>
    <w:rsid w:val="0018456F"/>
    <w:rsid w:val="001857CD"/>
    <w:rsid w:val="00185865"/>
    <w:rsid w:val="0018732D"/>
    <w:rsid w:val="001877F9"/>
    <w:rsid w:val="00187EEC"/>
    <w:rsid w:val="0019107E"/>
    <w:rsid w:val="001913F3"/>
    <w:rsid w:val="00192A65"/>
    <w:rsid w:val="001977C1"/>
    <w:rsid w:val="001A1421"/>
    <w:rsid w:val="001A167D"/>
    <w:rsid w:val="001A3346"/>
    <w:rsid w:val="001A4346"/>
    <w:rsid w:val="001A59B2"/>
    <w:rsid w:val="001A6229"/>
    <w:rsid w:val="001A7919"/>
    <w:rsid w:val="001B102D"/>
    <w:rsid w:val="001B2546"/>
    <w:rsid w:val="001C4D03"/>
    <w:rsid w:val="001C62A4"/>
    <w:rsid w:val="001C63CF"/>
    <w:rsid w:val="001C7589"/>
    <w:rsid w:val="001C76C1"/>
    <w:rsid w:val="001C7CA1"/>
    <w:rsid w:val="001D1B90"/>
    <w:rsid w:val="001D2851"/>
    <w:rsid w:val="001E0459"/>
    <w:rsid w:val="001E6BD8"/>
    <w:rsid w:val="001E764B"/>
    <w:rsid w:val="001E7CFA"/>
    <w:rsid w:val="001F2DD8"/>
    <w:rsid w:val="001F4BB5"/>
    <w:rsid w:val="001F4F57"/>
    <w:rsid w:val="001F4F9E"/>
    <w:rsid w:val="001F7A53"/>
    <w:rsid w:val="002002CA"/>
    <w:rsid w:val="002011BA"/>
    <w:rsid w:val="0020207E"/>
    <w:rsid w:val="00204463"/>
    <w:rsid w:val="00205897"/>
    <w:rsid w:val="0020724E"/>
    <w:rsid w:val="0022298C"/>
    <w:rsid w:val="00222AF7"/>
    <w:rsid w:val="00223012"/>
    <w:rsid w:val="00224421"/>
    <w:rsid w:val="00225DD4"/>
    <w:rsid w:val="002308A0"/>
    <w:rsid w:val="00230A43"/>
    <w:rsid w:val="002312D3"/>
    <w:rsid w:val="00232E77"/>
    <w:rsid w:val="0023327C"/>
    <w:rsid w:val="0023348F"/>
    <w:rsid w:val="00234349"/>
    <w:rsid w:val="00235582"/>
    <w:rsid w:val="00235A6D"/>
    <w:rsid w:val="00235F13"/>
    <w:rsid w:val="00241695"/>
    <w:rsid w:val="00242AD4"/>
    <w:rsid w:val="0024315D"/>
    <w:rsid w:val="00243F36"/>
    <w:rsid w:val="002452DE"/>
    <w:rsid w:val="00246BCC"/>
    <w:rsid w:val="002472FE"/>
    <w:rsid w:val="002515EB"/>
    <w:rsid w:val="00252185"/>
    <w:rsid w:val="002538BD"/>
    <w:rsid w:val="00256812"/>
    <w:rsid w:val="00256D7F"/>
    <w:rsid w:val="00256E9A"/>
    <w:rsid w:val="00261EBB"/>
    <w:rsid w:val="00263D21"/>
    <w:rsid w:val="00263DEB"/>
    <w:rsid w:val="0026409B"/>
    <w:rsid w:val="00264F68"/>
    <w:rsid w:val="002669F4"/>
    <w:rsid w:val="0026795A"/>
    <w:rsid w:val="00267ADA"/>
    <w:rsid w:val="0027136E"/>
    <w:rsid w:val="002732AC"/>
    <w:rsid w:val="002747B7"/>
    <w:rsid w:val="0027495C"/>
    <w:rsid w:val="00277382"/>
    <w:rsid w:val="002778DE"/>
    <w:rsid w:val="00284412"/>
    <w:rsid w:val="0029398D"/>
    <w:rsid w:val="00295752"/>
    <w:rsid w:val="002958E0"/>
    <w:rsid w:val="00296FE6"/>
    <w:rsid w:val="0029768C"/>
    <w:rsid w:val="002A179F"/>
    <w:rsid w:val="002A24A9"/>
    <w:rsid w:val="002A3A7E"/>
    <w:rsid w:val="002A4429"/>
    <w:rsid w:val="002A4BBF"/>
    <w:rsid w:val="002A4BD6"/>
    <w:rsid w:val="002A4E74"/>
    <w:rsid w:val="002A5DBA"/>
    <w:rsid w:val="002A785D"/>
    <w:rsid w:val="002B08EB"/>
    <w:rsid w:val="002B0DFB"/>
    <w:rsid w:val="002B12A0"/>
    <w:rsid w:val="002B2B8F"/>
    <w:rsid w:val="002B444B"/>
    <w:rsid w:val="002B5454"/>
    <w:rsid w:val="002C4724"/>
    <w:rsid w:val="002C5892"/>
    <w:rsid w:val="002C5C64"/>
    <w:rsid w:val="002C6A79"/>
    <w:rsid w:val="002C73D7"/>
    <w:rsid w:val="002D0454"/>
    <w:rsid w:val="002D0BB6"/>
    <w:rsid w:val="002D0F94"/>
    <w:rsid w:val="002D11F1"/>
    <w:rsid w:val="002D177D"/>
    <w:rsid w:val="002D3218"/>
    <w:rsid w:val="002D33A6"/>
    <w:rsid w:val="002D4AC6"/>
    <w:rsid w:val="002D65E3"/>
    <w:rsid w:val="002D72FA"/>
    <w:rsid w:val="002E028C"/>
    <w:rsid w:val="002E0AC8"/>
    <w:rsid w:val="002E1F52"/>
    <w:rsid w:val="002E26F2"/>
    <w:rsid w:val="002E2F01"/>
    <w:rsid w:val="002E363C"/>
    <w:rsid w:val="002E44AF"/>
    <w:rsid w:val="002E497A"/>
    <w:rsid w:val="002E5332"/>
    <w:rsid w:val="002E622B"/>
    <w:rsid w:val="002E692A"/>
    <w:rsid w:val="002F0062"/>
    <w:rsid w:val="002F11D3"/>
    <w:rsid w:val="002F42DC"/>
    <w:rsid w:val="002F48A6"/>
    <w:rsid w:val="002F4B8C"/>
    <w:rsid w:val="002F7F3D"/>
    <w:rsid w:val="00302AB4"/>
    <w:rsid w:val="00304535"/>
    <w:rsid w:val="00306BD8"/>
    <w:rsid w:val="003104F2"/>
    <w:rsid w:val="00310DCF"/>
    <w:rsid w:val="00311528"/>
    <w:rsid w:val="00313340"/>
    <w:rsid w:val="00314554"/>
    <w:rsid w:val="00315182"/>
    <w:rsid w:val="00315EC8"/>
    <w:rsid w:val="00317CA9"/>
    <w:rsid w:val="003211E3"/>
    <w:rsid w:val="003246F8"/>
    <w:rsid w:val="00325EFD"/>
    <w:rsid w:val="00325F5F"/>
    <w:rsid w:val="003270A6"/>
    <w:rsid w:val="003304FD"/>
    <w:rsid w:val="00330F69"/>
    <w:rsid w:val="00332B7B"/>
    <w:rsid w:val="00334612"/>
    <w:rsid w:val="0033759B"/>
    <w:rsid w:val="003410CB"/>
    <w:rsid w:val="00341377"/>
    <w:rsid w:val="003445EC"/>
    <w:rsid w:val="00345A52"/>
    <w:rsid w:val="00347D3F"/>
    <w:rsid w:val="003503C6"/>
    <w:rsid w:val="003504BE"/>
    <w:rsid w:val="00351D04"/>
    <w:rsid w:val="00354BCB"/>
    <w:rsid w:val="00354FAF"/>
    <w:rsid w:val="003553AE"/>
    <w:rsid w:val="003556CB"/>
    <w:rsid w:val="00355C89"/>
    <w:rsid w:val="003650D7"/>
    <w:rsid w:val="00365176"/>
    <w:rsid w:val="00366BE9"/>
    <w:rsid w:val="00367D46"/>
    <w:rsid w:val="00370C62"/>
    <w:rsid w:val="003714FC"/>
    <w:rsid w:val="00373D05"/>
    <w:rsid w:val="00373EBF"/>
    <w:rsid w:val="00375CFF"/>
    <w:rsid w:val="003761DB"/>
    <w:rsid w:val="00376963"/>
    <w:rsid w:val="003777E3"/>
    <w:rsid w:val="003801F7"/>
    <w:rsid w:val="003836C3"/>
    <w:rsid w:val="0038503C"/>
    <w:rsid w:val="003857D3"/>
    <w:rsid w:val="00385A60"/>
    <w:rsid w:val="00391289"/>
    <w:rsid w:val="00392368"/>
    <w:rsid w:val="003940AD"/>
    <w:rsid w:val="00396A90"/>
    <w:rsid w:val="00397436"/>
    <w:rsid w:val="003A15B8"/>
    <w:rsid w:val="003A29DA"/>
    <w:rsid w:val="003A4538"/>
    <w:rsid w:val="003A4BA7"/>
    <w:rsid w:val="003B41C8"/>
    <w:rsid w:val="003B5170"/>
    <w:rsid w:val="003B6382"/>
    <w:rsid w:val="003C1413"/>
    <w:rsid w:val="003C2960"/>
    <w:rsid w:val="003C52E1"/>
    <w:rsid w:val="003C6A2E"/>
    <w:rsid w:val="003D1431"/>
    <w:rsid w:val="003D1C2F"/>
    <w:rsid w:val="003D2C76"/>
    <w:rsid w:val="003D3429"/>
    <w:rsid w:val="003D5443"/>
    <w:rsid w:val="003D6691"/>
    <w:rsid w:val="003D769B"/>
    <w:rsid w:val="003E04F1"/>
    <w:rsid w:val="003E25D9"/>
    <w:rsid w:val="003E2CB1"/>
    <w:rsid w:val="003E3555"/>
    <w:rsid w:val="003E4002"/>
    <w:rsid w:val="003E45EE"/>
    <w:rsid w:val="003E5D3D"/>
    <w:rsid w:val="003E669E"/>
    <w:rsid w:val="003E7771"/>
    <w:rsid w:val="003F094D"/>
    <w:rsid w:val="003F0E2D"/>
    <w:rsid w:val="003F1236"/>
    <w:rsid w:val="003F3809"/>
    <w:rsid w:val="003F4BAF"/>
    <w:rsid w:val="003F63FE"/>
    <w:rsid w:val="004009C4"/>
    <w:rsid w:val="00402E8A"/>
    <w:rsid w:val="00411CAE"/>
    <w:rsid w:val="00412F20"/>
    <w:rsid w:val="004150D3"/>
    <w:rsid w:val="004156E4"/>
    <w:rsid w:val="00421D48"/>
    <w:rsid w:val="00421ECA"/>
    <w:rsid w:val="004227A7"/>
    <w:rsid w:val="004241DC"/>
    <w:rsid w:val="0042498A"/>
    <w:rsid w:val="004255F2"/>
    <w:rsid w:val="00427512"/>
    <w:rsid w:val="004275D9"/>
    <w:rsid w:val="0042763F"/>
    <w:rsid w:val="0043155F"/>
    <w:rsid w:val="00433D36"/>
    <w:rsid w:val="00434948"/>
    <w:rsid w:val="00434DF8"/>
    <w:rsid w:val="00435112"/>
    <w:rsid w:val="004404D5"/>
    <w:rsid w:val="004414EA"/>
    <w:rsid w:val="00442168"/>
    <w:rsid w:val="0044733D"/>
    <w:rsid w:val="0044790A"/>
    <w:rsid w:val="004500C4"/>
    <w:rsid w:val="00450DCA"/>
    <w:rsid w:val="00454973"/>
    <w:rsid w:val="00455ED7"/>
    <w:rsid w:val="00456FF8"/>
    <w:rsid w:val="00457792"/>
    <w:rsid w:val="004609F7"/>
    <w:rsid w:val="0046233C"/>
    <w:rsid w:val="004624D6"/>
    <w:rsid w:val="004646C0"/>
    <w:rsid w:val="00465FB0"/>
    <w:rsid w:val="00466002"/>
    <w:rsid w:val="004678AE"/>
    <w:rsid w:val="00467D91"/>
    <w:rsid w:val="00470ED8"/>
    <w:rsid w:val="00471156"/>
    <w:rsid w:val="00471585"/>
    <w:rsid w:val="00471EC8"/>
    <w:rsid w:val="00472C48"/>
    <w:rsid w:val="0047322B"/>
    <w:rsid w:val="00475900"/>
    <w:rsid w:val="00476CA0"/>
    <w:rsid w:val="0048011F"/>
    <w:rsid w:val="00481F0D"/>
    <w:rsid w:val="00482D04"/>
    <w:rsid w:val="0048586D"/>
    <w:rsid w:val="0048741F"/>
    <w:rsid w:val="0049105C"/>
    <w:rsid w:val="00491B19"/>
    <w:rsid w:val="00491BF1"/>
    <w:rsid w:val="004933A2"/>
    <w:rsid w:val="00494E22"/>
    <w:rsid w:val="00496B32"/>
    <w:rsid w:val="004A13B9"/>
    <w:rsid w:val="004A1831"/>
    <w:rsid w:val="004A345E"/>
    <w:rsid w:val="004A4FFC"/>
    <w:rsid w:val="004A5C44"/>
    <w:rsid w:val="004A6145"/>
    <w:rsid w:val="004A7AD0"/>
    <w:rsid w:val="004B1607"/>
    <w:rsid w:val="004B181E"/>
    <w:rsid w:val="004B206C"/>
    <w:rsid w:val="004B4571"/>
    <w:rsid w:val="004B4924"/>
    <w:rsid w:val="004B4F84"/>
    <w:rsid w:val="004B57BA"/>
    <w:rsid w:val="004B6D9F"/>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FC6"/>
    <w:rsid w:val="004E562C"/>
    <w:rsid w:val="004E5F65"/>
    <w:rsid w:val="004E7CAA"/>
    <w:rsid w:val="004F1C02"/>
    <w:rsid w:val="005016B4"/>
    <w:rsid w:val="00502338"/>
    <w:rsid w:val="00502503"/>
    <w:rsid w:val="00503DD9"/>
    <w:rsid w:val="00504BBB"/>
    <w:rsid w:val="005065CD"/>
    <w:rsid w:val="00506C19"/>
    <w:rsid w:val="00506F9C"/>
    <w:rsid w:val="00510536"/>
    <w:rsid w:val="00510581"/>
    <w:rsid w:val="005153FB"/>
    <w:rsid w:val="005165A7"/>
    <w:rsid w:val="00516F57"/>
    <w:rsid w:val="00517648"/>
    <w:rsid w:val="00517AFF"/>
    <w:rsid w:val="00517CA8"/>
    <w:rsid w:val="00526E2F"/>
    <w:rsid w:val="0053180D"/>
    <w:rsid w:val="00533262"/>
    <w:rsid w:val="00533FAA"/>
    <w:rsid w:val="00534279"/>
    <w:rsid w:val="0053490B"/>
    <w:rsid w:val="00534C87"/>
    <w:rsid w:val="00534FC5"/>
    <w:rsid w:val="00535407"/>
    <w:rsid w:val="00536746"/>
    <w:rsid w:val="0054033C"/>
    <w:rsid w:val="00544198"/>
    <w:rsid w:val="00550F6B"/>
    <w:rsid w:val="00551EE0"/>
    <w:rsid w:val="00552E69"/>
    <w:rsid w:val="00554B8F"/>
    <w:rsid w:val="005569D9"/>
    <w:rsid w:val="00556C38"/>
    <w:rsid w:val="005571DD"/>
    <w:rsid w:val="00557E81"/>
    <w:rsid w:val="005623AD"/>
    <w:rsid w:val="00563A60"/>
    <w:rsid w:val="00564708"/>
    <w:rsid w:val="00565641"/>
    <w:rsid w:val="0057139B"/>
    <w:rsid w:val="00572344"/>
    <w:rsid w:val="0057283B"/>
    <w:rsid w:val="005740E3"/>
    <w:rsid w:val="00574306"/>
    <w:rsid w:val="00574F07"/>
    <w:rsid w:val="00574FEC"/>
    <w:rsid w:val="00580889"/>
    <w:rsid w:val="00581566"/>
    <w:rsid w:val="00582C2F"/>
    <w:rsid w:val="00583834"/>
    <w:rsid w:val="0058652C"/>
    <w:rsid w:val="005911A8"/>
    <w:rsid w:val="005924B6"/>
    <w:rsid w:val="0059369A"/>
    <w:rsid w:val="0059379E"/>
    <w:rsid w:val="00594E4E"/>
    <w:rsid w:val="0059765B"/>
    <w:rsid w:val="005A04DD"/>
    <w:rsid w:val="005A0F78"/>
    <w:rsid w:val="005A451F"/>
    <w:rsid w:val="005A61B5"/>
    <w:rsid w:val="005A6FC8"/>
    <w:rsid w:val="005B0265"/>
    <w:rsid w:val="005B4FEB"/>
    <w:rsid w:val="005B5920"/>
    <w:rsid w:val="005B5B68"/>
    <w:rsid w:val="005B60DE"/>
    <w:rsid w:val="005B6860"/>
    <w:rsid w:val="005C034E"/>
    <w:rsid w:val="005C120A"/>
    <w:rsid w:val="005C2285"/>
    <w:rsid w:val="005C300E"/>
    <w:rsid w:val="005C3174"/>
    <w:rsid w:val="005C33D7"/>
    <w:rsid w:val="005C5726"/>
    <w:rsid w:val="005C759E"/>
    <w:rsid w:val="005C7A84"/>
    <w:rsid w:val="005D001B"/>
    <w:rsid w:val="005D208D"/>
    <w:rsid w:val="005D3686"/>
    <w:rsid w:val="005D38E2"/>
    <w:rsid w:val="005D7260"/>
    <w:rsid w:val="005D76DD"/>
    <w:rsid w:val="005D78CE"/>
    <w:rsid w:val="005E01DB"/>
    <w:rsid w:val="005E0D02"/>
    <w:rsid w:val="005E245C"/>
    <w:rsid w:val="005E2C09"/>
    <w:rsid w:val="005E2C24"/>
    <w:rsid w:val="005E2C38"/>
    <w:rsid w:val="005E369A"/>
    <w:rsid w:val="005E510A"/>
    <w:rsid w:val="005E5B63"/>
    <w:rsid w:val="005E6E06"/>
    <w:rsid w:val="005F0D13"/>
    <w:rsid w:val="005F2FE1"/>
    <w:rsid w:val="005F5360"/>
    <w:rsid w:val="005F54CF"/>
    <w:rsid w:val="005F5B96"/>
    <w:rsid w:val="005F644C"/>
    <w:rsid w:val="005F7E1C"/>
    <w:rsid w:val="006000AB"/>
    <w:rsid w:val="0060098A"/>
    <w:rsid w:val="00600F25"/>
    <w:rsid w:val="0060335C"/>
    <w:rsid w:val="00603C9B"/>
    <w:rsid w:val="006048CB"/>
    <w:rsid w:val="00605AD8"/>
    <w:rsid w:val="00605F25"/>
    <w:rsid w:val="00610F78"/>
    <w:rsid w:val="0061212F"/>
    <w:rsid w:val="0061486E"/>
    <w:rsid w:val="006151D8"/>
    <w:rsid w:val="00616875"/>
    <w:rsid w:val="00616DDB"/>
    <w:rsid w:val="00620813"/>
    <w:rsid w:val="0062461C"/>
    <w:rsid w:val="006270F8"/>
    <w:rsid w:val="006275C1"/>
    <w:rsid w:val="00630F5F"/>
    <w:rsid w:val="00631EE9"/>
    <w:rsid w:val="00632D42"/>
    <w:rsid w:val="00633377"/>
    <w:rsid w:val="006334F4"/>
    <w:rsid w:val="00633C82"/>
    <w:rsid w:val="00634982"/>
    <w:rsid w:val="00634B16"/>
    <w:rsid w:val="0063595E"/>
    <w:rsid w:val="00636FDE"/>
    <w:rsid w:val="006419DC"/>
    <w:rsid w:val="00642FB7"/>
    <w:rsid w:val="0064332D"/>
    <w:rsid w:val="00644D6A"/>
    <w:rsid w:val="00644E69"/>
    <w:rsid w:val="006455A7"/>
    <w:rsid w:val="00645A0A"/>
    <w:rsid w:val="00646612"/>
    <w:rsid w:val="0064715A"/>
    <w:rsid w:val="00651920"/>
    <w:rsid w:val="00654F30"/>
    <w:rsid w:val="00655B4A"/>
    <w:rsid w:val="00655DED"/>
    <w:rsid w:val="006566E9"/>
    <w:rsid w:val="00661B59"/>
    <w:rsid w:val="00662C57"/>
    <w:rsid w:val="00663DB1"/>
    <w:rsid w:val="00666871"/>
    <w:rsid w:val="00666EE7"/>
    <w:rsid w:val="0067321C"/>
    <w:rsid w:val="00675BC8"/>
    <w:rsid w:val="00677BC9"/>
    <w:rsid w:val="006802DB"/>
    <w:rsid w:val="00684B5A"/>
    <w:rsid w:val="0069085A"/>
    <w:rsid w:val="006913FA"/>
    <w:rsid w:val="00691A2F"/>
    <w:rsid w:val="006927A1"/>
    <w:rsid w:val="00694585"/>
    <w:rsid w:val="00694BAD"/>
    <w:rsid w:val="00695479"/>
    <w:rsid w:val="00696216"/>
    <w:rsid w:val="006969F5"/>
    <w:rsid w:val="006A049A"/>
    <w:rsid w:val="006A0881"/>
    <w:rsid w:val="006A0E6F"/>
    <w:rsid w:val="006A2ABC"/>
    <w:rsid w:val="006A5439"/>
    <w:rsid w:val="006A752E"/>
    <w:rsid w:val="006B2CD9"/>
    <w:rsid w:val="006C2172"/>
    <w:rsid w:val="006C2381"/>
    <w:rsid w:val="006C4A1C"/>
    <w:rsid w:val="006C63A2"/>
    <w:rsid w:val="006C6A2D"/>
    <w:rsid w:val="006C7BA8"/>
    <w:rsid w:val="006D5675"/>
    <w:rsid w:val="006D5DB4"/>
    <w:rsid w:val="006D5F2F"/>
    <w:rsid w:val="006D7149"/>
    <w:rsid w:val="006E005C"/>
    <w:rsid w:val="006E0F20"/>
    <w:rsid w:val="006E41DD"/>
    <w:rsid w:val="006E4494"/>
    <w:rsid w:val="006E60FA"/>
    <w:rsid w:val="006E69F4"/>
    <w:rsid w:val="006E6EEA"/>
    <w:rsid w:val="006F008F"/>
    <w:rsid w:val="006F04D9"/>
    <w:rsid w:val="006F269E"/>
    <w:rsid w:val="006F300C"/>
    <w:rsid w:val="006F3053"/>
    <w:rsid w:val="006F4D71"/>
    <w:rsid w:val="006F609B"/>
    <w:rsid w:val="006F6BB2"/>
    <w:rsid w:val="006F704B"/>
    <w:rsid w:val="006F76C2"/>
    <w:rsid w:val="00702373"/>
    <w:rsid w:val="007030B3"/>
    <w:rsid w:val="00704746"/>
    <w:rsid w:val="007048AD"/>
    <w:rsid w:val="00705058"/>
    <w:rsid w:val="007060EA"/>
    <w:rsid w:val="00706CF5"/>
    <w:rsid w:val="00707463"/>
    <w:rsid w:val="00707C6D"/>
    <w:rsid w:val="00707FE9"/>
    <w:rsid w:val="00711066"/>
    <w:rsid w:val="0071128F"/>
    <w:rsid w:val="0071155C"/>
    <w:rsid w:val="00711FFA"/>
    <w:rsid w:val="007124DB"/>
    <w:rsid w:val="007125C4"/>
    <w:rsid w:val="00712DCB"/>
    <w:rsid w:val="0071350D"/>
    <w:rsid w:val="00716D59"/>
    <w:rsid w:val="00717541"/>
    <w:rsid w:val="007176C2"/>
    <w:rsid w:val="00717DE2"/>
    <w:rsid w:val="00724F06"/>
    <w:rsid w:val="00725A60"/>
    <w:rsid w:val="00726F61"/>
    <w:rsid w:val="00726FDE"/>
    <w:rsid w:val="0073056A"/>
    <w:rsid w:val="007322C6"/>
    <w:rsid w:val="00732621"/>
    <w:rsid w:val="00733A29"/>
    <w:rsid w:val="0073412C"/>
    <w:rsid w:val="007342D8"/>
    <w:rsid w:val="007355A5"/>
    <w:rsid w:val="00736C74"/>
    <w:rsid w:val="00736E77"/>
    <w:rsid w:val="00736F93"/>
    <w:rsid w:val="00743E76"/>
    <w:rsid w:val="007449D3"/>
    <w:rsid w:val="00745090"/>
    <w:rsid w:val="0074754A"/>
    <w:rsid w:val="0077215C"/>
    <w:rsid w:val="0077797D"/>
    <w:rsid w:val="0077799E"/>
    <w:rsid w:val="00780ED0"/>
    <w:rsid w:val="00781050"/>
    <w:rsid w:val="0078248A"/>
    <w:rsid w:val="00784D51"/>
    <w:rsid w:val="00785881"/>
    <w:rsid w:val="00785BF3"/>
    <w:rsid w:val="00791C0A"/>
    <w:rsid w:val="0079230B"/>
    <w:rsid w:val="0079551B"/>
    <w:rsid w:val="007962E7"/>
    <w:rsid w:val="007A13C3"/>
    <w:rsid w:val="007A4555"/>
    <w:rsid w:val="007A66CC"/>
    <w:rsid w:val="007A7DF1"/>
    <w:rsid w:val="007B0191"/>
    <w:rsid w:val="007B11D5"/>
    <w:rsid w:val="007B197A"/>
    <w:rsid w:val="007B274A"/>
    <w:rsid w:val="007B2E9B"/>
    <w:rsid w:val="007B50F0"/>
    <w:rsid w:val="007B53CF"/>
    <w:rsid w:val="007B62E0"/>
    <w:rsid w:val="007B777D"/>
    <w:rsid w:val="007C137B"/>
    <w:rsid w:val="007C2D47"/>
    <w:rsid w:val="007C4803"/>
    <w:rsid w:val="007C60CD"/>
    <w:rsid w:val="007C6F86"/>
    <w:rsid w:val="007D0298"/>
    <w:rsid w:val="007D2F1D"/>
    <w:rsid w:val="007D36AA"/>
    <w:rsid w:val="007D726F"/>
    <w:rsid w:val="007D7337"/>
    <w:rsid w:val="007E22BD"/>
    <w:rsid w:val="007E2CE1"/>
    <w:rsid w:val="007E6AB2"/>
    <w:rsid w:val="007E71AF"/>
    <w:rsid w:val="007F10E4"/>
    <w:rsid w:val="007F29D9"/>
    <w:rsid w:val="007F461F"/>
    <w:rsid w:val="007F473E"/>
    <w:rsid w:val="007F57A4"/>
    <w:rsid w:val="007F77B3"/>
    <w:rsid w:val="00801A08"/>
    <w:rsid w:val="008036D8"/>
    <w:rsid w:val="00803C9D"/>
    <w:rsid w:val="00804699"/>
    <w:rsid w:val="00806BB1"/>
    <w:rsid w:val="0080771B"/>
    <w:rsid w:val="00807BB7"/>
    <w:rsid w:val="00807D0D"/>
    <w:rsid w:val="00814845"/>
    <w:rsid w:val="00814CA4"/>
    <w:rsid w:val="00815563"/>
    <w:rsid w:val="0081716D"/>
    <w:rsid w:val="00821425"/>
    <w:rsid w:val="00823486"/>
    <w:rsid w:val="00824C6C"/>
    <w:rsid w:val="00831610"/>
    <w:rsid w:val="00831EA1"/>
    <w:rsid w:val="00833E7C"/>
    <w:rsid w:val="00835190"/>
    <w:rsid w:val="0083536F"/>
    <w:rsid w:val="0083652F"/>
    <w:rsid w:val="00836E2B"/>
    <w:rsid w:val="0084026B"/>
    <w:rsid w:val="00841412"/>
    <w:rsid w:val="00841E17"/>
    <w:rsid w:val="008442AF"/>
    <w:rsid w:val="0085024D"/>
    <w:rsid w:val="008502C3"/>
    <w:rsid w:val="008505A3"/>
    <w:rsid w:val="00850AD8"/>
    <w:rsid w:val="00850B5B"/>
    <w:rsid w:val="00850C98"/>
    <w:rsid w:val="00851141"/>
    <w:rsid w:val="0085189E"/>
    <w:rsid w:val="00854C24"/>
    <w:rsid w:val="00854C50"/>
    <w:rsid w:val="00856B1F"/>
    <w:rsid w:val="008605D1"/>
    <w:rsid w:val="00860AEC"/>
    <w:rsid w:val="008654F5"/>
    <w:rsid w:val="00867843"/>
    <w:rsid w:val="008709C2"/>
    <w:rsid w:val="0087136E"/>
    <w:rsid w:val="0087178E"/>
    <w:rsid w:val="008726BE"/>
    <w:rsid w:val="00874EAD"/>
    <w:rsid w:val="0087599C"/>
    <w:rsid w:val="00875BD2"/>
    <w:rsid w:val="00876822"/>
    <w:rsid w:val="00877F8C"/>
    <w:rsid w:val="008818D8"/>
    <w:rsid w:val="00881FA5"/>
    <w:rsid w:val="008864AC"/>
    <w:rsid w:val="00886532"/>
    <w:rsid w:val="00892E40"/>
    <w:rsid w:val="00893177"/>
    <w:rsid w:val="00893B32"/>
    <w:rsid w:val="00895B99"/>
    <w:rsid w:val="0089754A"/>
    <w:rsid w:val="00897BCA"/>
    <w:rsid w:val="008A05BA"/>
    <w:rsid w:val="008A05D6"/>
    <w:rsid w:val="008A1E8B"/>
    <w:rsid w:val="008A2845"/>
    <w:rsid w:val="008A28A3"/>
    <w:rsid w:val="008A524A"/>
    <w:rsid w:val="008A7441"/>
    <w:rsid w:val="008B11AF"/>
    <w:rsid w:val="008B1953"/>
    <w:rsid w:val="008B287E"/>
    <w:rsid w:val="008B31ED"/>
    <w:rsid w:val="008B42EC"/>
    <w:rsid w:val="008B4F79"/>
    <w:rsid w:val="008B56DE"/>
    <w:rsid w:val="008C26E2"/>
    <w:rsid w:val="008C3106"/>
    <w:rsid w:val="008C4FFE"/>
    <w:rsid w:val="008C690E"/>
    <w:rsid w:val="008D091A"/>
    <w:rsid w:val="008D0D57"/>
    <w:rsid w:val="008D1559"/>
    <w:rsid w:val="008D19BF"/>
    <w:rsid w:val="008D43C6"/>
    <w:rsid w:val="008D484B"/>
    <w:rsid w:val="008D553B"/>
    <w:rsid w:val="008D59A5"/>
    <w:rsid w:val="008D694D"/>
    <w:rsid w:val="008E3162"/>
    <w:rsid w:val="008E3485"/>
    <w:rsid w:val="008E351C"/>
    <w:rsid w:val="008E3840"/>
    <w:rsid w:val="008E3DFB"/>
    <w:rsid w:val="008E4E5E"/>
    <w:rsid w:val="008F3657"/>
    <w:rsid w:val="008F6B64"/>
    <w:rsid w:val="00900F3C"/>
    <w:rsid w:val="009042D8"/>
    <w:rsid w:val="009070F1"/>
    <w:rsid w:val="00907C53"/>
    <w:rsid w:val="00910FE4"/>
    <w:rsid w:val="00913337"/>
    <w:rsid w:val="009133BC"/>
    <w:rsid w:val="00913889"/>
    <w:rsid w:val="009141EF"/>
    <w:rsid w:val="009143F4"/>
    <w:rsid w:val="009152E5"/>
    <w:rsid w:val="00916644"/>
    <w:rsid w:val="0092189A"/>
    <w:rsid w:val="00921A2A"/>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2B60"/>
    <w:rsid w:val="00942CCB"/>
    <w:rsid w:val="0094362E"/>
    <w:rsid w:val="00943DC4"/>
    <w:rsid w:val="009451D3"/>
    <w:rsid w:val="009455B5"/>
    <w:rsid w:val="00947CB3"/>
    <w:rsid w:val="00953E1A"/>
    <w:rsid w:val="00955924"/>
    <w:rsid w:val="009560D1"/>
    <w:rsid w:val="00960BD5"/>
    <w:rsid w:val="00960C2B"/>
    <w:rsid w:val="00961423"/>
    <w:rsid w:val="00962B06"/>
    <w:rsid w:val="00963F2F"/>
    <w:rsid w:val="00964C5A"/>
    <w:rsid w:val="00965FA6"/>
    <w:rsid w:val="00972931"/>
    <w:rsid w:val="00974F7B"/>
    <w:rsid w:val="0097600A"/>
    <w:rsid w:val="009801EC"/>
    <w:rsid w:val="009829C1"/>
    <w:rsid w:val="009830D9"/>
    <w:rsid w:val="009833EE"/>
    <w:rsid w:val="00983729"/>
    <w:rsid w:val="009844E2"/>
    <w:rsid w:val="00984F21"/>
    <w:rsid w:val="0098514E"/>
    <w:rsid w:val="00987E97"/>
    <w:rsid w:val="00990C43"/>
    <w:rsid w:val="009937CC"/>
    <w:rsid w:val="00993FDB"/>
    <w:rsid w:val="009951B0"/>
    <w:rsid w:val="00996B57"/>
    <w:rsid w:val="00997C92"/>
    <w:rsid w:val="009A00E1"/>
    <w:rsid w:val="009A0D69"/>
    <w:rsid w:val="009A1FEC"/>
    <w:rsid w:val="009A359C"/>
    <w:rsid w:val="009A5CA6"/>
    <w:rsid w:val="009A6859"/>
    <w:rsid w:val="009A6F45"/>
    <w:rsid w:val="009B2299"/>
    <w:rsid w:val="009B2C14"/>
    <w:rsid w:val="009B41C3"/>
    <w:rsid w:val="009B41D6"/>
    <w:rsid w:val="009B44B2"/>
    <w:rsid w:val="009B4D43"/>
    <w:rsid w:val="009B6BB2"/>
    <w:rsid w:val="009C070F"/>
    <w:rsid w:val="009C2730"/>
    <w:rsid w:val="009C6554"/>
    <w:rsid w:val="009C6997"/>
    <w:rsid w:val="009C7089"/>
    <w:rsid w:val="009C74B4"/>
    <w:rsid w:val="009D1728"/>
    <w:rsid w:val="009D1A16"/>
    <w:rsid w:val="009D2DF4"/>
    <w:rsid w:val="009D3798"/>
    <w:rsid w:val="009E428A"/>
    <w:rsid w:val="009E4F13"/>
    <w:rsid w:val="009E556A"/>
    <w:rsid w:val="009E56DF"/>
    <w:rsid w:val="009E59C7"/>
    <w:rsid w:val="009E73F8"/>
    <w:rsid w:val="009F2822"/>
    <w:rsid w:val="009F2E3A"/>
    <w:rsid w:val="009F3706"/>
    <w:rsid w:val="009F45E9"/>
    <w:rsid w:val="009F46CB"/>
    <w:rsid w:val="009F6437"/>
    <w:rsid w:val="009F64E4"/>
    <w:rsid w:val="009F7299"/>
    <w:rsid w:val="00A01C7F"/>
    <w:rsid w:val="00A02C68"/>
    <w:rsid w:val="00A039B4"/>
    <w:rsid w:val="00A040E2"/>
    <w:rsid w:val="00A04C14"/>
    <w:rsid w:val="00A06458"/>
    <w:rsid w:val="00A13EDA"/>
    <w:rsid w:val="00A14D59"/>
    <w:rsid w:val="00A1563A"/>
    <w:rsid w:val="00A15703"/>
    <w:rsid w:val="00A16E4E"/>
    <w:rsid w:val="00A17AEE"/>
    <w:rsid w:val="00A24EB7"/>
    <w:rsid w:val="00A251D3"/>
    <w:rsid w:val="00A260C1"/>
    <w:rsid w:val="00A27336"/>
    <w:rsid w:val="00A27759"/>
    <w:rsid w:val="00A27985"/>
    <w:rsid w:val="00A3798C"/>
    <w:rsid w:val="00A37FEC"/>
    <w:rsid w:val="00A416D2"/>
    <w:rsid w:val="00A4245D"/>
    <w:rsid w:val="00A42652"/>
    <w:rsid w:val="00A4284A"/>
    <w:rsid w:val="00A45704"/>
    <w:rsid w:val="00A45B16"/>
    <w:rsid w:val="00A460FC"/>
    <w:rsid w:val="00A4620F"/>
    <w:rsid w:val="00A46B41"/>
    <w:rsid w:val="00A51E37"/>
    <w:rsid w:val="00A523B5"/>
    <w:rsid w:val="00A548C9"/>
    <w:rsid w:val="00A55A52"/>
    <w:rsid w:val="00A563CE"/>
    <w:rsid w:val="00A60058"/>
    <w:rsid w:val="00A607DB"/>
    <w:rsid w:val="00A60CCA"/>
    <w:rsid w:val="00A60E1E"/>
    <w:rsid w:val="00A637DA"/>
    <w:rsid w:val="00A638C6"/>
    <w:rsid w:val="00A63D1E"/>
    <w:rsid w:val="00A645FA"/>
    <w:rsid w:val="00A649E2"/>
    <w:rsid w:val="00A649F8"/>
    <w:rsid w:val="00A6738F"/>
    <w:rsid w:val="00A67B31"/>
    <w:rsid w:val="00A73299"/>
    <w:rsid w:val="00A747D3"/>
    <w:rsid w:val="00A75CFF"/>
    <w:rsid w:val="00A80525"/>
    <w:rsid w:val="00A80676"/>
    <w:rsid w:val="00A80F9F"/>
    <w:rsid w:val="00A82256"/>
    <w:rsid w:val="00A83228"/>
    <w:rsid w:val="00A83DAD"/>
    <w:rsid w:val="00A84C16"/>
    <w:rsid w:val="00A85460"/>
    <w:rsid w:val="00A87AB1"/>
    <w:rsid w:val="00A87B05"/>
    <w:rsid w:val="00A91EF5"/>
    <w:rsid w:val="00A92CA8"/>
    <w:rsid w:val="00A94DF6"/>
    <w:rsid w:val="00AA0122"/>
    <w:rsid w:val="00AA15AD"/>
    <w:rsid w:val="00AA5085"/>
    <w:rsid w:val="00AA585F"/>
    <w:rsid w:val="00AA5A26"/>
    <w:rsid w:val="00AB2031"/>
    <w:rsid w:val="00AB21F6"/>
    <w:rsid w:val="00AB426E"/>
    <w:rsid w:val="00AB43F4"/>
    <w:rsid w:val="00AB588A"/>
    <w:rsid w:val="00AB58F4"/>
    <w:rsid w:val="00AB6518"/>
    <w:rsid w:val="00AC04FB"/>
    <w:rsid w:val="00AC17F9"/>
    <w:rsid w:val="00AC1B17"/>
    <w:rsid w:val="00AC414E"/>
    <w:rsid w:val="00AC6F12"/>
    <w:rsid w:val="00AC73DD"/>
    <w:rsid w:val="00AD0D61"/>
    <w:rsid w:val="00AD59B0"/>
    <w:rsid w:val="00AD622A"/>
    <w:rsid w:val="00AE1A65"/>
    <w:rsid w:val="00AE1B85"/>
    <w:rsid w:val="00AE2319"/>
    <w:rsid w:val="00AE56BF"/>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E73"/>
    <w:rsid w:val="00B037D1"/>
    <w:rsid w:val="00B0734B"/>
    <w:rsid w:val="00B102C7"/>
    <w:rsid w:val="00B10933"/>
    <w:rsid w:val="00B11C34"/>
    <w:rsid w:val="00B12391"/>
    <w:rsid w:val="00B136DA"/>
    <w:rsid w:val="00B15F5A"/>
    <w:rsid w:val="00B16454"/>
    <w:rsid w:val="00B1645D"/>
    <w:rsid w:val="00B16832"/>
    <w:rsid w:val="00B179F4"/>
    <w:rsid w:val="00B17CDE"/>
    <w:rsid w:val="00B24369"/>
    <w:rsid w:val="00B2638A"/>
    <w:rsid w:val="00B3153D"/>
    <w:rsid w:val="00B31C89"/>
    <w:rsid w:val="00B34062"/>
    <w:rsid w:val="00B34529"/>
    <w:rsid w:val="00B363C5"/>
    <w:rsid w:val="00B36792"/>
    <w:rsid w:val="00B370D7"/>
    <w:rsid w:val="00B41306"/>
    <w:rsid w:val="00B428F4"/>
    <w:rsid w:val="00B453B8"/>
    <w:rsid w:val="00B45C82"/>
    <w:rsid w:val="00B470DB"/>
    <w:rsid w:val="00B504C3"/>
    <w:rsid w:val="00B53722"/>
    <w:rsid w:val="00B5478B"/>
    <w:rsid w:val="00B54F37"/>
    <w:rsid w:val="00B55EFA"/>
    <w:rsid w:val="00B57170"/>
    <w:rsid w:val="00B57ACB"/>
    <w:rsid w:val="00B612B6"/>
    <w:rsid w:val="00B6283D"/>
    <w:rsid w:val="00B62EF6"/>
    <w:rsid w:val="00B64EF0"/>
    <w:rsid w:val="00B71610"/>
    <w:rsid w:val="00B72343"/>
    <w:rsid w:val="00B7395F"/>
    <w:rsid w:val="00B74766"/>
    <w:rsid w:val="00B80864"/>
    <w:rsid w:val="00B824D5"/>
    <w:rsid w:val="00B82BF8"/>
    <w:rsid w:val="00B83610"/>
    <w:rsid w:val="00B86284"/>
    <w:rsid w:val="00B86C09"/>
    <w:rsid w:val="00B87AD9"/>
    <w:rsid w:val="00B94513"/>
    <w:rsid w:val="00B97A5A"/>
    <w:rsid w:val="00BA2866"/>
    <w:rsid w:val="00BA3426"/>
    <w:rsid w:val="00BA35BA"/>
    <w:rsid w:val="00BA4549"/>
    <w:rsid w:val="00BA5003"/>
    <w:rsid w:val="00BA53E2"/>
    <w:rsid w:val="00BA5CE4"/>
    <w:rsid w:val="00BB16D7"/>
    <w:rsid w:val="00BB2776"/>
    <w:rsid w:val="00BB40D2"/>
    <w:rsid w:val="00BB5B39"/>
    <w:rsid w:val="00BB61CE"/>
    <w:rsid w:val="00BB63A1"/>
    <w:rsid w:val="00BB7CB4"/>
    <w:rsid w:val="00BC1211"/>
    <w:rsid w:val="00BC19CF"/>
    <w:rsid w:val="00BC3F94"/>
    <w:rsid w:val="00BC7556"/>
    <w:rsid w:val="00BD259F"/>
    <w:rsid w:val="00BD2B70"/>
    <w:rsid w:val="00BD3758"/>
    <w:rsid w:val="00BD3E87"/>
    <w:rsid w:val="00BD3F19"/>
    <w:rsid w:val="00BD7F8A"/>
    <w:rsid w:val="00BE05ED"/>
    <w:rsid w:val="00BE0ACB"/>
    <w:rsid w:val="00BE1201"/>
    <w:rsid w:val="00BE22B4"/>
    <w:rsid w:val="00BE52F8"/>
    <w:rsid w:val="00BE6C4B"/>
    <w:rsid w:val="00BE720D"/>
    <w:rsid w:val="00BF25D9"/>
    <w:rsid w:val="00BF3223"/>
    <w:rsid w:val="00BF3E61"/>
    <w:rsid w:val="00BF4824"/>
    <w:rsid w:val="00BF77C2"/>
    <w:rsid w:val="00C00C45"/>
    <w:rsid w:val="00C02445"/>
    <w:rsid w:val="00C02ADF"/>
    <w:rsid w:val="00C046C0"/>
    <w:rsid w:val="00C04AB4"/>
    <w:rsid w:val="00C0552F"/>
    <w:rsid w:val="00C06469"/>
    <w:rsid w:val="00C067CE"/>
    <w:rsid w:val="00C10289"/>
    <w:rsid w:val="00C1119D"/>
    <w:rsid w:val="00C1231D"/>
    <w:rsid w:val="00C1373B"/>
    <w:rsid w:val="00C13A61"/>
    <w:rsid w:val="00C14D4C"/>
    <w:rsid w:val="00C15712"/>
    <w:rsid w:val="00C15803"/>
    <w:rsid w:val="00C166A5"/>
    <w:rsid w:val="00C20AF7"/>
    <w:rsid w:val="00C20F24"/>
    <w:rsid w:val="00C21398"/>
    <w:rsid w:val="00C21CA2"/>
    <w:rsid w:val="00C2284B"/>
    <w:rsid w:val="00C22D13"/>
    <w:rsid w:val="00C231F7"/>
    <w:rsid w:val="00C23683"/>
    <w:rsid w:val="00C244C1"/>
    <w:rsid w:val="00C26CAF"/>
    <w:rsid w:val="00C26E0E"/>
    <w:rsid w:val="00C30007"/>
    <w:rsid w:val="00C328E1"/>
    <w:rsid w:val="00C33108"/>
    <w:rsid w:val="00C3773D"/>
    <w:rsid w:val="00C37E1C"/>
    <w:rsid w:val="00C40014"/>
    <w:rsid w:val="00C4200C"/>
    <w:rsid w:val="00C442F2"/>
    <w:rsid w:val="00C445E6"/>
    <w:rsid w:val="00C45954"/>
    <w:rsid w:val="00C45C4C"/>
    <w:rsid w:val="00C46558"/>
    <w:rsid w:val="00C50653"/>
    <w:rsid w:val="00C51553"/>
    <w:rsid w:val="00C52026"/>
    <w:rsid w:val="00C5258E"/>
    <w:rsid w:val="00C533D9"/>
    <w:rsid w:val="00C538C7"/>
    <w:rsid w:val="00C571D0"/>
    <w:rsid w:val="00C6075C"/>
    <w:rsid w:val="00C60938"/>
    <w:rsid w:val="00C61F35"/>
    <w:rsid w:val="00C62BEF"/>
    <w:rsid w:val="00C64C6B"/>
    <w:rsid w:val="00C65A20"/>
    <w:rsid w:val="00C65CFB"/>
    <w:rsid w:val="00C65FC2"/>
    <w:rsid w:val="00C67269"/>
    <w:rsid w:val="00C72E51"/>
    <w:rsid w:val="00C732DB"/>
    <w:rsid w:val="00C73C08"/>
    <w:rsid w:val="00C75673"/>
    <w:rsid w:val="00C769C9"/>
    <w:rsid w:val="00C773E9"/>
    <w:rsid w:val="00C77A7A"/>
    <w:rsid w:val="00C82EC9"/>
    <w:rsid w:val="00C83B82"/>
    <w:rsid w:val="00C85ECF"/>
    <w:rsid w:val="00C86BCA"/>
    <w:rsid w:val="00C87F1C"/>
    <w:rsid w:val="00C9213F"/>
    <w:rsid w:val="00C92607"/>
    <w:rsid w:val="00C92F59"/>
    <w:rsid w:val="00C936D8"/>
    <w:rsid w:val="00C95986"/>
    <w:rsid w:val="00C965B1"/>
    <w:rsid w:val="00CA08BB"/>
    <w:rsid w:val="00CA2EE1"/>
    <w:rsid w:val="00CA365F"/>
    <w:rsid w:val="00CA3A32"/>
    <w:rsid w:val="00CA51A5"/>
    <w:rsid w:val="00CA5D07"/>
    <w:rsid w:val="00CA6762"/>
    <w:rsid w:val="00CA6883"/>
    <w:rsid w:val="00CA7159"/>
    <w:rsid w:val="00CB05EF"/>
    <w:rsid w:val="00CB1B22"/>
    <w:rsid w:val="00CB40EC"/>
    <w:rsid w:val="00CB7969"/>
    <w:rsid w:val="00CC0C9E"/>
    <w:rsid w:val="00CC100E"/>
    <w:rsid w:val="00CC1187"/>
    <w:rsid w:val="00CC1EC1"/>
    <w:rsid w:val="00CC4E30"/>
    <w:rsid w:val="00CC658B"/>
    <w:rsid w:val="00CD154F"/>
    <w:rsid w:val="00CD336C"/>
    <w:rsid w:val="00CD36E4"/>
    <w:rsid w:val="00CD47B1"/>
    <w:rsid w:val="00CD5F84"/>
    <w:rsid w:val="00CD6EA1"/>
    <w:rsid w:val="00CD74A9"/>
    <w:rsid w:val="00CE1437"/>
    <w:rsid w:val="00CE7BAC"/>
    <w:rsid w:val="00CF055F"/>
    <w:rsid w:val="00CF0F16"/>
    <w:rsid w:val="00CF1102"/>
    <w:rsid w:val="00CF33B4"/>
    <w:rsid w:val="00CF4AE6"/>
    <w:rsid w:val="00CF5C1C"/>
    <w:rsid w:val="00CF62CA"/>
    <w:rsid w:val="00D0013F"/>
    <w:rsid w:val="00D0031E"/>
    <w:rsid w:val="00D031E9"/>
    <w:rsid w:val="00D040C2"/>
    <w:rsid w:val="00D05724"/>
    <w:rsid w:val="00D065CF"/>
    <w:rsid w:val="00D112B9"/>
    <w:rsid w:val="00D142AE"/>
    <w:rsid w:val="00D150FA"/>
    <w:rsid w:val="00D15CA7"/>
    <w:rsid w:val="00D167CA"/>
    <w:rsid w:val="00D17198"/>
    <w:rsid w:val="00D2026E"/>
    <w:rsid w:val="00D23695"/>
    <w:rsid w:val="00D236C8"/>
    <w:rsid w:val="00D23AD1"/>
    <w:rsid w:val="00D24BA3"/>
    <w:rsid w:val="00D24F83"/>
    <w:rsid w:val="00D263A1"/>
    <w:rsid w:val="00D26D7B"/>
    <w:rsid w:val="00D31FDD"/>
    <w:rsid w:val="00D33374"/>
    <w:rsid w:val="00D34932"/>
    <w:rsid w:val="00D35357"/>
    <w:rsid w:val="00D35785"/>
    <w:rsid w:val="00D36CEE"/>
    <w:rsid w:val="00D370FC"/>
    <w:rsid w:val="00D419F7"/>
    <w:rsid w:val="00D41A4B"/>
    <w:rsid w:val="00D41E52"/>
    <w:rsid w:val="00D43D3C"/>
    <w:rsid w:val="00D50AAB"/>
    <w:rsid w:val="00D51884"/>
    <w:rsid w:val="00D5327E"/>
    <w:rsid w:val="00D54ACB"/>
    <w:rsid w:val="00D54B16"/>
    <w:rsid w:val="00D5637E"/>
    <w:rsid w:val="00D6046B"/>
    <w:rsid w:val="00D605D3"/>
    <w:rsid w:val="00D60A6F"/>
    <w:rsid w:val="00D63301"/>
    <w:rsid w:val="00D637A6"/>
    <w:rsid w:val="00D66E3A"/>
    <w:rsid w:val="00D67552"/>
    <w:rsid w:val="00D67D10"/>
    <w:rsid w:val="00D72D75"/>
    <w:rsid w:val="00D74884"/>
    <w:rsid w:val="00D77732"/>
    <w:rsid w:val="00D8088D"/>
    <w:rsid w:val="00D822E8"/>
    <w:rsid w:val="00D826B2"/>
    <w:rsid w:val="00D83BFF"/>
    <w:rsid w:val="00D83E91"/>
    <w:rsid w:val="00D86777"/>
    <w:rsid w:val="00D86D5F"/>
    <w:rsid w:val="00D873FD"/>
    <w:rsid w:val="00D91624"/>
    <w:rsid w:val="00D92313"/>
    <w:rsid w:val="00D94354"/>
    <w:rsid w:val="00D947FE"/>
    <w:rsid w:val="00D94828"/>
    <w:rsid w:val="00D94B1D"/>
    <w:rsid w:val="00D97BEC"/>
    <w:rsid w:val="00DA6A16"/>
    <w:rsid w:val="00DB1505"/>
    <w:rsid w:val="00DB24E9"/>
    <w:rsid w:val="00DB48A5"/>
    <w:rsid w:val="00DB5C5E"/>
    <w:rsid w:val="00DB7BD0"/>
    <w:rsid w:val="00DC1148"/>
    <w:rsid w:val="00DC30DA"/>
    <w:rsid w:val="00DC3697"/>
    <w:rsid w:val="00DC4DD7"/>
    <w:rsid w:val="00DC4F67"/>
    <w:rsid w:val="00DC6B77"/>
    <w:rsid w:val="00DC78D2"/>
    <w:rsid w:val="00DD0988"/>
    <w:rsid w:val="00DD21BC"/>
    <w:rsid w:val="00DD24DB"/>
    <w:rsid w:val="00DD4B47"/>
    <w:rsid w:val="00DD517D"/>
    <w:rsid w:val="00DE0B53"/>
    <w:rsid w:val="00DE19D9"/>
    <w:rsid w:val="00DE1ABB"/>
    <w:rsid w:val="00DE2B96"/>
    <w:rsid w:val="00DE2CE7"/>
    <w:rsid w:val="00DE3C36"/>
    <w:rsid w:val="00DE4FAC"/>
    <w:rsid w:val="00DF1710"/>
    <w:rsid w:val="00DF1E6D"/>
    <w:rsid w:val="00DF2FC9"/>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635D"/>
    <w:rsid w:val="00E20BF9"/>
    <w:rsid w:val="00E212EC"/>
    <w:rsid w:val="00E22CC7"/>
    <w:rsid w:val="00E272A1"/>
    <w:rsid w:val="00E30F24"/>
    <w:rsid w:val="00E311CA"/>
    <w:rsid w:val="00E3326F"/>
    <w:rsid w:val="00E35170"/>
    <w:rsid w:val="00E35D14"/>
    <w:rsid w:val="00E37165"/>
    <w:rsid w:val="00E44A51"/>
    <w:rsid w:val="00E454E2"/>
    <w:rsid w:val="00E47B23"/>
    <w:rsid w:val="00E5007B"/>
    <w:rsid w:val="00E500F1"/>
    <w:rsid w:val="00E52FAB"/>
    <w:rsid w:val="00E5427B"/>
    <w:rsid w:val="00E55A3C"/>
    <w:rsid w:val="00E608FD"/>
    <w:rsid w:val="00E65379"/>
    <w:rsid w:val="00E67028"/>
    <w:rsid w:val="00E71D29"/>
    <w:rsid w:val="00E72E1C"/>
    <w:rsid w:val="00E75FAC"/>
    <w:rsid w:val="00E812BF"/>
    <w:rsid w:val="00E81A85"/>
    <w:rsid w:val="00E821F2"/>
    <w:rsid w:val="00E82BB5"/>
    <w:rsid w:val="00E82C5F"/>
    <w:rsid w:val="00E84766"/>
    <w:rsid w:val="00E851D5"/>
    <w:rsid w:val="00E8639A"/>
    <w:rsid w:val="00E87A56"/>
    <w:rsid w:val="00E9075E"/>
    <w:rsid w:val="00E909A5"/>
    <w:rsid w:val="00E90B52"/>
    <w:rsid w:val="00E9246B"/>
    <w:rsid w:val="00E9253D"/>
    <w:rsid w:val="00E9374F"/>
    <w:rsid w:val="00E9538C"/>
    <w:rsid w:val="00E95613"/>
    <w:rsid w:val="00E970D6"/>
    <w:rsid w:val="00E97CD5"/>
    <w:rsid w:val="00EA0BBB"/>
    <w:rsid w:val="00EA0FF5"/>
    <w:rsid w:val="00EA2404"/>
    <w:rsid w:val="00EA2C84"/>
    <w:rsid w:val="00EA4FA5"/>
    <w:rsid w:val="00EA5297"/>
    <w:rsid w:val="00EA5E50"/>
    <w:rsid w:val="00EB32A7"/>
    <w:rsid w:val="00EB3921"/>
    <w:rsid w:val="00EC19A0"/>
    <w:rsid w:val="00EC21A6"/>
    <w:rsid w:val="00EC32AD"/>
    <w:rsid w:val="00EC440B"/>
    <w:rsid w:val="00EC44B4"/>
    <w:rsid w:val="00EC7371"/>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F013C5"/>
    <w:rsid w:val="00F04AE5"/>
    <w:rsid w:val="00F071A2"/>
    <w:rsid w:val="00F103A1"/>
    <w:rsid w:val="00F10895"/>
    <w:rsid w:val="00F108A0"/>
    <w:rsid w:val="00F1102F"/>
    <w:rsid w:val="00F1140B"/>
    <w:rsid w:val="00F14C2F"/>
    <w:rsid w:val="00F15355"/>
    <w:rsid w:val="00F161F1"/>
    <w:rsid w:val="00F16849"/>
    <w:rsid w:val="00F16DBF"/>
    <w:rsid w:val="00F17539"/>
    <w:rsid w:val="00F20976"/>
    <w:rsid w:val="00F2207D"/>
    <w:rsid w:val="00F221C2"/>
    <w:rsid w:val="00F228F0"/>
    <w:rsid w:val="00F26087"/>
    <w:rsid w:val="00F30219"/>
    <w:rsid w:val="00F30EDD"/>
    <w:rsid w:val="00F336E3"/>
    <w:rsid w:val="00F33B34"/>
    <w:rsid w:val="00F35BEF"/>
    <w:rsid w:val="00F40823"/>
    <w:rsid w:val="00F41D4F"/>
    <w:rsid w:val="00F43021"/>
    <w:rsid w:val="00F444C3"/>
    <w:rsid w:val="00F44A75"/>
    <w:rsid w:val="00F46BCA"/>
    <w:rsid w:val="00F47A30"/>
    <w:rsid w:val="00F47BA8"/>
    <w:rsid w:val="00F5077B"/>
    <w:rsid w:val="00F52735"/>
    <w:rsid w:val="00F56CCB"/>
    <w:rsid w:val="00F56F78"/>
    <w:rsid w:val="00F61E67"/>
    <w:rsid w:val="00F626AD"/>
    <w:rsid w:val="00F628F9"/>
    <w:rsid w:val="00F642BF"/>
    <w:rsid w:val="00F650B2"/>
    <w:rsid w:val="00F65C59"/>
    <w:rsid w:val="00F67024"/>
    <w:rsid w:val="00F6708A"/>
    <w:rsid w:val="00F7024B"/>
    <w:rsid w:val="00F71D28"/>
    <w:rsid w:val="00F745DF"/>
    <w:rsid w:val="00F777A7"/>
    <w:rsid w:val="00F800D1"/>
    <w:rsid w:val="00F80322"/>
    <w:rsid w:val="00F82372"/>
    <w:rsid w:val="00F864F0"/>
    <w:rsid w:val="00F8669C"/>
    <w:rsid w:val="00F9132A"/>
    <w:rsid w:val="00F91B06"/>
    <w:rsid w:val="00F92DD5"/>
    <w:rsid w:val="00F93471"/>
    <w:rsid w:val="00F93FF0"/>
    <w:rsid w:val="00F9510B"/>
    <w:rsid w:val="00F95F51"/>
    <w:rsid w:val="00F97BC8"/>
    <w:rsid w:val="00FA05ED"/>
    <w:rsid w:val="00FA10E3"/>
    <w:rsid w:val="00FA18D4"/>
    <w:rsid w:val="00FA1C3B"/>
    <w:rsid w:val="00FA23A4"/>
    <w:rsid w:val="00FA3429"/>
    <w:rsid w:val="00FA4A09"/>
    <w:rsid w:val="00FA4F12"/>
    <w:rsid w:val="00FA5FB2"/>
    <w:rsid w:val="00FA6CFF"/>
    <w:rsid w:val="00FA7C72"/>
    <w:rsid w:val="00FA7DED"/>
    <w:rsid w:val="00FB0278"/>
    <w:rsid w:val="00FB0697"/>
    <w:rsid w:val="00FB1944"/>
    <w:rsid w:val="00FB23D2"/>
    <w:rsid w:val="00FB2894"/>
    <w:rsid w:val="00FB29EA"/>
    <w:rsid w:val="00FB2A48"/>
    <w:rsid w:val="00FB4081"/>
    <w:rsid w:val="00FB409E"/>
    <w:rsid w:val="00FB6038"/>
    <w:rsid w:val="00FB63BE"/>
    <w:rsid w:val="00FB7CFF"/>
    <w:rsid w:val="00FC0D05"/>
    <w:rsid w:val="00FC1FA2"/>
    <w:rsid w:val="00FC3485"/>
    <w:rsid w:val="00FC4B6A"/>
    <w:rsid w:val="00FC4E95"/>
    <w:rsid w:val="00FC726F"/>
    <w:rsid w:val="00FD02CB"/>
    <w:rsid w:val="00FD1016"/>
    <w:rsid w:val="00FD267F"/>
    <w:rsid w:val="00FD6E91"/>
    <w:rsid w:val="00FE112C"/>
    <w:rsid w:val="00FE1C82"/>
    <w:rsid w:val="00FE29A5"/>
    <w:rsid w:val="00FE35D9"/>
    <w:rsid w:val="00FE37FC"/>
    <w:rsid w:val="00FE5501"/>
    <w:rsid w:val="00FE69B1"/>
    <w:rsid w:val="00FE6A09"/>
    <w:rsid w:val="00FE7032"/>
    <w:rsid w:val="00FF1004"/>
    <w:rsid w:val="00FF1A8C"/>
    <w:rsid w:val="00FF2430"/>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E65379"/>
    <w:pPr>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E65379"/>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29"/>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10" Type="http://schemas.openxmlformats.org/officeDocument/2006/relationships/comments" Target="comments.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em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9814C06-DBED-4DAB-AA74-73647EC38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96</TotalTime>
  <Pages>65</Pages>
  <Words>16599</Words>
  <Characters>99599</Characters>
  <Application>Microsoft Office Word</Application>
  <DocSecurity>0</DocSecurity>
  <Lines>829</Lines>
  <Paragraphs>23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59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534</cp:revision>
  <cp:lastPrinted>2011-01-06T10:43:00Z</cp:lastPrinted>
  <dcterms:created xsi:type="dcterms:W3CDTF">2010-08-08T00:02:00Z</dcterms:created>
  <dcterms:modified xsi:type="dcterms:W3CDTF">2011-01-13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